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6F713" w14:textId="17239F5C" w:rsidR="00FF2146" w:rsidRDefault="00FF2146" w:rsidP="00D44C3B">
      <w:pPr>
        <w:spacing w:line="360" w:lineRule="auto"/>
        <w:jc w:val="center"/>
      </w:pPr>
      <w:r>
        <w:rPr>
          <w:rFonts w:ascii="Gill Sans" w:hAnsi="Gill Sans"/>
          <w:b/>
          <w:szCs w:val="22"/>
        </w:rPr>
        <w:t xml:space="preserve">Willing but not able: </w:t>
      </w:r>
      <w:r w:rsidRPr="00750D0F">
        <w:rPr>
          <w:rFonts w:ascii="Gill Sans" w:hAnsi="Gill Sans"/>
          <w:b/>
          <w:szCs w:val="22"/>
        </w:rPr>
        <w:t xml:space="preserve">Patient and provider </w:t>
      </w:r>
      <w:r>
        <w:rPr>
          <w:rFonts w:ascii="Gill Sans" w:hAnsi="Gill Sans"/>
          <w:b/>
          <w:szCs w:val="22"/>
        </w:rPr>
        <w:t>receptiveness to</w:t>
      </w:r>
      <w:r w:rsidRPr="00750D0F">
        <w:rPr>
          <w:rFonts w:ascii="Gill Sans" w:hAnsi="Gill Sans"/>
          <w:b/>
          <w:szCs w:val="22"/>
        </w:rPr>
        <w:t xml:space="preserve"> addressing intimate partner violence in Johannesburg antenatal clinics</w:t>
      </w:r>
    </w:p>
    <w:p w14:paraId="68A182CB" w14:textId="77777777" w:rsidR="00FF2146" w:rsidRDefault="00FF2146" w:rsidP="00693AE2">
      <w:pPr>
        <w:spacing w:line="360" w:lineRule="auto"/>
      </w:pPr>
    </w:p>
    <w:p w14:paraId="57CAF3DF" w14:textId="0A56237B" w:rsidR="00693AE2" w:rsidRDefault="00693AE2" w:rsidP="00D44C3B">
      <w:pPr>
        <w:spacing w:line="360" w:lineRule="auto"/>
        <w:jc w:val="center"/>
        <w:rPr>
          <w:rFonts w:ascii="Gill Sans" w:hAnsi="Gill Sans"/>
          <w:b/>
          <w:szCs w:val="22"/>
        </w:rPr>
      </w:pPr>
      <w:r>
        <w:rPr>
          <w:rFonts w:ascii="Gill Sans" w:hAnsi="Gill Sans"/>
          <w:b/>
          <w:szCs w:val="22"/>
        </w:rPr>
        <w:t>Abstract</w:t>
      </w:r>
    </w:p>
    <w:p w14:paraId="1FFAA567" w14:textId="77777777" w:rsidR="00693AE2" w:rsidRDefault="00693AE2" w:rsidP="00693AE2">
      <w:pPr>
        <w:spacing w:line="360" w:lineRule="auto"/>
        <w:rPr>
          <w:rFonts w:ascii="Gill Sans" w:hAnsi="Gill Sans"/>
          <w:b/>
          <w:szCs w:val="22"/>
        </w:rPr>
      </w:pPr>
    </w:p>
    <w:p w14:paraId="56B8F3DA" w14:textId="655E9315" w:rsidR="00E372E4" w:rsidRPr="003923DC" w:rsidRDefault="00E372E4" w:rsidP="00E372E4">
      <w:pPr>
        <w:spacing w:line="360" w:lineRule="auto"/>
      </w:pPr>
      <w:r w:rsidRPr="00750D0F">
        <w:rPr>
          <w:rFonts w:ascii="Gill Sans" w:hAnsi="Gill Sans"/>
          <w:b/>
          <w:szCs w:val="22"/>
        </w:rPr>
        <w:t>Background</w:t>
      </w:r>
      <w:r w:rsidRPr="003923DC">
        <w:t xml:space="preserve">: Intimate partner violence (IPV) during pregnancy is associated with </w:t>
      </w:r>
      <w:r>
        <w:t xml:space="preserve">maternal and </w:t>
      </w:r>
      <w:r w:rsidRPr="003923DC">
        <w:t xml:space="preserve">infant </w:t>
      </w:r>
      <w:r w:rsidR="00DB17CD">
        <w:t>health</w:t>
      </w:r>
      <w:r w:rsidRPr="003923DC">
        <w:t xml:space="preserve">. </w:t>
      </w:r>
      <w:r>
        <w:t xml:space="preserve">However, in South Africa, </w:t>
      </w:r>
      <w:r w:rsidRPr="003923DC">
        <w:t>where 20-35% of pregnant women report</w:t>
      </w:r>
      <w:r>
        <w:t xml:space="preserve"> experiencing</w:t>
      </w:r>
      <w:r w:rsidRPr="003923DC">
        <w:t xml:space="preserve"> </w:t>
      </w:r>
      <w:r>
        <w:t xml:space="preserve">IPV, </w:t>
      </w:r>
      <w:r w:rsidR="00DB17CD">
        <w:t>antenatal care</w:t>
      </w:r>
      <w:r>
        <w:t xml:space="preserve"> rarely addresses violence. </w:t>
      </w:r>
      <w:r w:rsidR="00DB17CD">
        <w:t>Little</w:t>
      </w:r>
      <w:r>
        <w:t xml:space="preserve"> research has explored how clinic staff, community members, or pregnant women themselves view IPV.</w:t>
      </w:r>
    </w:p>
    <w:p w14:paraId="106FC5BE" w14:textId="77777777" w:rsidR="00E372E4" w:rsidRPr="003923DC" w:rsidRDefault="00E372E4" w:rsidP="00E372E4">
      <w:pPr>
        <w:spacing w:line="360" w:lineRule="auto"/>
      </w:pPr>
    </w:p>
    <w:p w14:paraId="2B01D1CE" w14:textId="7A620743" w:rsidR="00E372E4" w:rsidRPr="003923DC" w:rsidRDefault="00E372E4" w:rsidP="00E372E4">
      <w:pPr>
        <w:spacing w:line="360" w:lineRule="auto"/>
      </w:pPr>
      <w:r w:rsidRPr="00750D0F">
        <w:rPr>
          <w:rFonts w:ascii="Gill Sans" w:hAnsi="Gill Sans"/>
          <w:b/>
          <w:szCs w:val="22"/>
        </w:rPr>
        <w:t>Methods</w:t>
      </w:r>
      <w:r w:rsidRPr="003923DC">
        <w:t xml:space="preserve">: We </w:t>
      </w:r>
      <w:r w:rsidR="001D063C">
        <w:t xml:space="preserve">conducted formative, qualitative research with n=48 participants in urban Johannesburg. </w:t>
      </w:r>
      <w:r>
        <w:t xml:space="preserve"> </w:t>
      </w:r>
      <w:r w:rsidR="001D063C">
        <w:t>F</w:t>
      </w:r>
      <w:r w:rsidRPr="003923DC">
        <w:t xml:space="preserve">ocus group discussions with pregnant women (n=13) </w:t>
      </w:r>
      <w:r>
        <w:t>alongside</w:t>
      </w:r>
      <w:r w:rsidRPr="003923DC">
        <w:t xml:space="preserve"> qualitative interviews wi</w:t>
      </w:r>
      <w:r>
        <w:t>th health providers (n=10), managers and researchers (n=10),</w:t>
      </w:r>
      <w:r w:rsidRPr="003923DC">
        <w:t xml:space="preserve"> </w:t>
      </w:r>
      <w:r>
        <w:t xml:space="preserve">non-governmental organizations (n=6), community leaders (n=4), </w:t>
      </w:r>
      <w:r w:rsidRPr="003923DC">
        <w:t>and pregnant abused women (n=5)</w:t>
      </w:r>
      <w:r w:rsidR="001D063C">
        <w:t xml:space="preserve"> explored the context of IPV and </w:t>
      </w:r>
      <w:r w:rsidR="00DB17CD">
        <w:t>healthcare</w:t>
      </w:r>
      <w:r w:rsidR="001D063C">
        <w:t xml:space="preserve"> response</w:t>
      </w:r>
      <w:r w:rsidRPr="003923DC">
        <w:t xml:space="preserve">. Data were </w:t>
      </w:r>
      <w:proofErr w:type="spellStart"/>
      <w:r w:rsidRPr="003923DC">
        <w:t>analysed</w:t>
      </w:r>
      <w:proofErr w:type="spellEnd"/>
      <w:r w:rsidRPr="003923DC">
        <w:t xml:space="preserve"> using a team approach</w:t>
      </w:r>
      <w:r>
        <w:t xml:space="preserve"> to</w:t>
      </w:r>
      <w:r w:rsidRPr="003923DC">
        <w:t xml:space="preserve"> </w:t>
      </w:r>
      <w:r>
        <w:t>thematic</w:t>
      </w:r>
      <w:r w:rsidRPr="003923DC">
        <w:t xml:space="preserve"> coding in Nvivo10.</w:t>
      </w:r>
    </w:p>
    <w:p w14:paraId="7FDAA61F" w14:textId="77777777" w:rsidR="00E372E4" w:rsidRPr="003923DC" w:rsidRDefault="00E372E4" w:rsidP="00E372E4">
      <w:pPr>
        <w:spacing w:line="360" w:lineRule="auto"/>
      </w:pPr>
    </w:p>
    <w:p w14:paraId="0223EEBF" w14:textId="31C80E10" w:rsidR="00E372E4" w:rsidRPr="003923DC" w:rsidRDefault="00E372E4" w:rsidP="00E372E4">
      <w:pPr>
        <w:spacing w:line="360" w:lineRule="auto"/>
      </w:pPr>
      <w:r w:rsidRPr="00750D0F">
        <w:rPr>
          <w:rFonts w:ascii="Gill Sans" w:hAnsi="Gill Sans"/>
          <w:b/>
          <w:szCs w:val="22"/>
        </w:rPr>
        <w:t>Results</w:t>
      </w:r>
      <w:r w:rsidRPr="003923DC">
        <w:t xml:space="preserve">: </w:t>
      </w:r>
      <w:r>
        <w:t xml:space="preserve">We found that pregnant women in the urban Johannesburg setting experience multiple forms of IPV, but tend not to disclose violence to antenatal care providers. </w:t>
      </w:r>
      <w:r w:rsidR="00DB17CD">
        <w:t>P</w:t>
      </w:r>
      <w:r>
        <w:t xml:space="preserve">roviders are alert to physical injuries or severe outcomes from IPV, but miss subtler cues, such as emotional distress or signs of poor mental health. Providers are uncertain how to respond to IPV, and noted few existing tools, training, or referral systems. Nevertheless, providers were supportive of addressing IPV, as they noted this as a common condition in </w:t>
      </w:r>
      <w:r w:rsidR="00DB17CD">
        <w:t>this</w:t>
      </w:r>
      <w:r>
        <w:t xml:space="preserve"> setting. Providers and managers considered the safety and wellbeing of mother and infant to be a strong rationale for identification of IPV. Pregnant women were receptive to being asked about violence in a kind and confidential way. </w:t>
      </w:r>
      <w:r w:rsidR="00DB17CD">
        <w:t>U</w:t>
      </w:r>
      <w:r>
        <w:t xml:space="preserve">nderstaffing, insufficient training, and </w:t>
      </w:r>
      <w:proofErr w:type="gramStart"/>
      <w:r>
        <w:t>poorly-developed</w:t>
      </w:r>
      <w:proofErr w:type="gramEnd"/>
      <w:r>
        <w:t xml:space="preserve"> referral systems were noted as important health system problems to address in future interventions.</w:t>
      </w:r>
    </w:p>
    <w:p w14:paraId="378AD60D" w14:textId="77777777" w:rsidR="00E372E4" w:rsidRPr="003923DC" w:rsidRDefault="00E372E4" w:rsidP="00E372E4">
      <w:pPr>
        <w:spacing w:line="360" w:lineRule="auto"/>
      </w:pPr>
    </w:p>
    <w:p w14:paraId="64428132" w14:textId="3752FBDF" w:rsidR="00E372E4" w:rsidRDefault="00E372E4" w:rsidP="00E372E4">
      <w:pPr>
        <w:spacing w:line="360" w:lineRule="auto"/>
      </w:pPr>
      <w:r w:rsidRPr="00750D0F">
        <w:rPr>
          <w:rFonts w:ascii="Gill Sans" w:hAnsi="Gill Sans"/>
          <w:b/>
          <w:szCs w:val="22"/>
        </w:rPr>
        <w:t>Conclusion</w:t>
      </w:r>
      <w:r w:rsidRPr="003923DC">
        <w:t>:</w:t>
      </w:r>
      <w:r>
        <w:t xml:space="preserve"> South African patients and providers are receptive to identification of and response to IPV in antenatal care, but require tools and training</w:t>
      </w:r>
      <w:r w:rsidR="00AC7993">
        <w:t xml:space="preserve"> to be able to safely address violence in the health care setting</w:t>
      </w:r>
      <w:r>
        <w:t xml:space="preserve">. Future interventions should consider the urban South African antenatal clinic a supportive, if under-resourced, entry point for improving the health of pregnant women experiencing violence. </w:t>
      </w:r>
    </w:p>
    <w:p w14:paraId="40A7CD04" w14:textId="77777777" w:rsidR="0069588F" w:rsidRPr="003923DC" w:rsidRDefault="0069588F" w:rsidP="00693AE2">
      <w:pPr>
        <w:spacing w:line="360" w:lineRule="auto"/>
      </w:pPr>
    </w:p>
    <w:p w14:paraId="572F561B" w14:textId="363200BC" w:rsidR="00FF2146" w:rsidRPr="00AC7993" w:rsidRDefault="00A74DDA" w:rsidP="00AC7993">
      <w:pPr>
        <w:spacing w:line="480" w:lineRule="auto"/>
        <w:jc w:val="center"/>
        <w:rPr>
          <w:b/>
        </w:rPr>
      </w:pPr>
      <w:r>
        <w:rPr>
          <w:b/>
        </w:rPr>
        <w:br w:type="page"/>
      </w:r>
      <w:r w:rsidR="00FF2146">
        <w:rPr>
          <w:rFonts w:ascii="Gill Sans" w:hAnsi="Gill Sans"/>
          <w:b/>
          <w:szCs w:val="22"/>
        </w:rPr>
        <w:lastRenderedPageBreak/>
        <w:t xml:space="preserve">Willing but not able: </w:t>
      </w:r>
      <w:r w:rsidR="00FF2146" w:rsidRPr="00750D0F">
        <w:rPr>
          <w:rFonts w:ascii="Gill Sans" w:hAnsi="Gill Sans"/>
          <w:b/>
          <w:szCs w:val="22"/>
        </w:rPr>
        <w:t xml:space="preserve">Patient and provider </w:t>
      </w:r>
      <w:r w:rsidR="00FF2146">
        <w:rPr>
          <w:rFonts w:ascii="Gill Sans" w:hAnsi="Gill Sans"/>
          <w:b/>
          <w:szCs w:val="22"/>
        </w:rPr>
        <w:t>receptiveness to</w:t>
      </w:r>
      <w:r w:rsidR="00FF2146" w:rsidRPr="00750D0F">
        <w:rPr>
          <w:rFonts w:ascii="Gill Sans" w:hAnsi="Gill Sans"/>
          <w:b/>
          <w:szCs w:val="22"/>
        </w:rPr>
        <w:t xml:space="preserve"> addressing intimate partner violence in Johannesburg antenatal clinics</w:t>
      </w:r>
    </w:p>
    <w:p w14:paraId="4686A45A" w14:textId="77777777" w:rsidR="00733DCD" w:rsidRDefault="00733DCD" w:rsidP="00733DCD">
      <w:pPr>
        <w:ind w:firstLine="720"/>
      </w:pPr>
    </w:p>
    <w:p w14:paraId="384CEC8C" w14:textId="14C9869E" w:rsidR="00A74DDA" w:rsidRPr="005248C5" w:rsidRDefault="00FB3668" w:rsidP="005248C5">
      <w:pPr>
        <w:spacing w:line="480" w:lineRule="auto"/>
        <w:jc w:val="center"/>
        <w:rPr>
          <w:b/>
        </w:rPr>
      </w:pPr>
      <w:r>
        <w:rPr>
          <w:rFonts w:ascii="Gill Sans" w:hAnsi="Gill Sans"/>
          <w:b/>
          <w:szCs w:val="22"/>
        </w:rPr>
        <w:t>Background</w:t>
      </w:r>
    </w:p>
    <w:p w14:paraId="0C308F51" w14:textId="0219ED82" w:rsidR="008F281B" w:rsidRDefault="00E47C44" w:rsidP="00A77444">
      <w:pPr>
        <w:spacing w:line="480" w:lineRule="auto"/>
      </w:pPr>
      <w:r>
        <w:t xml:space="preserve">The </w:t>
      </w:r>
      <w:r w:rsidR="00D95B31">
        <w:t xml:space="preserve">global </w:t>
      </w:r>
      <w:r>
        <w:t>prevalence of i</w:t>
      </w:r>
      <w:r w:rsidR="004D06D7">
        <w:t>ntimate partner v</w:t>
      </w:r>
      <w:r w:rsidR="00C04780">
        <w:t xml:space="preserve">iolence </w:t>
      </w:r>
      <w:r w:rsidR="009A44F2">
        <w:t xml:space="preserve">(IPV) </w:t>
      </w:r>
      <w:r w:rsidR="00C04780">
        <w:t xml:space="preserve">during pregnancy </w:t>
      </w:r>
      <w:r w:rsidR="00DE7511">
        <w:t xml:space="preserve">is </w:t>
      </w:r>
      <w:r w:rsidR="00D95B31">
        <w:t>estimated to be</w:t>
      </w:r>
      <w:r w:rsidR="00DE7511">
        <w:t xml:space="preserve"> 2% to 13.5% among ever</w:t>
      </w:r>
      <w:r w:rsidR="0021709F">
        <w:t>-</w:t>
      </w:r>
      <w:r w:rsidR="00DE7511">
        <w:t>pregnant women</w:t>
      </w:r>
      <w:r w:rsidR="00FF528D">
        <w:t xml:space="preserve"> </w:t>
      </w:r>
      <w:r w:rsidR="00FF528D">
        <w:fldChar w:fldCharType="begin"/>
      </w:r>
      <w:r w:rsidR="00A556FD">
        <w:instrText xml:space="preserve"> ADDIN EN.CITE &lt;EndNote&gt;&lt;Cite&gt;&lt;Author&gt;Devries&lt;/Author&gt;&lt;Year&gt;2010&lt;/Year&gt;&lt;RecNum&gt;900&lt;/RecNum&gt;&lt;DisplayText&gt;(Devries et al., 2010)&lt;/DisplayText&gt;&lt;record&gt;&lt;rec-number&gt;900&lt;/rec-number&gt;&lt;foreign-keys&gt;&lt;key app="EN" db-id="x9t0a0fe92sdznev0z1xs0z3zxtdewevfxfw" timestamp="1407754053"&gt;900&lt;/key&gt;&lt;/foreign-keys&gt;&lt;ref-type name="Journal Article"&gt;17&lt;/ref-type&gt;&lt;contributors&gt;&lt;authors&gt;&lt;author&gt;Devries, K. M.&lt;/author&gt;&lt;author&gt;Kishor, S.&lt;/author&gt;&lt;author&gt;Johnson, H.&lt;/author&gt;&lt;author&gt;Stockl, H.&lt;/author&gt;&lt;author&gt;Bacchus, L. J.&lt;/author&gt;&lt;author&gt;Garcia-Moreno, C.&lt;/author&gt;&lt;author&gt;Watts, C.&lt;/author&gt;&lt;/authors&gt;&lt;/contributors&gt;&lt;auth-address&gt;Gender, Violence and Health Centre, London School of Hygiene and Tropical Medicine, London UK. karen.devries@lshtm.ac.uk&lt;/auth-address&gt;&lt;titles&gt;&lt;title&gt;Intimate partner violence during pregnancy: analysis of prevalence data from 19 countries&lt;/title&gt;&lt;secondary-title&gt;Reproductive Health Matters&lt;/secondary-title&gt;&lt;/titles&gt;&lt;periodical&gt;&lt;full-title&gt;Reproductive health matters&lt;/full-title&gt;&lt;/periodical&gt;&lt;pages&gt;158-70&lt;/pages&gt;&lt;volume&gt;18&lt;/volume&gt;&lt;number&gt;36&lt;/number&gt;&lt;edition&gt;2010/11/30&lt;/edition&gt;&lt;keywords&gt;&lt;keyword&gt;Adolescent&lt;/keyword&gt;&lt;keyword&gt;Adult&lt;/keyword&gt;&lt;keyword&gt;Aged&lt;/keyword&gt;&lt;keyword&gt;Cross-Sectional Studies&lt;/keyword&gt;&lt;keyword&gt;Domestic Violence/*statistics &amp;amp; numerical data&lt;/keyword&gt;&lt;keyword&gt;Female&lt;/keyword&gt;&lt;keyword&gt;Humans&lt;/keyword&gt;&lt;keyword&gt;*Internationality&lt;/keyword&gt;&lt;keyword&gt;Interpersonal Relations&lt;/keyword&gt;&lt;keyword&gt;Interviews as Topic&lt;/keyword&gt;&lt;keyword&gt;Maternal Welfare&lt;/keyword&gt;&lt;keyword&gt;Middle Aged&lt;/keyword&gt;&lt;keyword&gt;Pregnancy&lt;/keyword&gt;&lt;keyword&gt;*Sexual Partners&lt;/keyword&gt;&lt;keyword&gt;Young Adult&lt;/keyword&gt;&lt;/keywords&gt;&lt;dates&gt;&lt;year&gt;2010&lt;/year&gt;&lt;pub-dates&gt;&lt;date&gt;Nov&lt;/date&gt;&lt;/pub-dates&gt;&lt;/dates&gt;&lt;isbn&gt;1460-9576 (Electronic)&amp;#xD;0968-8080 (Linking)&lt;/isbn&gt;&lt;accession-num&gt;21111360&lt;/accession-num&gt;&lt;urls&gt;&lt;related-urls&gt;&lt;url&gt;http://www.ncbi.nlm.nih.gov/pubmed/21111360&lt;/url&gt;&lt;/related-urls&gt;&lt;/urls&gt;&lt;electronic-resource-num&gt;10.1016/S0968-8080(10)36533-5&amp;#xD;S0968-8080(10)36533-5 [pii]&lt;/electronic-resource-num&gt;&lt;language&gt;eng&lt;/language&gt;&lt;/record&gt;&lt;/Cite&gt;&lt;/EndNote&gt;</w:instrText>
      </w:r>
      <w:r w:rsidR="00FF528D">
        <w:fldChar w:fldCharType="separate"/>
      </w:r>
      <w:r w:rsidR="00FF528D">
        <w:rPr>
          <w:noProof/>
        </w:rPr>
        <w:t>(</w:t>
      </w:r>
      <w:hyperlink w:anchor="_ENREF_9" w:tooltip="Devries, 2010 #900" w:history="1">
        <w:r w:rsidR="003203F2">
          <w:rPr>
            <w:noProof/>
          </w:rPr>
          <w:t>Devries et al., 2010</w:t>
        </w:r>
      </w:hyperlink>
      <w:r w:rsidR="00FF528D">
        <w:rPr>
          <w:noProof/>
        </w:rPr>
        <w:t>)</w:t>
      </w:r>
      <w:r w:rsidR="00FF528D">
        <w:fldChar w:fldCharType="end"/>
      </w:r>
      <w:r w:rsidR="00D95B31">
        <w:t>.</w:t>
      </w:r>
      <w:r w:rsidR="00C40D9C">
        <w:t xml:space="preserve"> </w:t>
      </w:r>
      <w:r w:rsidR="0021709F">
        <w:t xml:space="preserve">In sub-Saharan Africa, meta-analysis suggests IPV in pregnancy is as high as 15% </w:t>
      </w:r>
      <w:r w:rsidR="0021709F" w:rsidRPr="004C44A0">
        <w:fldChar w:fldCharType="begin"/>
      </w:r>
      <w:r w:rsidR="00A556FD">
        <w:instrText xml:space="preserve"> ADDIN EN.CITE &lt;EndNote&gt;&lt;Cite&gt;&lt;Author&gt;Shamu&lt;/Author&gt;&lt;Year&gt;2011&lt;/Year&gt;&lt;RecNum&gt;94&lt;/RecNum&gt;&lt;DisplayText&gt;(Shamu, Abrahams, Temmerman, Musekiwa, &amp;amp; Zarowsky, 2011)&lt;/DisplayText&gt;&lt;record&gt;&lt;rec-number&gt;94&lt;/rec-number&gt;&lt;foreign-keys&gt;&lt;key app="EN" db-id="x9t0a0fe92sdznev0z1xs0z3zxtdewevfxfw" timestamp="1301734561"&gt;94&lt;/key&gt;&lt;/foreign-keys&gt;&lt;ref-type name="Journal Article"&gt;17&lt;/ref-type&gt;&lt;contributors&gt;&lt;authors&gt;&lt;author&gt;Shamu, S.&lt;/author&gt;&lt;author&gt;Abrahams, N.&lt;/author&gt;&lt;author&gt;Temmerman, M.&lt;/author&gt;&lt;author&gt;Musekiwa, A.&lt;/author&gt;&lt;author&gt;Zarowsky, C.&lt;/author&gt;&lt;/authors&gt;&lt;/contributors&gt;&lt;auth-address&gt;School of Public Health, University of the Western Cape, Cape Town, South Africa.&lt;/auth-address&gt;&lt;titles&gt;&lt;title&gt;A Systematic Review of African Studies on Intimate Partner Violence against Pregnant Women: Prevalence and Risk Factors&lt;/title&gt;&lt;secondary-title&gt;PLoS One&lt;/secondary-title&gt;&lt;/titles&gt;&lt;periodical&gt;&lt;full-title&gt;PLoS One&lt;/full-title&gt;&lt;/periodical&gt;&lt;pages&gt;e17591&lt;/pages&gt;&lt;volume&gt;6&lt;/volume&gt;&lt;number&gt;3&lt;/number&gt;&lt;edition&gt;2011/03/17&lt;/edition&gt;&lt;dates&gt;&lt;year&gt;2011&lt;/year&gt;&lt;/dates&gt;&lt;isbn&gt;1932-6203 (Electronic)&amp;#xD;1932-6203 (Linking)&lt;/isbn&gt;&lt;accession-num&gt;21408120&lt;/accession-num&gt;&lt;urls&gt;&lt;related-urls&gt;&lt;url&gt;http://www.ncbi.nlm.nih.gov/entrez/query.fcgi?cmd=Retrieve&amp;amp;db=PubMed&amp;amp;dopt=Citation&amp;amp;list_uids=21408120&lt;/url&gt;&lt;/related-urls&gt;&lt;/urls&gt;&lt;custom2&gt;3050907&lt;/custom2&gt;&lt;electronic-resource-num&gt;10.1371/journal.pone.0017591&lt;/electronic-resource-num&gt;&lt;language&gt;eng&lt;/language&gt;&lt;/record&gt;&lt;/Cite&gt;&lt;/EndNote&gt;</w:instrText>
      </w:r>
      <w:r w:rsidR="0021709F" w:rsidRPr="004C44A0">
        <w:fldChar w:fldCharType="separate"/>
      </w:r>
      <w:r w:rsidR="0021709F">
        <w:rPr>
          <w:noProof/>
        </w:rPr>
        <w:t>(</w:t>
      </w:r>
      <w:hyperlink w:anchor="_ENREF_53" w:tooltip="Shamu, 2011 #94" w:history="1">
        <w:r w:rsidR="003203F2">
          <w:rPr>
            <w:noProof/>
          </w:rPr>
          <w:t>Shamu, Abrahams, Temmerman, Musekiwa, &amp; Zarowsky, 2011</w:t>
        </w:r>
      </w:hyperlink>
      <w:r w:rsidR="0021709F">
        <w:rPr>
          <w:noProof/>
        </w:rPr>
        <w:t>)</w:t>
      </w:r>
      <w:r w:rsidR="0021709F" w:rsidRPr="004C44A0">
        <w:fldChar w:fldCharType="end"/>
      </w:r>
      <w:r w:rsidR="0021709F">
        <w:t>. Violence during and in the time leading up to pregnancy is</w:t>
      </w:r>
      <w:r w:rsidR="00C04780">
        <w:t xml:space="preserve"> known to be associated with adverse health </w:t>
      </w:r>
      <w:r w:rsidR="008F281B">
        <w:t>outcomes</w:t>
      </w:r>
      <w:r w:rsidRPr="00E47C44">
        <w:t xml:space="preserve"> </w:t>
      </w:r>
      <w:r>
        <w:fldChar w:fldCharType="begin"/>
      </w:r>
      <w:r w:rsidR="00A556FD">
        <w:instrText xml:space="preserve"> ADDIN EN.CITE &lt;EndNote&gt;&lt;Cite&gt;&lt;Author&gt;Taillieu&lt;/Author&gt;&lt;Year&gt;2010&lt;/Year&gt;&lt;RecNum&gt;1147&lt;/RecNum&gt;&lt;DisplayText&gt;(Taillieu &amp;amp; Brownridge, 2010)&lt;/DisplayText&gt;&lt;record&gt;&lt;rec-number&gt;1147&lt;/rec-number&gt;&lt;foreign-keys&gt;&lt;key app="EN" db-id="x9t0a0fe92sdznev0z1xs0z3zxtdewevfxfw" timestamp="1456924253"&gt;1147&lt;/key&gt;&lt;/foreign-keys&gt;&lt;ref-type name="Journal Article"&gt;17&lt;/ref-type&gt;&lt;contributors&gt;&lt;authors&gt;&lt;author&gt;Taillieu, Tamara L&lt;/author&gt;&lt;author&gt;Brownridge, Douglas A&lt;/author&gt;&lt;/authors&gt;&lt;/contributors&gt;&lt;titles&gt;&lt;title&gt;Violence against pregnant women: Prevalence, patterns, risk factors, theories, and directions for future research&lt;/title&gt;&lt;secondary-title&gt;Aggression and Violent Behavior&lt;/secondary-title&gt;&lt;/titles&gt;&lt;periodical&gt;&lt;full-title&gt;Aggression and Violent Behavior&lt;/full-title&gt;&lt;/periodical&gt;&lt;pages&gt;14-35&lt;/pages&gt;&lt;volume&gt;15&lt;/volume&gt;&lt;number&gt;1&lt;/number&gt;&lt;dates&gt;&lt;year&gt;2010&lt;/year&gt;&lt;/dates&gt;&lt;isbn&gt;1359-1789&lt;/isbn&gt;&lt;urls&gt;&lt;/urls&gt;&lt;/record&gt;&lt;/Cite&gt;&lt;/EndNote&gt;</w:instrText>
      </w:r>
      <w:r>
        <w:fldChar w:fldCharType="separate"/>
      </w:r>
      <w:r w:rsidR="00FF528D">
        <w:rPr>
          <w:noProof/>
        </w:rPr>
        <w:t>(</w:t>
      </w:r>
      <w:hyperlink w:anchor="_ENREF_61" w:tooltip="Taillieu, 2010 #1147" w:history="1">
        <w:r w:rsidR="003203F2">
          <w:rPr>
            <w:noProof/>
          </w:rPr>
          <w:t>Taillieu &amp; Brownridge, 2010</w:t>
        </w:r>
      </w:hyperlink>
      <w:r w:rsidR="00FF528D">
        <w:rPr>
          <w:noProof/>
        </w:rPr>
        <w:t>)</w:t>
      </w:r>
      <w:r>
        <w:fldChar w:fldCharType="end"/>
      </w:r>
      <w:r>
        <w:t>.</w:t>
      </w:r>
      <w:r w:rsidR="00C04780">
        <w:t xml:space="preserve"> </w:t>
      </w:r>
      <w:r w:rsidR="00A74DDA" w:rsidRPr="004C44A0">
        <w:t xml:space="preserve">Pregnant women exposed to </w:t>
      </w:r>
      <w:r w:rsidR="000B6B54">
        <w:t>IPV</w:t>
      </w:r>
      <w:r w:rsidR="000B6B54" w:rsidRPr="004C44A0">
        <w:t xml:space="preserve"> </w:t>
      </w:r>
      <w:r w:rsidR="00A74DDA" w:rsidRPr="004C44A0">
        <w:t xml:space="preserve">are more likely to </w:t>
      </w:r>
      <w:r w:rsidR="00A74DDA">
        <w:t>miscarry or</w:t>
      </w:r>
      <w:r w:rsidR="00A74DDA" w:rsidRPr="004C44A0">
        <w:t xml:space="preserve"> </w:t>
      </w:r>
      <w:r w:rsidR="00A74DDA">
        <w:t xml:space="preserve">have </w:t>
      </w:r>
      <w:r w:rsidR="00A74DDA" w:rsidRPr="004C44A0">
        <w:t xml:space="preserve">pre-term delivery, induced abortions, and stillbirths </w:t>
      </w:r>
      <w:r w:rsidR="00241526" w:rsidRPr="004C44A0">
        <w:fldChar w:fldCharType="begin">
          <w:fldData xml:space="preserve">PEVuZE5vdGU+PENpdGU+PEF1dGhvcj5Pa2Vud2E8L0F1dGhvcj48WWVhcj4yMDExPC9ZZWFyPjxS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</w:fldData>
        </w:fldChar>
      </w:r>
      <w:r w:rsidR="00A556FD">
        <w:instrText xml:space="preserve"> ADDIN EN.CITE </w:instrText>
      </w:r>
      <w:r w:rsidR="00A556FD">
        <w:fldChar w:fldCharType="begin">
          <w:fldData xml:space="preserve">PEVuZE5vdGU+PENpdGU+PEF1dGhvcj5Pa2Vud2E8L0F1dGhvcj48WWVhcj4yMDExPC9ZZWFyPjxS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</w:fldData>
        </w:fldChar>
      </w:r>
      <w:r w:rsidR="00A556FD">
        <w:instrText xml:space="preserve"> ADDIN EN.CITE.DATA </w:instrText>
      </w:r>
      <w:r w:rsidR="00A556FD">
        <w:fldChar w:fldCharType="end"/>
      </w:r>
      <w:r w:rsidR="00241526" w:rsidRPr="004C44A0">
        <w:fldChar w:fldCharType="separate"/>
      </w:r>
      <w:r w:rsidR="0021709F">
        <w:rPr>
          <w:noProof/>
        </w:rPr>
        <w:t>(</w:t>
      </w:r>
      <w:hyperlink w:anchor="_ENREF_29" w:tooltip="Martin, 2006 #328" w:history="1">
        <w:r w:rsidR="003203F2">
          <w:rPr>
            <w:noProof/>
          </w:rPr>
          <w:t>Martin et al., 2006</w:t>
        </w:r>
      </w:hyperlink>
      <w:r w:rsidR="0021709F">
        <w:rPr>
          <w:noProof/>
        </w:rPr>
        <w:t xml:space="preserve">; </w:t>
      </w:r>
      <w:hyperlink w:anchor="_ENREF_39" w:tooltip="Okenwa, 2011 #201" w:history="1">
        <w:r w:rsidR="003203F2">
          <w:rPr>
            <w:noProof/>
          </w:rPr>
          <w:t>Okenwa, Lawoko, &amp; Jansson, 2011</w:t>
        </w:r>
      </w:hyperlink>
      <w:r w:rsidR="0021709F">
        <w:rPr>
          <w:noProof/>
        </w:rPr>
        <w:t xml:space="preserve">; </w:t>
      </w:r>
      <w:hyperlink w:anchor="_ENREF_40" w:tooltip="Pallitto, 2013 #1120" w:history="1">
        <w:r w:rsidR="003203F2">
          <w:rPr>
            <w:noProof/>
          </w:rPr>
          <w:t>Pallitto et al., 2013</w:t>
        </w:r>
      </w:hyperlink>
      <w:r w:rsidR="0021709F">
        <w:rPr>
          <w:noProof/>
        </w:rPr>
        <w:t xml:space="preserve">; </w:t>
      </w:r>
      <w:hyperlink w:anchor="_ENREF_58" w:tooltip="Stockl, 2012 #1107" w:history="1">
        <w:r w:rsidR="003203F2">
          <w:rPr>
            <w:noProof/>
          </w:rPr>
          <w:t>Stockl et al., 2012</w:t>
        </w:r>
      </w:hyperlink>
      <w:r w:rsidR="0021709F">
        <w:rPr>
          <w:noProof/>
        </w:rPr>
        <w:t>)</w:t>
      </w:r>
      <w:r w:rsidR="00241526" w:rsidRPr="004C44A0">
        <w:fldChar w:fldCharType="end"/>
      </w:r>
      <w:r w:rsidR="00A74DDA" w:rsidRPr="004C44A0">
        <w:t xml:space="preserve">. </w:t>
      </w:r>
      <w:r w:rsidR="00A74DDA">
        <w:t xml:space="preserve">IPV among pregnant women </w:t>
      </w:r>
      <w:r w:rsidR="00174500">
        <w:t>is associated with</w:t>
      </w:r>
      <w:r w:rsidR="00A74DDA">
        <w:t xml:space="preserve"> a marked increase in stress, depression, and anxiety </w:t>
      </w:r>
      <w:r w:rsidR="00241526">
        <w:fldChar w:fldCharType="begin">
          <w:fldData xml:space="preserve">PEVuZE5vdGU+PENpdGU+PEF1dGhvcj5MdWRlcm1pcjwvQXV0aG9yPjxZZWFyPjIwMTA8L1llYXI+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</w:fldData>
        </w:fldChar>
      </w:r>
      <w:r w:rsidR="00A556FD">
        <w:instrText xml:space="preserve"> ADDIN EN.CITE </w:instrText>
      </w:r>
      <w:r w:rsidR="00A556FD">
        <w:fldChar w:fldCharType="begin">
          <w:fldData xml:space="preserve">PEVuZE5vdGU+PENpdGU+PEF1dGhvcj5MdWRlcm1pcjwvQXV0aG9yPjxZZWFyPjIwMTA8L1llYXI+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</w:fldData>
        </w:fldChar>
      </w:r>
      <w:r w:rsidR="00A556FD">
        <w:instrText xml:space="preserve"> ADDIN EN.CITE.DATA </w:instrText>
      </w:r>
      <w:r w:rsidR="00A556FD">
        <w:fldChar w:fldCharType="end"/>
      </w:r>
      <w:r w:rsidR="00241526">
        <w:fldChar w:fldCharType="separate"/>
      </w:r>
      <w:r w:rsidR="00DA0D8C">
        <w:rPr>
          <w:noProof/>
        </w:rPr>
        <w:t>(</w:t>
      </w:r>
      <w:hyperlink w:anchor="_ENREF_27" w:tooltip="Ludermir, 2010 #1148" w:history="1">
        <w:r w:rsidR="003203F2">
          <w:rPr>
            <w:noProof/>
          </w:rPr>
          <w:t>Ludermir, Lewis, Valongueiro, de Araujo, &amp; Araya, 2010</w:t>
        </w:r>
      </w:hyperlink>
      <w:r w:rsidR="00DA0D8C">
        <w:rPr>
          <w:noProof/>
        </w:rPr>
        <w:t xml:space="preserve">; </w:t>
      </w:r>
      <w:hyperlink w:anchor="_ENREF_29" w:tooltip="Martin, 2006 #328" w:history="1">
        <w:r w:rsidR="003203F2">
          <w:rPr>
            <w:noProof/>
          </w:rPr>
          <w:t>Martin et al., 2006</w:t>
        </w:r>
      </w:hyperlink>
      <w:r w:rsidR="00DA0D8C">
        <w:rPr>
          <w:noProof/>
        </w:rPr>
        <w:t xml:space="preserve">; </w:t>
      </w:r>
      <w:hyperlink w:anchor="_ENREF_49" w:tooltip="Rodriguez, 2008 #1149" w:history="1">
        <w:r w:rsidR="003203F2">
          <w:rPr>
            <w:noProof/>
          </w:rPr>
          <w:t>Rodriguez et al., 2008</w:t>
        </w:r>
      </w:hyperlink>
      <w:r w:rsidR="00DA0D8C">
        <w:rPr>
          <w:noProof/>
        </w:rPr>
        <w:t>)</w:t>
      </w:r>
      <w:r w:rsidR="00241526">
        <w:fldChar w:fldCharType="end"/>
      </w:r>
      <w:r w:rsidR="00A74DDA">
        <w:t xml:space="preserve"> and with lack of fertility control </w:t>
      </w:r>
      <w:r w:rsidR="00241526">
        <w:fldChar w:fldCharType="begin">
          <w:fldData xml:space="preserve">PEVuZE5vdGU+PENpdGU+PEF1dGhvcj5QYWxsaXR0bzwvQXV0aG9yPjxZZWFyPjIwMDQ8L1llYXI+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</w:fldData>
        </w:fldChar>
      </w:r>
      <w:r w:rsidR="00A556FD">
        <w:instrText xml:space="preserve"> ADDIN EN.CITE </w:instrText>
      </w:r>
      <w:r w:rsidR="00A556FD">
        <w:fldChar w:fldCharType="begin">
          <w:fldData xml:space="preserve">PEVuZE5vdGU+PENpdGU+PEF1dGhvcj5QYWxsaXR0bzwvQXV0aG9yPjxZZWFyPjIwMDQ8L1llYXI+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</w:fldData>
        </w:fldChar>
      </w:r>
      <w:r w:rsidR="00A556FD">
        <w:instrText xml:space="preserve"> ADDIN EN.CITE.DATA </w:instrText>
      </w:r>
      <w:r w:rsidR="00A556FD">
        <w:fldChar w:fldCharType="end"/>
      </w:r>
      <w:r w:rsidR="00241526">
        <w:fldChar w:fldCharType="separate"/>
      </w:r>
      <w:r w:rsidR="00FF528D">
        <w:rPr>
          <w:noProof/>
        </w:rPr>
        <w:t>(</w:t>
      </w:r>
      <w:hyperlink w:anchor="_ENREF_35" w:tooltip="Miller, 2010 #1151" w:history="1">
        <w:r w:rsidR="003203F2">
          <w:rPr>
            <w:noProof/>
          </w:rPr>
          <w:t>Miller et al., 2010</w:t>
        </w:r>
      </w:hyperlink>
      <w:r w:rsidR="00FF528D">
        <w:rPr>
          <w:noProof/>
        </w:rPr>
        <w:t xml:space="preserve">; </w:t>
      </w:r>
      <w:hyperlink w:anchor="_ENREF_41" w:tooltip="Pallitto, 2004 #1150" w:history="1">
        <w:r w:rsidR="003203F2">
          <w:rPr>
            <w:noProof/>
          </w:rPr>
          <w:t>Pallitto &amp; O'Campo, 2004</w:t>
        </w:r>
      </w:hyperlink>
      <w:r w:rsidR="00FF528D">
        <w:rPr>
          <w:noProof/>
        </w:rPr>
        <w:t>)</w:t>
      </w:r>
      <w:r w:rsidR="00241526">
        <w:fldChar w:fldCharType="end"/>
      </w:r>
      <w:r w:rsidR="00A74DDA">
        <w:t xml:space="preserve">. </w:t>
      </w:r>
      <w:r w:rsidR="005248C5">
        <w:t>I</w:t>
      </w:r>
      <w:r w:rsidR="00A74DDA" w:rsidRPr="004C44A0">
        <w:t xml:space="preserve">nfants </w:t>
      </w:r>
      <w:r w:rsidR="004D06D7">
        <w:t xml:space="preserve">of women reporting IPV in pregnancy </w:t>
      </w:r>
      <w:r w:rsidR="00A74DDA" w:rsidRPr="004C44A0">
        <w:t>are, in turn, more likely to experience low birth weight, illness, under-nutrition, and mortality</w:t>
      </w:r>
      <w:r w:rsidR="005248C5">
        <w:t xml:space="preserve"> </w:t>
      </w:r>
      <w:r w:rsidR="00241526" w:rsidRPr="004C44A0">
        <w:fldChar w:fldCharType="begin">
          <w:fldData xml:space="preserve">PEVuZE5vdGU+PENpdGU+PEF1dGhvcj5WYWxsYWRhcmVzPC9BdXRob3I+PFllYXI+MjAwMjwvWWVh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</w:fldData>
        </w:fldChar>
      </w:r>
      <w:r w:rsidR="00A556FD">
        <w:instrText xml:space="preserve"> ADDIN EN.CITE </w:instrText>
      </w:r>
      <w:r w:rsidR="00A556FD">
        <w:fldChar w:fldCharType="begin">
          <w:fldData xml:space="preserve">PEVuZE5vdGU+PENpdGU+PEF1dGhvcj5WYWxsYWRhcmVzPC9BdXRob3I+PFllYXI+MjAwMjwvWWVh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</w:fldData>
        </w:fldChar>
      </w:r>
      <w:r w:rsidR="00A556FD">
        <w:instrText xml:space="preserve"> ADDIN EN.CITE.DATA </w:instrText>
      </w:r>
      <w:r w:rsidR="00A556FD">
        <w:fldChar w:fldCharType="end"/>
      </w:r>
      <w:r w:rsidR="00241526" w:rsidRPr="004C44A0">
        <w:fldChar w:fldCharType="separate"/>
      </w:r>
      <w:r w:rsidR="0021709F">
        <w:rPr>
          <w:noProof/>
        </w:rPr>
        <w:t>(</w:t>
      </w:r>
      <w:hyperlink w:anchor="_ENREF_18" w:tooltip="Hill, in press #1121" w:history="1">
        <w:r w:rsidR="003203F2">
          <w:rPr>
            <w:noProof/>
          </w:rPr>
          <w:t>Hill, Pallitto, McCleary-Sills, &amp; Garcia Moreno, in press</w:t>
        </w:r>
      </w:hyperlink>
      <w:r w:rsidR="0021709F">
        <w:rPr>
          <w:noProof/>
        </w:rPr>
        <w:t xml:space="preserve">; </w:t>
      </w:r>
      <w:hyperlink w:anchor="_ENREF_23" w:tooltip="Karamagi, 2007 #126" w:history="1">
        <w:r w:rsidR="003203F2">
          <w:rPr>
            <w:noProof/>
          </w:rPr>
          <w:t>Karamagi, Tumwine, Tylleskar, &amp; Heggenhougen, 2007</w:t>
        </w:r>
      </w:hyperlink>
      <w:r w:rsidR="0021709F">
        <w:rPr>
          <w:noProof/>
        </w:rPr>
        <w:t xml:space="preserve">; </w:t>
      </w:r>
      <w:hyperlink w:anchor="_ENREF_51" w:tooltip="Sarkar, 2008 #1152" w:history="1">
        <w:r w:rsidR="003203F2">
          <w:rPr>
            <w:noProof/>
          </w:rPr>
          <w:t>Sarkar, 2008</w:t>
        </w:r>
      </w:hyperlink>
      <w:r w:rsidR="0021709F">
        <w:rPr>
          <w:noProof/>
        </w:rPr>
        <w:t xml:space="preserve">; </w:t>
      </w:r>
      <w:hyperlink w:anchor="_ENREF_59" w:tooltip="Stockl, 2013 #1108" w:history="1">
        <w:r w:rsidR="003203F2">
          <w:rPr>
            <w:noProof/>
          </w:rPr>
          <w:t>Stockl et al., 2013</w:t>
        </w:r>
      </w:hyperlink>
      <w:r w:rsidR="0021709F">
        <w:rPr>
          <w:noProof/>
        </w:rPr>
        <w:t xml:space="preserve">; </w:t>
      </w:r>
      <w:hyperlink w:anchor="_ENREF_65" w:tooltip="Valladares, 2002 #327" w:history="1">
        <w:r w:rsidR="003203F2">
          <w:rPr>
            <w:noProof/>
          </w:rPr>
          <w:t>Valladares, Ellsberg, Pena, Hogberg, &amp; Persson, 2002</w:t>
        </w:r>
      </w:hyperlink>
      <w:r w:rsidR="0021709F">
        <w:rPr>
          <w:noProof/>
        </w:rPr>
        <w:t xml:space="preserve">; </w:t>
      </w:r>
      <w:hyperlink w:anchor="_ENREF_70" w:tooltip="Yount, 2011 #1122" w:history="1">
        <w:r w:rsidR="003203F2">
          <w:rPr>
            <w:noProof/>
          </w:rPr>
          <w:t>Yount, DiGirolamo, &amp; Ramakrishnan, 2011</w:t>
        </w:r>
      </w:hyperlink>
      <w:r w:rsidR="0021709F">
        <w:rPr>
          <w:noProof/>
        </w:rPr>
        <w:t>)</w:t>
      </w:r>
      <w:r w:rsidR="00241526" w:rsidRPr="004C44A0">
        <w:fldChar w:fldCharType="end"/>
      </w:r>
      <w:r w:rsidR="00A74DDA" w:rsidRPr="004C44A0">
        <w:t xml:space="preserve">. </w:t>
      </w:r>
      <w:r w:rsidR="00A74DDA" w:rsidRPr="004C44A0">
        <w:tab/>
      </w:r>
      <w:r w:rsidR="004123A7">
        <w:t xml:space="preserve"> </w:t>
      </w:r>
    </w:p>
    <w:p w14:paraId="0ED49ABD" w14:textId="22CC4FDB" w:rsidR="007C0CF1" w:rsidRDefault="007C0CF1" w:rsidP="005D6CBA">
      <w:pPr>
        <w:spacing w:line="480" w:lineRule="auto"/>
        <w:ind w:firstLine="720"/>
      </w:pPr>
      <w:r>
        <w:t>Pregnancy is an important time for health providers to address IPV because during this phase, pregnant women</w:t>
      </w:r>
      <w:r w:rsidRPr="00400DCB">
        <w:t xml:space="preserve"> have </w:t>
      </w:r>
      <w:r>
        <w:t xml:space="preserve">repeated interactions with the healthcare system </w:t>
      </w:r>
      <w:r>
        <w:fldChar w:fldCharType="begin">
          <w:fldData xml:space="preserve">PEVuZE5vdGU+PENpdGU+PEF1dGhvcj5CYWNjaHVzPC9BdXRob3I+PFllYXI+MjAwNDwvWWVhcj48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</w:fldData>
        </w:fldChar>
      </w:r>
      <w:r w:rsidR="00A556FD">
        <w:instrText xml:space="preserve"> ADDIN EN.CITE </w:instrText>
      </w:r>
      <w:r w:rsidR="00A556FD">
        <w:fldChar w:fldCharType="begin">
          <w:fldData xml:space="preserve">PEVuZE5vdGU+PENpdGU+PEF1dGhvcj5CYWNjaHVzPC9BdXRob3I+PFllYXI+MjAwNDwvWWVhcj48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</w:fldData>
        </w:fldChar>
      </w:r>
      <w:r w:rsidR="00A556FD">
        <w:instrText xml:space="preserve"> ADDIN EN.CITE.DATA </w:instrText>
      </w:r>
      <w:r w:rsidR="00A556FD">
        <w:fldChar w:fldCharType="end"/>
      </w:r>
      <w:r>
        <w:fldChar w:fldCharType="separate"/>
      </w:r>
      <w:r w:rsidR="0021709F">
        <w:rPr>
          <w:noProof/>
        </w:rPr>
        <w:t>(</w:t>
      </w:r>
      <w:hyperlink w:anchor="_ENREF_1" w:tooltip="Bacchus, 2004 #898" w:history="1">
        <w:r w:rsidR="003203F2">
          <w:rPr>
            <w:noProof/>
          </w:rPr>
          <w:t>Bacchus, Mezey, Bewley, &amp; Haworth, 2004</w:t>
        </w:r>
      </w:hyperlink>
      <w:r w:rsidR="0021709F">
        <w:rPr>
          <w:noProof/>
        </w:rPr>
        <w:t xml:space="preserve">; </w:t>
      </w:r>
      <w:hyperlink w:anchor="_ENREF_58" w:tooltip="Stockl, 2012 #1107" w:history="1">
        <w:r w:rsidR="003203F2">
          <w:rPr>
            <w:noProof/>
          </w:rPr>
          <w:t>Stockl et al., 2012</w:t>
        </w:r>
      </w:hyperlink>
      <w:r w:rsidR="0021709F">
        <w:rPr>
          <w:noProof/>
        </w:rPr>
        <w:t>)</w:t>
      </w:r>
      <w:r>
        <w:fldChar w:fldCharType="end"/>
      </w:r>
      <w:r>
        <w:t xml:space="preserve">. In addition, this time in a woman’s life may provide a window of opportunity to address IPV, since pregnancy is a transition period and may be a time of increased receptivity to healthy changes and interventions </w:t>
      </w:r>
      <w:r>
        <w:fldChar w:fldCharType="begin"/>
      </w:r>
      <w:r w:rsidR="00A556FD">
        <w:instrText xml:space="preserve"> ADDIN EN.CITE &lt;EndNote&gt;&lt;Cite&gt;&lt;Author&gt;Hatch&lt;/Author&gt;&lt;Year&gt;2005&lt;/Year&gt;&lt;RecNum&gt;582&lt;/RecNum&gt;&lt;DisplayText&gt;(Hatch, 2005)&lt;/DisplayText&gt;&lt;record&gt;&lt;rec-number&gt;582&lt;/rec-number&gt;&lt;foreign-keys&gt;&lt;key app="EN" db-id="x9t0a0fe92sdznev0z1xs0z3zxtdewevfxfw" timestamp="1365765342"&gt;582&lt;/key&gt;&lt;/foreign-keys&gt;&lt;ref-type name="Journal Article"&gt;17&lt;/ref-type&gt;&lt;contributors&gt;&lt;authors&gt;&lt;author&gt;Hatch, S. L.&lt;/author&gt;&lt;/authors&gt;&lt;/contributors&gt;&lt;auth-address&gt;Department of Epidemiology, Mailman School of Public Health, Columbia University, New York, New York 10032, USA. slh2020@columbia.edu&lt;/auth-address&gt;&lt;titles&gt;&lt;title&gt;Conceptualizing and identifying cumulative adversity and protective resources: implications for understanding health inequalities&lt;/title&gt;&lt;secondary-title&gt;Journal of Gerontology Series B Psychological Sciences and Social Sciences&lt;/secondary-title&gt;&lt;/titles&gt;&lt;periodical&gt;&lt;full-title&gt;Journal of Gerontology Series B Psychological Sciences and Social Sciences&lt;/full-title&gt;&lt;/periodical&gt;&lt;pages&gt;130-4&lt;/pages&gt;&lt;volume&gt;60 &lt;/volume&gt;&lt;number&gt;2&lt;/number&gt;&lt;edition&gt;2005/10/28&lt;/edition&gt;&lt;keywords&gt;&lt;keyword&gt;Disease Susceptibility&lt;/keyword&gt;&lt;keyword&gt;*Health Promotion&lt;/keyword&gt;&lt;keyword&gt;*Health Status&lt;/keyword&gt;&lt;keyword&gt;*Human Development&lt;/keyword&gt;&lt;keyword&gt;Humans&lt;/keyword&gt;&lt;keyword&gt;*Social Class&lt;/keyword&gt;&lt;keyword&gt;Social Medicine&lt;/keyword&gt;&lt;/keywords&gt;&lt;dates&gt;&lt;year&gt;2005&lt;/year&gt;&lt;pub-dates&gt;&lt;date&gt;Oct&lt;/date&gt;&lt;/pub-dates&gt;&lt;/dates&gt;&lt;isbn&gt;1079-5014 (Print)&amp;#xD;1079-5014 (Linking)&lt;/isbn&gt;&lt;accession-num&gt;16251584&lt;/accession-num&gt;&lt;urls&gt;&lt;related-urls&gt;&lt;url&gt;http://www.ncbi.nlm.nih.gov/pubmed/16251584&lt;/url&gt;&lt;/related-urls&gt;&lt;/urls&gt;&lt;electronic-resource-num&gt;60/suppl_Special_Issue_2/S130 [pii]&lt;/electronic-resource-num&gt;&lt;language&gt;eng&lt;/language&gt;&lt;/record&gt;&lt;/Cite&gt;&lt;/EndNote&gt;</w:instrText>
      </w:r>
      <w:r>
        <w:fldChar w:fldCharType="separate"/>
      </w:r>
      <w:r>
        <w:rPr>
          <w:noProof/>
        </w:rPr>
        <w:t>(</w:t>
      </w:r>
      <w:hyperlink w:anchor="_ENREF_16" w:tooltip="Hatch, 2005 #582" w:history="1">
        <w:r w:rsidR="003203F2">
          <w:rPr>
            <w:noProof/>
          </w:rPr>
          <w:t>Hatch, 2005</w:t>
        </w:r>
      </w:hyperlink>
      <w:r>
        <w:rPr>
          <w:noProof/>
        </w:rPr>
        <w:t>)</w:t>
      </w:r>
      <w:r>
        <w:fldChar w:fldCharType="end"/>
      </w:r>
      <w:r>
        <w:t xml:space="preserve">. This is especially true since women’s desire to protect their children’s wellbeing can influence their decisions to leave violent relationships </w:t>
      </w:r>
      <w:r>
        <w:fldChar w:fldCharType="begin">
          <w:fldData xml:space="preserve">PEVuZE5vdGU+PENpdGU+PEF1dGhvcj5NZXllcjwvQXV0aG9yPjxZZWFyPjIwMTA8L1llYXI+PFJl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</w:fldData>
        </w:fldChar>
      </w:r>
      <w:r w:rsidR="00A556FD">
        <w:instrText xml:space="preserve"> ADDIN EN.CITE </w:instrText>
      </w:r>
      <w:r w:rsidR="00A556FD">
        <w:fldChar w:fldCharType="begin">
          <w:fldData xml:space="preserve">PEVuZE5vdGU+PENpdGU+PEF1dGhvcj5NZXllcjwvQXV0aG9yPjxZZWFyPjIwMTA8L1llYXI+PFJl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</w:fldData>
        </w:fldChar>
      </w:r>
      <w:r w:rsidR="00A556FD">
        <w:instrText xml:space="preserve"> ADDIN EN.CITE.DATA </w:instrText>
      </w:r>
      <w:r w:rsidR="00A556FD">
        <w:fldChar w:fldCharType="end"/>
      </w:r>
      <w:r>
        <w:fldChar w:fldCharType="separate"/>
      </w:r>
      <w:r>
        <w:rPr>
          <w:noProof/>
        </w:rPr>
        <w:t>(</w:t>
      </w:r>
      <w:hyperlink w:anchor="_ENREF_7" w:tooltip="Davis, 2002 #634" w:history="1">
        <w:r w:rsidR="003203F2">
          <w:rPr>
            <w:noProof/>
          </w:rPr>
          <w:t>Davis, 2002</w:t>
        </w:r>
      </w:hyperlink>
      <w:r>
        <w:rPr>
          <w:noProof/>
        </w:rPr>
        <w:t xml:space="preserve">; </w:t>
      </w:r>
      <w:hyperlink w:anchor="_ENREF_32" w:tooltip="Meyer, 2010 #631" w:history="1">
        <w:r w:rsidR="003203F2">
          <w:rPr>
            <w:noProof/>
          </w:rPr>
          <w:t>Meyer, 2010</w:t>
        </w:r>
      </w:hyperlink>
      <w:r>
        <w:rPr>
          <w:noProof/>
        </w:rPr>
        <w:t xml:space="preserve">, </w:t>
      </w:r>
      <w:hyperlink w:anchor="_ENREF_33" w:tooltip="Meyer, 2011 #632" w:history="1">
        <w:r w:rsidR="003203F2">
          <w:rPr>
            <w:noProof/>
          </w:rPr>
          <w:t>2011</w:t>
        </w:r>
      </w:hyperlink>
      <w:r>
        <w:rPr>
          <w:noProof/>
        </w:rPr>
        <w:t>)</w:t>
      </w:r>
      <w:r>
        <w:fldChar w:fldCharType="end"/>
      </w:r>
      <w:r>
        <w:t xml:space="preserve">. </w:t>
      </w:r>
    </w:p>
    <w:p w14:paraId="3F3C9649" w14:textId="62D04B89" w:rsidR="007C0CF1" w:rsidRDefault="007C0CF1" w:rsidP="005D6CBA">
      <w:pPr>
        <w:spacing w:line="480" w:lineRule="auto"/>
        <w:ind w:firstLine="720"/>
      </w:pPr>
      <w:r>
        <w:lastRenderedPageBreak/>
        <w:t>The</w:t>
      </w:r>
      <w:r w:rsidR="00D736FD">
        <w:t>re is a great</w:t>
      </w:r>
      <w:r>
        <w:t xml:space="preserve"> need </w:t>
      </w:r>
      <w:r w:rsidR="00D736FD">
        <w:t>to address IPV in antenatal care settings</w:t>
      </w:r>
      <w:r w:rsidR="006C0BD1">
        <w:t xml:space="preserve">. </w:t>
      </w:r>
      <w:r w:rsidR="00C40D9C">
        <w:t>I</w:t>
      </w:r>
      <w:r w:rsidR="001D52A0">
        <w:t>n South Afric</w:t>
      </w:r>
      <w:r w:rsidR="006C0BD1">
        <w:t>a</w:t>
      </w:r>
      <w:r w:rsidR="001D52A0">
        <w:t xml:space="preserve">, an estimated 20 to 35% of pregnant women report past-year experience of physical or sexual violence from a partner </w:t>
      </w:r>
      <w:r w:rsidR="001D52A0">
        <w:fldChar w:fldCharType="begin">
          <w:fldData xml:space="preserve">PEVuZE5vdGU+PENpdGU+PEF1dGhvcj5EdW5rbGU8L0F1dGhvcj48WWVhcj4yMDA0PC9ZZWFyPjxS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==
</w:fldData>
        </w:fldChar>
      </w:r>
      <w:r w:rsidR="00A556FD">
        <w:instrText xml:space="preserve"> ADDIN EN.CITE </w:instrText>
      </w:r>
      <w:r w:rsidR="00A556FD">
        <w:fldChar w:fldCharType="begin">
          <w:fldData xml:space="preserve">PEVuZE5vdGU+PENpdGU+PEF1dGhvcj5EdW5rbGU8L0F1dGhvcj48WWVhcj4yMDA0PC9ZZWFyPjxS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==
</w:fldData>
        </w:fldChar>
      </w:r>
      <w:r w:rsidR="00A556FD">
        <w:instrText xml:space="preserve"> ADDIN EN.CITE.DATA </w:instrText>
      </w:r>
      <w:r w:rsidR="00A556FD">
        <w:fldChar w:fldCharType="end"/>
      </w:r>
      <w:r w:rsidR="001D52A0">
        <w:fldChar w:fldCharType="separate"/>
      </w:r>
      <w:r w:rsidR="006C0BD1">
        <w:rPr>
          <w:noProof/>
        </w:rPr>
        <w:t>(</w:t>
      </w:r>
      <w:hyperlink w:anchor="_ENREF_11" w:tooltip="Dunkle, 2004 #467" w:history="1">
        <w:r w:rsidR="003203F2">
          <w:rPr>
            <w:noProof/>
          </w:rPr>
          <w:t>Dunkle et al., 2004</w:t>
        </w:r>
      </w:hyperlink>
      <w:r w:rsidR="006C0BD1">
        <w:rPr>
          <w:noProof/>
        </w:rPr>
        <w:t xml:space="preserve">; </w:t>
      </w:r>
      <w:hyperlink w:anchor="_ENREF_14" w:tooltip="Groves, 2012 #469" w:history="1">
        <w:r w:rsidR="003203F2">
          <w:rPr>
            <w:noProof/>
          </w:rPr>
          <w:t>Groves, Kagee, Maman, Moodley, &amp; Rouse, 2012</w:t>
        </w:r>
      </w:hyperlink>
      <w:r w:rsidR="006C0BD1">
        <w:rPr>
          <w:noProof/>
        </w:rPr>
        <w:t xml:space="preserve">; </w:t>
      </w:r>
      <w:hyperlink w:anchor="_ENREF_19" w:tooltip="Hoque, 2009 #471" w:history="1">
        <w:r w:rsidR="003203F2">
          <w:rPr>
            <w:noProof/>
          </w:rPr>
          <w:t>Hoque, Hoque, &amp; Kader, 2009</w:t>
        </w:r>
      </w:hyperlink>
      <w:r w:rsidR="006C0BD1">
        <w:rPr>
          <w:noProof/>
        </w:rPr>
        <w:t>)</w:t>
      </w:r>
      <w:r w:rsidR="001D52A0">
        <w:fldChar w:fldCharType="end"/>
      </w:r>
      <w:r>
        <w:t xml:space="preserve">. Despite this high prevalence, there are few studies showing the efficacy </w:t>
      </w:r>
      <w:r w:rsidR="006C0BD1">
        <w:t>of</w:t>
      </w:r>
      <w:r>
        <w:t xml:space="preserve"> antenatal IPV interventions in Sub-Saharan Africa.</w:t>
      </w:r>
      <w:r w:rsidRPr="004C44A0">
        <w:t xml:space="preserve"> </w:t>
      </w:r>
      <w:r>
        <w:t>One qualitative study in Zimbabwe highlighted health worker challenges of responding to IPV in antenatal care, including both practical concerns (</w:t>
      </w:r>
      <w:proofErr w:type="spellStart"/>
      <w:r>
        <w:t>eg</w:t>
      </w:r>
      <w:proofErr w:type="spellEnd"/>
      <w:r>
        <w:t>. infrastructure, workloads) and socio-cultural dynamics (</w:t>
      </w:r>
      <w:proofErr w:type="spellStart"/>
      <w:r>
        <w:t>eg</w:t>
      </w:r>
      <w:proofErr w:type="spellEnd"/>
      <w:r>
        <w:t>. taboos, and a p</w:t>
      </w:r>
      <w:r w:rsidR="00075A61">
        <w:t>atriarchal culture that normaliz</w:t>
      </w:r>
      <w:r>
        <w:t xml:space="preserve">es IPV) </w:t>
      </w:r>
      <w:r>
        <w:fldChar w:fldCharType="begin"/>
      </w:r>
      <w:r w:rsidR="00A556FD">
        <w:instrText xml:space="preserve"> ADDIN EN.CITE &lt;EndNote&gt;&lt;Cite&gt;&lt;Author&gt;Shamu&lt;/Author&gt;&lt;Year&gt;2013&lt;/Year&gt;&lt;RecNum&gt;903&lt;/RecNum&gt;&lt;DisplayText&gt;(Shamu, Abrahams, Temmerman, &amp;amp; Zarowsky, 2013)&lt;/DisplayText&gt;&lt;record&gt;&lt;rec-number&gt;903&lt;/rec-number&gt;&lt;foreign-keys&gt;&lt;key app="EN" db-id="x9t0a0fe92sdznev0z1xs0z3zxtdewevfxfw" timestamp="1407754479"&gt;903&lt;/key&gt;&lt;/foreign-keys&gt;&lt;ref-type name="Journal Article"&gt;17&lt;/ref-type&gt;&lt;contributors&gt;&lt;authors&gt;&lt;author&gt;Shamu, S.&lt;/author&gt;&lt;author&gt;Abrahams, N.&lt;/author&gt;&lt;author&gt;Temmerman, M.&lt;/author&gt;&lt;author&gt;Zarowsky, C.&lt;/author&gt;&lt;/authors&gt;&lt;/contributors&gt;&lt;auth-address&gt;School of Public Health, University of the Western Cape, Cape Town, South Africa. shamuts@yahoo.com&lt;/auth-address&gt;&lt;titles&gt;&lt;title&gt;Opportunities and obstacles to screening pregnant women for intimate partner violence during antenatal care in Zimbabwe&lt;/title&gt;&lt;secondary-title&gt;Culture Health &amp;amp; Sexuality&lt;/secondary-title&gt;&lt;/titles&gt;&lt;periodical&gt;&lt;full-title&gt;Culture Health &amp;amp; Sexuality&lt;/full-title&gt;&lt;/periodical&gt;&lt;pages&gt;511-24&lt;/pages&gt;&lt;volume&gt;15&lt;/volume&gt;&lt;number&gt;5&lt;/number&gt;&lt;edition&gt;2013/01/25&lt;/edition&gt;&lt;keywords&gt;&lt;keyword&gt;Adult&lt;/keyword&gt;&lt;keyword&gt;Confidentiality&lt;/keyword&gt;&lt;keyword&gt;Cultural Characteristics&lt;/keyword&gt;&lt;keyword&gt;*Domestic Violence&lt;/keyword&gt;&lt;keyword&gt;Female&lt;/keyword&gt;&lt;keyword&gt;Focus Groups&lt;/keyword&gt;&lt;keyword&gt;Humans&lt;/keyword&gt;&lt;keyword&gt;Mass Screening/*utilization&lt;/keyword&gt;&lt;keyword&gt;Middle Aged&lt;/keyword&gt;&lt;keyword&gt;Midwifery&lt;/keyword&gt;&lt;keyword&gt;Poverty Areas&lt;/keyword&gt;&lt;keyword&gt;Pregnancy&lt;/keyword&gt;&lt;keyword&gt;*Prenatal Care&lt;/keyword&gt;&lt;keyword&gt;Qualitative Research&lt;/keyword&gt;&lt;keyword&gt;Zimbabwe&lt;/keyword&gt;&lt;/keywords&gt;&lt;dates&gt;&lt;year&gt;2013&lt;/year&gt;&lt;/dates&gt;&lt;isbn&gt;1464-5351 (Electronic)&amp;#xD;1369-1058 (Linking)&lt;/isbn&gt;&lt;accession-num&gt;23343085&lt;/accession-num&gt;&lt;urls&gt;&lt;related-urls&gt;&lt;url&gt;http://www.ncbi.nlm.nih.gov/pubmed/23343085&lt;/url&gt;&lt;/related-urls&gt;&lt;/urls&gt;&lt;electronic-resource-num&gt;10.1080/13691058.2012.759393&lt;/electronic-resource-num&gt;&lt;language&gt;eng&lt;/language&gt;&lt;/record&gt;&lt;/Cite&gt;&lt;/EndNote&gt;</w:instrText>
      </w:r>
      <w:r>
        <w:fldChar w:fldCharType="separate"/>
      </w:r>
      <w:r>
        <w:rPr>
          <w:noProof/>
        </w:rPr>
        <w:t>(</w:t>
      </w:r>
      <w:hyperlink w:anchor="_ENREF_54" w:tooltip="Shamu, 2013 #903" w:history="1">
        <w:r w:rsidR="003203F2">
          <w:rPr>
            <w:noProof/>
          </w:rPr>
          <w:t>Shamu, Abrahams, Temmerman, &amp; Zarowsky, 2013</w:t>
        </w:r>
      </w:hyperlink>
      <w:r>
        <w:rPr>
          <w:noProof/>
        </w:rPr>
        <w:t>)</w:t>
      </w:r>
      <w:r>
        <w:fldChar w:fldCharType="end"/>
      </w:r>
      <w:r>
        <w:t xml:space="preserve">. In Kenya, a feasibility study in antenatal care and other clinical settings found that health providers are willing and able to implement IPV screening if given appropriate training and support </w:t>
      </w:r>
      <w:r>
        <w:fldChar w:fldCharType="begin"/>
      </w:r>
      <w:r w:rsidR="00A556FD">
        <w:instrText xml:space="preserve"> ADDIN EN.CITE &lt;EndNote&gt;&lt;Cite&gt;&lt;Author&gt;Undie&lt;/Author&gt;&lt;Year&gt;2014&lt;/Year&gt;&lt;RecNum&gt;1154&lt;/RecNum&gt;&lt;DisplayText&gt;(Undie, Maternowska, Mak’anyengo, &amp;amp; Askew, 2014)&lt;/DisplayText&gt;&lt;record&gt;&lt;rec-number&gt;1154&lt;/rec-number&gt;&lt;foreign-keys&gt;&lt;key app="EN" db-id="x9t0a0fe92sdznev0z1xs0z3zxtdewevfxfw" timestamp="1456924253"&gt;1154&lt;/key&gt;&lt;/foreign-keys&gt;&lt;ref-type name="Journal Article"&gt;17&lt;/ref-type&gt;&lt;contributors&gt;&lt;authors&gt;&lt;author&gt;Undie, Chi-Chi&lt;/author&gt;&lt;author&gt;Maternowska, M Catherine&lt;/author&gt;&lt;author&gt;Mak’anyengo, Margaret&lt;/author&gt;&lt;author&gt;Askew, Ian&lt;/author&gt;&lt;/authors&gt;&lt;/contributors&gt;&lt;titles&gt;&lt;title&gt;Is routine screening for intimate partner violence feasible in public health care settings in Kenya?&lt;/title&gt;&lt;secondary-title&gt;Journal of interpersonal violence&lt;/secondary-title&gt;&lt;/titles&gt;&lt;periodical&gt;&lt;full-title&gt;Journal of Interpersonal Violence&lt;/full-title&gt;&lt;/periodical&gt;&lt;pages&gt;282-301&lt;/pages&gt;&lt;volume&gt;31&lt;/volume&gt;&lt;number&gt;2&lt;/number&gt;&lt;dates&gt;&lt;year&gt;2014&lt;/year&gt;&lt;/dates&gt;&lt;isbn&gt;0886-2605&lt;/isbn&gt;&lt;urls&gt;&lt;/urls&gt;&lt;/record&gt;&lt;/Cite&gt;&lt;/EndNote&gt;</w:instrText>
      </w:r>
      <w:r>
        <w:fldChar w:fldCharType="separate"/>
      </w:r>
      <w:r>
        <w:rPr>
          <w:noProof/>
        </w:rPr>
        <w:t>(</w:t>
      </w:r>
      <w:hyperlink w:anchor="_ENREF_64" w:tooltip="Undie, 2014 #1154" w:history="1">
        <w:r w:rsidR="003203F2">
          <w:rPr>
            <w:noProof/>
          </w:rPr>
          <w:t>Undie, Maternowska, Mak’anyengo, &amp; Askew, 2014</w:t>
        </w:r>
      </w:hyperlink>
      <w:r>
        <w:rPr>
          <w:noProof/>
        </w:rPr>
        <w:t>)</w:t>
      </w:r>
      <w:r>
        <w:fldChar w:fldCharType="end"/>
      </w:r>
      <w:r>
        <w:t xml:space="preserve">. </w:t>
      </w:r>
      <w:r w:rsidR="00075A61">
        <w:t>Elsewhere, p</w:t>
      </w:r>
      <w:r>
        <w:t xml:space="preserve">romising health sector interventions have been developed, but either fail to include pregnant women, as was the case in a South African primary healthcare intervention </w:t>
      </w:r>
      <w:r w:rsidR="006C0BD1">
        <w:fldChar w:fldCharType="begin"/>
      </w:r>
      <w:r w:rsidR="00A556FD">
        <w:instrText xml:space="preserve"> ADDIN EN.CITE &lt;EndNote&gt;&lt;Cite&gt;&lt;Author&gt;Joyner&lt;/Author&gt;&lt;Year&gt;2012&lt;/Year&gt;&lt;RecNum&gt;885&lt;/RecNum&gt;&lt;DisplayText&gt;(Joyner &amp;amp; Mash, 2012)&lt;/DisplayText&gt;&lt;record&gt;&lt;rec-number&gt;885&lt;/rec-number&gt;&lt;foreign-keys&gt;&lt;key app="EN" db-id="x9t0a0fe92sdznev0z1xs0z3zxtdewevfxfw" timestamp="1403780396"&gt;885&lt;/key&gt;&lt;/foreign-keys&gt;&lt;ref-type name="Journal Article"&gt;17&lt;/ref-type&gt;&lt;contributors&gt;&lt;authors&gt;&lt;author&gt;Joyner, K.&lt;/author&gt;&lt;author&gt;Mash, R.&lt;/author&gt;&lt;/authors&gt;&lt;/contributors&gt;&lt;auth-address&gt;Division of Nursing, Faculty of Health Sciences, Stellenbosch University, Tygerberg, South Africa. kjoy@sun.ac.za&lt;/auth-address&gt;&lt;titles&gt;&lt;title&gt;Recognizing intimate partner violence in primary care: Western Cape, South Africa&lt;/title&gt;&lt;secondary-title&gt;PLoS One&lt;/secondary-title&gt;&lt;/titles&gt;&lt;periodical&gt;&lt;full-title&gt;PLoS One&lt;/full-title&gt;&lt;/periodical&gt;&lt;pages&gt;e29540&lt;/pages&gt;&lt;volume&gt;7&lt;/volume&gt;&lt;number&gt;1&lt;/number&gt;&lt;edition&gt;2012/01/14&lt;/edition&gt;&lt;keywords&gt;&lt;keyword&gt;Adult&lt;/keyword&gt;&lt;keyword&gt;Domestic Violence/*statistics &amp;amp; numerical data&lt;/keyword&gt;&lt;keyword&gt;Female&lt;/keyword&gt;&lt;keyword&gt;Humans&lt;/keyword&gt;&lt;keyword&gt;Primary Health Care/*statistics &amp;amp; numerical data&lt;/keyword&gt;&lt;keyword&gt;*Sexual Partners&lt;/keyword&gt;&lt;keyword&gt;South Africa/epidemiology&lt;/keyword&gt;&lt;keyword&gt;Spouse Abuse/diagnosis/statistics &amp;amp; numerical data&lt;/keyword&gt;&lt;/keywords&gt;&lt;dates&gt;&lt;year&gt;2012&lt;/year&gt;&lt;/dates&gt;&lt;isbn&gt;1932-6203 (Electronic)&amp;#xD;1932-6203 (Linking)&lt;/isbn&gt;&lt;accession-num&gt;22242173&lt;/accession-num&gt;&lt;urls&gt;&lt;related-urls&gt;&lt;url&gt;http://www.ncbi.nlm.nih.gov/pubmed/22242173&lt;/url&gt;&lt;/related-urls&gt;&lt;/urls&gt;&lt;electronic-resource-num&gt;10.1371/journal.pone.0029540&amp;#xD;PONE-D-11-12195 [pii]&lt;/electronic-resource-num&gt;&lt;language&gt;eng&lt;/language&gt;&lt;/record&gt;&lt;/Cite&gt;&lt;/EndNote&gt;</w:instrText>
      </w:r>
      <w:r w:rsidR="006C0BD1">
        <w:fldChar w:fldCharType="separate"/>
      </w:r>
      <w:r w:rsidR="006C0BD1">
        <w:rPr>
          <w:noProof/>
        </w:rPr>
        <w:t>(</w:t>
      </w:r>
      <w:hyperlink w:anchor="_ENREF_21" w:tooltip="Joyner, 2012 #885" w:history="1">
        <w:r w:rsidR="003203F2">
          <w:rPr>
            <w:noProof/>
          </w:rPr>
          <w:t>Joyner &amp; Mash, 2012</w:t>
        </w:r>
      </w:hyperlink>
      <w:r w:rsidR="006C0BD1">
        <w:rPr>
          <w:noProof/>
        </w:rPr>
        <w:t>)</w:t>
      </w:r>
      <w:r w:rsidR="006C0BD1">
        <w:fldChar w:fldCharType="end"/>
      </w:r>
      <w:r w:rsidR="006C0BD1">
        <w:t>,</w:t>
      </w:r>
      <w:r>
        <w:t xml:space="preserve"> or lack the evaluative </w:t>
      </w:r>
      <w:proofErr w:type="spellStart"/>
      <w:r>
        <w:t>rigour</w:t>
      </w:r>
      <w:proofErr w:type="spellEnd"/>
      <w:r>
        <w:t xml:space="preserve"> necessary to assess their effectiveness, as was the case in a Kenyan antenatal intervention </w:t>
      </w:r>
      <w:r>
        <w:fldChar w:fldCharType="begin"/>
      </w:r>
      <w:r w:rsidR="00A556FD">
        <w:instrText xml:space="preserve"> ADDIN EN.CITE &lt;EndNote&gt;&lt;Cite&gt;&lt;Author&gt;Turan&lt;/Author&gt;&lt;Year&gt;2013&lt;/Year&gt;&lt;RecNum&gt;662&lt;/RecNum&gt;&lt;DisplayText&gt;(Turan et al., 2013)&lt;/DisplayText&gt;&lt;record&gt;&lt;rec-number&gt;662&lt;/rec-number&gt;&lt;foreign-keys&gt;&lt;key app="EN" db-id="x9t0a0fe92sdznev0z1xs0z3zxtdewevfxfw" timestamp="1367856569"&gt;662&lt;/key&gt;&lt;/foreign-keys&gt;&lt;ref-type name="Journal Article"&gt;17&lt;/ref-type&gt;&lt;contributors&gt;&lt;authors&gt;&lt;author&gt;Turan, Janet M&lt;/author&gt;&lt;author&gt;Hatcher, Abigail M&lt;/author&gt;&lt;author&gt;Odero, Merab&lt;/author&gt;&lt;author&gt;Onono, Maricianah&lt;/author&gt;&lt;author&gt;Kodero, Jannes&lt;/author&gt;&lt;author&gt;Romito, Patrizia&lt;/author&gt;&lt;author&gt;Mangone, Emily&lt;/author&gt;&lt;author&gt;Bukusi, Elizabeth A&lt;/author&gt;&lt;/authors&gt;&lt;/contributors&gt;&lt;titles&gt;&lt;title&gt;A Community-Supported Clinic-Based Program for Prevention of Violence against Pregnant Women in Rural Kenya&lt;/title&gt;&lt;secondary-title&gt;AIDS Research and Treatment&lt;/secondary-title&gt;&lt;/titles&gt;&lt;periodical&gt;&lt;full-title&gt;AIDS Research and Treatment&lt;/full-title&gt;&lt;/periodical&gt;&lt;volume&gt;2013&lt;/volume&gt;&lt;dates&gt;&lt;year&gt;2013&lt;/year&gt;&lt;/dates&gt;&lt;isbn&gt;2090-1240&lt;/isbn&gt;&lt;urls&gt;&lt;/urls&gt;&lt;/record&gt;&lt;/Cite&gt;&lt;/EndNote&gt;</w:instrText>
      </w:r>
      <w:r>
        <w:fldChar w:fldCharType="separate"/>
      </w:r>
      <w:r>
        <w:rPr>
          <w:noProof/>
        </w:rPr>
        <w:t>(</w:t>
      </w:r>
      <w:hyperlink w:anchor="_ENREF_63" w:tooltip="Turan, 2013 #662" w:history="1">
        <w:r w:rsidR="003203F2">
          <w:rPr>
            <w:noProof/>
          </w:rPr>
          <w:t>Turan et al., 2013</w:t>
        </w:r>
      </w:hyperlink>
      <w:r>
        <w:rPr>
          <w:noProof/>
        </w:rPr>
        <w:t>)</w:t>
      </w:r>
      <w:r>
        <w:fldChar w:fldCharType="end"/>
      </w:r>
      <w:r>
        <w:t>.</w:t>
      </w:r>
    </w:p>
    <w:p w14:paraId="618A13BC" w14:textId="6F6E490E" w:rsidR="00865A1F" w:rsidRDefault="00C40D9C" w:rsidP="00D45BAF">
      <w:pPr>
        <w:spacing w:line="480" w:lineRule="auto"/>
        <w:ind w:firstLine="720"/>
      </w:pPr>
      <w:r>
        <w:rPr>
          <w:rFonts w:eastAsia="Palatino-Roman" w:cs="Times New Roman"/>
        </w:rPr>
        <w:t xml:space="preserve">To date, </w:t>
      </w:r>
      <w:r w:rsidR="007E65A7">
        <w:rPr>
          <w:rFonts w:eastAsia="Palatino-Roman" w:cs="Times New Roman"/>
        </w:rPr>
        <w:t>most</w:t>
      </w:r>
      <w:r w:rsidR="006C0BD1">
        <w:rPr>
          <w:rFonts w:eastAsia="Palatino-Roman" w:cs="Times New Roman"/>
        </w:rPr>
        <w:t xml:space="preserve"> health setting</w:t>
      </w:r>
      <w:r w:rsidR="007E65A7">
        <w:rPr>
          <w:rFonts w:eastAsia="Palatino-Roman" w:cs="Times New Roman"/>
        </w:rPr>
        <w:t xml:space="preserve"> intervention studies related to IPV </w:t>
      </w:r>
      <w:r>
        <w:rPr>
          <w:rFonts w:eastAsia="Palatino-Roman" w:cs="Times New Roman"/>
        </w:rPr>
        <w:t xml:space="preserve">have been </w:t>
      </w:r>
      <w:r w:rsidR="007E65A7">
        <w:rPr>
          <w:rFonts w:eastAsia="Palatino-Roman" w:cs="Times New Roman"/>
        </w:rPr>
        <w:t xml:space="preserve">implemented in </w:t>
      </w:r>
      <w:r w:rsidR="00725789">
        <w:rPr>
          <w:rFonts w:eastAsia="Palatino-Roman" w:cs="Times New Roman"/>
        </w:rPr>
        <w:t xml:space="preserve">high </w:t>
      </w:r>
      <w:r w:rsidR="00783721">
        <w:rPr>
          <w:rFonts w:eastAsia="Palatino-Roman" w:cs="Times New Roman"/>
        </w:rPr>
        <w:t>resource</w:t>
      </w:r>
      <w:r w:rsidR="00783721" w:rsidRPr="00D503B3">
        <w:rPr>
          <w:rFonts w:eastAsia="Palatino-Roman" w:cs="Times New Roman"/>
        </w:rPr>
        <w:t xml:space="preserve"> countries</w:t>
      </w:r>
      <w:r w:rsidR="003C3759">
        <w:rPr>
          <w:rFonts w:eastAsia="Palatino-Roman" w:cs="Times New Roman"/>
        </w:rPr>
        <w:t>. One</w:t>
      </w:r>
      <w:r w:rsidR="00783721">
        <w:rPr>
          <w:rFonts w:eastAsia="Palatino-Roman" w:cs="Times New Roman"/>
        </w:rPr>
        <w:t xml:space="preserve"> recent review noted that </w:t>
      </w:r>
      <w:r w:rsidR="003C3759">
        <w:rPr>
          <w:rFonts w:eastAsia="Palatino-Roman" w:cs="Times New Roman"/>
        </w:rPr>
        <w:t>of</w:t>
      </w:r>
      <w:r w:rsidR="00783721">
        <w:rPr>
          <w:rFonts w:eastAsia="Palatino-Roman" w:cs="Times New Roman"/>
        </w:rPr>
        <w:t xml:space="preserve"> 17 primary healthcare IPV interventions</w:t>
      </w:r>
      <w:r w:rsidR="003C3759">
        <w:rPr>
          <w:rFonts w:eastAsia="Palatino-Roman" w:cs="Times New Roman"/>
        </w:rPr>
        <w:t xml:space="preserve">, only </w:t>
      </w:r>
      <w:r w:rsidR="007E65A7">
        <w:rPr>
          <w:rFonts w:eastAsia="Palatino-Roman" w:cs="Times New Roman"/>
        </w:rPr>
        <w:t xml:space="preserve">two </w:t>
      </w:r>
      <w:r w:rsidR="00783721">
        <w:rPr>
          <w:rFonts w:eastAsia="Palatino-Roman" w:cs="Times New Roman"/>
        </w:rPr>
        <w:t xml:space="preserve">took place in resource-constrained </w:t>
      </w:r>
      <w:r w:rsidR="003C3759">
        <w:rPr>
          <w:rFonts w:eastAsia="Palatino-Roman" w:cs="Times New Roman"/>
        </w:rPr>
        <w:t>countries</w:t>
      </w:r>
      <w:r w:rsidR="00783721">
        <w:rPr>
          <w:rFonts w:eastAsia="Palatino-Roman" w:cs="Times New Roman"/>
        </w:rPr>
        <w:t xml:space="preserve"> </w:t>
      </w:r>
      <w:r w:rsidR="00241526">
        <w:rPr>
          <w:rFonts w:eastAsia="Palatino-Roman" w:cs="Times New Roman"/>
        </w:rPr>
        <w:fldChar w:fldCharType="begin">
          <w:fldData xml:space="preserve">PEVuZE5vdGU+PENpdGU+PEF1dGhvcj5CYWlyLU1lcnJpdHQ8L0F1dGhvcj48WWVhcj4yMDE0PC9Z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</w:fldData>
        </w:fldChar>
      </w:r>
      <w:r w:rsidR="00A556FD">
        <w:rPr>
          <w:rFonts w:eastAsia="Palatino-Roman" w:cs="Times New Roman"/>
        </w:rPr>
        <w:instrText xml:space="preserve"> ADDIN EN.CITE </w:instrText>
      </w:r>
      <w:r w:rsidR="00A556FD">
        <w:rPr>
          <w:rFonts w:eastAsia="Palatino-Roman" w:cs="Times New Roman"/>
        </w:rPr>
        <w:fldChar w:fldCharType="begin">
          <w:fldData xml:space="preserve">PEVuZE5vdGU+PENpdGU+PEF1dGhvcj5CYWlyLU1lcnJpdHQ8L0F1dGhvcj48WWVhcj4yMDE0PC9Z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</w:fldData>
        </w:fldChar>
      </w:r>
      <w:r w:rsidR="00A556FD">
        <w:rPr>
          <w:rFonts w:eastAsia="Palatino-Roman" w:cs="Times New Roman"/>
        </w:rPr>
        <w:instrText xml:space="preserve"> ADDIN EN.CITE.DATA </w:instrText>
      </w:r>
      <w:r w:rsidR="00A556FD">
        <w:rPr>
          <w:rFonts w:eastAsia="Palatino-Roman" w:cs="Times New Roman"/>
        </w:rPr>
      </w:r>
      <w:r w:rsidR="00A556FD">
        <w:rPr>
          <w:rFonts w:eastAsia="Palatino-Roman" w:cs="Times New Roman"/>
        </w:rPr>
        <w:fldChar w:fldCharType="end"/>
      </w:r>
      <w:r w:rsidR="00241526">
        <w:rPr>
          <w:rFonts w:eastAsia="Palatino-Roman" w:cs="Times New Roman"/>
        </w:rPr>
      </w:r>
      <w:r w:rsidR="00241526">
        <w:rPr>
          <w:rFonts w:eastAsia="Palatino-Roman" w:cs="Times New Roman"/>
        </w:rPr>
        <w:fldChar w:fldCharType="separate"/>
      </w:r>
      <w:r w:rsidR="00FF528D">
        <w:rPr>
          <w:rFonts w:eastAsia="Palatino-Roman" w:cs="Times New Roman"/>
          <w:noProof/>
        </w:rPr>
        <w:t>(</w:t>
      </w:r>
      <w:hyperlink w:anchor="_ENREF_2" w:tooltip="Bair-Merritt, 2014 #854" w:history="1">
        <w:r w:rsidR="003203F2">
          <w:rPr>
            <w:rFonts w:eastAsia="Palatino-Roman" w:cs="Times New Roman"/>
            <w:noProof/>
          </w:rPr>
          <w:t>Bair-Merritt et al., 2014</w:t>
        </w:r>
      </w:hyperlink>
      <w:r w:rsidR="00FF528D">
        <w:rPr>
          <w:rFonts w:eastAsia="Palatino-Roman" w:cs="Times New Roman"/>
          <w:noProof/>
        </w:rPr>
        <w:t>)</w:t>
      </w:r>
      <w:r w:rsidR="00241526">
        <w:rPr>
          <w:rFonts w:eastAsia="Palatino-Roman" w:cs="Times New Roman"/>
        </w:rPr>
        <w:fldChar w:fldCharType="end"/>
      </w:r>
      <w:r w:rsidR="003C3759">
        <w:rPr>
          <w:rFonts w:eastAsia="Palatino-Roman" w:cs="Times New Roman"/>
        </w:rPr>
        <w:t xml:space="preserve">. Another review identified 19 studies on IPV referrals in health settings, of which none were located outside of the United States or England </w:t>
      </w:r>
      <w:r w:rsidR="00241526">
        <w:rPr>
          <w:rFonts w:eastAsia="Palatino-Roman" w:cs="Times New Roman"/>
        </w:rPr>
        <w:fldChar w:fldCharType="begin">
          <w:fldData xml:space="preserve">PEVuZE5vdGU+PENpdGU+PEF1dGhvcj5LaXJzdDwvQXV0aG9yPjxZZWFyPjIwMTI8L1llYXI+PFJl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</w:fldData>
        </w:fldChar>
      </w:r>
      <w:r w:rsidR="00A556FD">
        <w:rPr>
          <w:rFonts w:eastAsia="Palatino-Roman" w:cs="Times New Roman"/>
        </w:rPr>
        <w:instrText xml:space="preserve"> ADDIN EN.CITE </w:instrText>
      </w:r>
      <w:r w:rsidR="00A556FD">
        <w:rPr>
          <w:rFonts w:eastAsia="Palatino-Roman" w:cs="Times New Roman"/>
        </w:rPr>
        <w:fldChar w:fldCharType="begin">
          <w:fldData xml:space="preserve">PEVuZE5vdGU+PENpdGU+PEF1dGhvcj5LaXJzdDwvQXV0aG9yPjxZZWFyPjIwMTI8L1llYXI+PFJl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</w:fldData>
        </w:fldChar>
      </w:r>
      <w:r w:rsidR="00A556FD">
        <w:rPr>
          <w:rFonts w:eastAsia="Palatino-Roman" w:cs="Times New Roman"/>
        </w:rPr>
        <w:instrText xml:space="preserve"> ADDIN EN.CITE.DATA </w:instrText>
      </w:r>
      <w:r w:rsidR="00A556FD">
        <w:rPr>
          <w:rFonts w:eastAsia="Palatino-Roman" w:cs="Times New Roman"/>
        </w:rPr>
      </w:r>
      <w:r w:rsidR="00A556FD">
        <w:rPr>
          <w:rFonts w:eastAsia="Palatino-Roman" w:cs="Times New Roman"/>
        </w:rPr>
        <w:fldChar w:fldCharType="end"/>
      </w:r>
      <w:r w:rsidR="00241526">
        <w:rPr>
          <w:rFonts w:eastAsia="Palatino-Roman" w:cs="Times New Roman"/>
        </w:rPr>
      </w:r>
      <w:r w:rsidR="00241526">
        <w:rPr>
          <w:rFonts w:eastAsia="Palatino-Roman" w:cs="Times New Roman"/>
        </w:rPr>
        <w:fldChar w:fldCharType="separate"/>
      </w:r>
      <w:r w:rsidR="00FF528D">
        <w:rPr>
          <w:rFonts w:eastAsia="Palatino-Roman" w:cs="Times New Roman"/>
          <w:noProof/>
        </w:rPr>
        <w:t>(</w:t>
      </w:r>
      <w:hyperlink w:anchor="_ENREF_24" w:tooltip="Kirst, 2012 #623" w:history="1">
        <w:r w:rsidR="003203F2">
          <w:rPr>
            <w:rFonts w:eastAsia="Palatino-Roman" w:cs="Times New Roman"/>
            <w:noProof/>
          </w:rPr>
          <w:t>Kirst et al., 2012</w:t>
        </w:r>
      </w:hyperlink>
      <w:r w:rsidR="00FF528D">
        <w:rPr>
          <w:rFonts w:eastAsia="Palatino-Roman" w:cs="Times New Roman"/>
          <w:noProof/>
        </w:rPr>
        <w:t>)</w:t>
      </w:r>
      <w:r w:rsidR="00241526">
        <w:rPr>
          <w:rFonts w:eastAsia="Palatino-Roman" w:cs="Times New Roman"/>
        </w:rPr>
        <w:fldChar w:fldCharType="end"/>
      </w:r>
      <w:r w:rsidR="003C3759">
        <w:rPr>
          <w:rFonts w:eastAsia="Palatino-Roman" w:cs="Times New Roman"/>
        </w:rPr>
        <w:t>.</w:t>
      </w:r>
      <w:r w:rsidR="00783721">
        <w:rPr>
          <w:rFonts w:eastAsia="Palatino-Roman" w:cs="Times New Roman"/>
        </w:rPr>
        <w:t xml:space="preserve"> </w:t>
      </w:r>
      <w:r w:rsidR="00BC07E5">
        <w:rPr>
          <w:rFonts w:cs="Times New Roman"/>
        </w:rPr>
        <w:t>Despite a strong legal framework to address IPV</w:t>
      </w:r>
      <w:r w:rsidR="00D66A5E">
        <w:rPr>
          <w:rFonts w:cs="Times New Roman"/>
        </w:rPr>
        <w:t xml:space="preserve"> </w:t>
      </w:r>
      <w:r w:rsidR="00FE2EF5">
        <w:rPr>
          <w:rFonts w:cs="Times New Roman"/>
        </w:rPr>
        <w:fldChar w:fldCharType="begin"/>
      </w:r>
      <w:r w:rsidR="00A556FD">
        <w:rPr>
          <w:rFonts w:cs="Times New Roman"/>
        </w:rPr>
        <w:instrText xml:space="preserve"> ADDIN EN.CITE &lt;EndNote&gt;&lt;Cite&gt;&lt;Author&gt;Republic of South Africa&lt;/Author&gt;&lt;Year&gt;2007&lt;/Year&gt;&lt;RecNum&gt;1109&lt;/RecNum&gt;&lt;DisplayText&gt;(&amp;quot;Domestic Violence Act,&amp;quot; 1998; Republic of South Africa, 2007)&lt;/DisplayText&gt;&lt;record&gt;&lt;rec-number&gt;1109&lt;/rec-number&gt;&lt;foreign-keys&gt;&lt;key app="EN" db-id="x9t0a0fe92sdznev0z1xs0z3zxtdewevfxfw" timestamp="1441697728"&gt;1109&lt;/key&gt;&lt;/foreign-keys&gt;&lt;ref-type name="Statute"&gt;31&lt;/ref-type&gt;&lt;contributors&gt;&lt;authors&gt;&lt;author&gt;Republic of South Africa,&lt;/author&gt;&lt;/authors&gt;&lt;/contributors&gt;&lt;titles&gt;&lt;title&gt;Sexual Offences and Related Matters Act &lt;/title&gt;&lt;/titles&gt;&lt;volume&gt;32&lt;/volume&gt;&lt;dates&gt;&lt;year&gt;2007&lt;/year&gt;&lt;/dates&gt;&lt;pub-location&gt;South Africa&lt;/pub-location&gt;&lt;urls&gt;&lt;/urls&gt;&lt;/record&gt;&lt;/Cite&gt;&lt;Cite&gt;&lt;Year&gt;1998&lt;/Year&gt;&lt;RecNum&gt;1110&lt;/RecNum&gt;&lt;record&gt;&lt;rec-number&gt;1110&lt;/rec-number&gt;&lt;foreign-keys&gt;&lt;key app="EN" db-id="x9t0a0fe92sdznev0z1xs0z3zxtdewevfxfw" timestamp="1441697942"&gt;1110&lt;/key&gt;&lt;/foreign-keys&gt;&lt;ref-type name="Statute"&gt;31&lt;/ref-type&gt;&lt;contributors&gt;&lt;/contributors&gt;&lt;titles&gt;&lt;title&gt;Domestic Violence Act&lt;/title&gt;&lt;/titles&gt;&lt;pages&gt;19537&lt;/pages&gt;&lt;num-vols&gt;116&lt;/num-vols&gt;&lt;dates&gt;&lt;year&gt;1998&lt;/year&gt;&lt;/dates&gt;&lt;pub-location&gt;South Africa&lt;/pub-location&gt;&lt;publisher&gt;Government Gazette&lt;/publisher&gt;&lt;urls&gt;&lt;/urls&gt;&lt;/record&gt;&lt;/Cite&gt;&lt;/EndNote&gt;</w:instrText>
      </w:r>
      <w:r w:rsidR="00FE2EF5">
        <w:rPr>
          <w:rFonts w:cs="Times New Roman"/>
        </w:rPr>
        <w:fldChar w:fldCharType="separate"/>
      </w:r>
      <w:r w:rsidR="00FE2EF5">
        <w:rPr>
          <w:rFonts w:cs="Times New Roman"/>
          <w:noProof/>
        </w:rPr>
        <w:t>(</w:t>
      </w:r>
      <w:hyperlink w:anchor="_ENREF_10" w:tooltip=", 1998 #1110" w:history="1">
        <w:r w:rsidR="003203F2">
          <w:rPr>
            <w:rFonts w:cs="Times New Roman"/>
            <w:noProof/>
          </w:rPr>
          <w:t>"Domestic Violence Act," 1998</w:t>
        </w:r>
      </w:hyperlink>
      <w:r w:rsidR="00FE2EF5">
        <w:rPr>
          <w:rFonts w:cs="Times New Roman"/>
          <w:noProof/>
        </w:rPr>
        <w:t xml:space="preserve">; </w:t>
      </w:r>
      <w:hyperlink w:anchor="_ENREF_45" w:tooltip="Republic of South Africa, 2007 #1109" w:history="1">
        <w:r w:rsidR="003203F2">
          <w:rPr>
            <w:rFonts w:cs="Times New Roman"/>
            <w:noProof/>
          </w:rPr>
          <w:t>Republic of South Africa, 2007</w:t>
        </w:r>
      </w:hyperlink>
      <w:r w:rsidR="00FE2EF5">
        <w:rPr>
          <w:rFonts w:cs="Times New Roman"/>
          <w:noProof/>
        </w:rPr>
        <w:t>)</w:t>
      </w:r>
      <w:r w:rsidR="00FE2EF5">
        <w:rPr>
          <w:rFonts w:cs="Times New Roman"/>
        </w:rPr>
        <w:fldChar w:fldCharType="end"/>
      </w:r>
      <w:r w:rsidR="00FE2EF5">
        <w:rPr>
          <w:rFonts w:cs="Times New Roman"/>
        </w:rPr>
        <w:t xml:space="preserve">, </w:t>
      </w:r>
      <w:r w:rsidR="00BC07E5">
        <w:rPr>
          <w:rFonts w:cs="Times New Roman"/>
        </w:rPr>
        <w:t xml:space="preserve">South Africa’s </w:t>
      </w:r>
      <w:r w:rsidR="00BC07E5" w:rsidRPr="00FB5827">
        <w:rPr>
          <w:rFonts w:cs="Times New Roman"/>
        </w:rPr>
        <w:t xml:space="preserve">Domestic Violence Act </w:t>
      </w:r>
      <w:r w:rsidR="00BC07E5">
        <w:rPr>
          <w:rFonts w:cs="Times New Roman"/>
        </w:rPr>
        <w:t xml:space="preserve">is </w:t>
      </w:r>
      <w:r w:rsidR="00D66A5E">
        <w:rPr>
          <w:rFonts w:cs="Times New Roman"/>
        </w:rPr>
        <w:t>poorly</w:t>
      </w:r>
      <w:r w:rsidR="00BC07E5" w:rsidRPr="00FB5827">
        <w:rPr>
          <w:rFonts w:cs="Times New Roman"/>
        </w:rPr>
        <w:t xml:space="preserve"> implement</w:t>
      </w:r>
      <w:r w:rsidR="001C23D1">
        <w:rPr>
          <w:rFonts w:cs="Times New Roman"/>
        </w:rPr>
        <w:t>ed</w:t>
      </w:r>
      <w:r w:rsidR="00BC07E5">
        <w:rPr>
          <w:rFonts w:cs="Times New Roman"/>
        </w:rPr>
        <w:t xml:space="preserve"> and has little oversight</w:t>
      </w:r>
      <w:r w:rsidR="001C23D1">
        <w:rPr>
          <w:rFonts w:cs="Times New Roman"/>
        </w:rPr>
        <w:t xml:space="preserve"> </w:t>
      </w:r>
      <w:r w:rsidR="00241526">
        <w:rPr>
          <w:rFonts w:cs="Times New Roman"/>
        </w:rPr>
        <w:fldChar w:fldCharType="begin">
          <w:fldData xml:space="preserve">PEVuZE5vdGU+PENpdGU+PEF1dGhvcj5TZWVkYXQ8L0F1dGhvcj48WWVhcj4yMDA5PC9ZZWFyPjxS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MDExLTIyPC9wYWdlcz48dm9sdW1lPjM3NDwvdm9sdW1lPjxudW1iZXI+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</w:fldData>
        </w:fldChar>
      </w:r>
      <w:r w:rsidR="00A556FD">
        <w:rPr>
          <w:rFonts w:cs="Times New Roman"/>
        </w:rPr>
        <w:instrText xml:space="preserve"> ADDIN EN.CITE </w:instrText>
      </w:r>
      <w:r w:rsidR="00A556FD">
        <w:rPr>
          <w:rFonts w:cs="Times New Roman"/>
        </w:rPr>
        <w:fldChar w:fldCharType="begin">
          <w:fldData xml:space="preserve">PEVuZE5vdGU+PENpdGU+PEF1dGhvcj5TZWVkYXQ8L0F1dGhvcj48WWVhcj4yMDA5PC9ZZWFyPjxS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MDExLTIyPC9wYWdlcz48dm9sdW1lPjM3NDwvdm9sdW1lPjxudW1iZXI+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</w:fldData>
        </w:fldChar>
      </w:r>
      <w:r w:rsidR="00A556FD">
        <w:rPr>
          <w:rFonts w:cs="Times New Roman"/>
        </w:rPr>
        <w:instrText xml:space="preserve"> ADDIN EN.CITE.DATA </w:instrText>
      </w:r>
      <w:r w:rsidR="00A556FD">
        <w:rPr>
          <w:rFonts w:cs="Times New Roman"/>
        </w:rPr>
      </w:r>
      <w:r w:rsidR="00A556FD">
        <w:rPr>
          <w:rFonts w:cs="Times New Roman"/>
        </w:rPr>
        <w:fldChar w:fldCharType="end"/>
      </w:r>
      <w:r w:rsidR="00241526">
        <w:rPr>
          <w:rFonts w:cs="Times New Roman"/>
        </w:rPr>
      </w:r>
      <w:r w:rsidR="00241526">
        <w:rPr>
          <w:rFonts w:cs="Times New Roman"/>
        </w:rPr>
        <w:fldChar w:fldCharType="separate"/>
      </w:r>
      <w:r w:rsidR="00FF528D">
        <w:rPr>
          <w:rFonts w:cs="Times New Roman"/>
          <w:noProof/>
        </w:rPr>
        <w:t>(</w:t>
      </w:r>
      <w:hyperlink w:anchor="_ENREF_52" w:tooltip="Seedat, 2009 #1155" w:history="1">
        <w:r w:rsidR="003203F2">
          <w:rPr>
            <w:rFonts w:cs="Times New Roman"/>
            <w:noProof/>
          </w:rPr>
          <w:t>Seedat, Van Niekerk, Jewkes, Suffla, &amp; Ratele, 2009</w:t>
        </w:r>
      </w:hyperlink>
      <w:r w:rsidR="00FF528D">
        <w:rPr>
          <w:rFonts w:cs="Times New Roman"/>
          <w:noProof/>
        </w:rPr>
        <w:t>)</w:t>
      </w:r>
      <w:r w:rsidR="00241526">
        <w:rPr>
          <w:rFonts w:cs="Times New Roman"/>
        </w:rPr>
        <w:fldChar w:fldCharType="end"/>
      </w:r>
      <w:r w:rsidR="001C23D1">
        <w:rPr>
          <w:rFonts w:cs="Times New Roman"/>
        </w:rPr>
        <w:t xml:space="preserve">. </w:t>
      </w:r>
      <w:r w:rsidR="00E3739D">
        <w:rPr>
          <w:rFonts w:cs="Times New Roman"/>
        </w:rPr>
        <w:t>To date, the</w:t>
      </w:r>
      <w:r w:rsidR="00BC07E5">
        <w:rPr>
          <w:rFonts w:cs="Times New Roman"/>
        </w:rPr>
        <w:t xml:space="preserve"> </w:t>
      </w:r>
      <w:r w:rsidR="006C0BD1">
        <w:rPr>
          <w:rFonts w:cs="Times New Roman"/>
        </w:rPr>
        <w:t>South African</w:t>
      </w:r>
      <w:r w:rsidR="00BC07E5">
        <w:rPr>
          <w:rFonts w:cs="Times New Roman"/>
        </w:rPr>
        <w:t xml:space="preserve"> </w:t>
      </w:r>
      <w:r w:rsidR="001C23D1">
        <w:rPr>
          <w:rFonts w:cs="Times New Roman"/>
        </w:rPr>
        <w:t xml:space="preserve">Department of Health </w:t>
      </w:r>
      <w:r w:rsidR="00E3739D">
        <w:rPr>
          <w:rFonts w:cs="Times New Roman"/>
        </w:rPr>
        <w:t xml:space="preserve">has not </w:t>
      </w:r>
      <w:r w:rsidR="007C0CF1">
        <w:rPr>
          <w:rFonts w:cs="Times New Roman"/>
        </w:rPr>
        <w:t xml:space="preserve">provided </w:t>
      </w:r>
      <w:r w:rsidR="00BC07E5">
        <w:rPr>
          <w:rFonts w:cs="Times New Roman"/>
        </w:rPr>
        <w:t>guidelines for IPV</w:t>
      </w:r>
      <w:r w:rsidR="001C23D1">
        <w:rPr>
          <w:rFonts w:cs="Times New Roman"/>
        </w:rPr>
        <w:t xml:space="preserve"> health service provision</w:t>
      </w:r>
      <w:r w:rsidR="00BC07E5">
        <w:rPr>
          <w:rFonts w:cs="Times New Roman"/>
        </w:rPr>
        <w:t xml:space="preserve">, and </w:t>
      </w:r>
      <w:r w:rsidR="001C23D1">
        <w:rPr>
          <w:rFonts w:cs="Times New Roman"/>
        </w:rPr>
        <w:t xml:space="preserve">has </w:t>
      </w:r>
      <w:r w:rsidR="00E3739D">
        <w:rPr>
          <w:rFonts w:cs="Times New Roman"/>
        </w:rPr>
        <w:t>not</w:t>
      </w:r>
      <w:r w:rsidR="00E10D86">
        <w:rPr>
          <w:rFonts w:cs="Times New Roman"/>
        </w:rPr>
        <w:t xml:space="preserve"> </w:t>
      </w:r>
      <w:r w:rsidR="007C0CF1">
        <w:rPr>
          <w:rFonts w:cs="Times New Roman"/>
        </w:rPr>
        <w:t xml:space="preserve">developed </w:t>
      </w:r>
      <w:r w:rsidR="00BC07E5">
        <w:rPr>
          <w:rFonts w:cs="Times New Roman"/>
        </w:rPr>
        <w:t xml:space="preserve">clinical tools </w:t>
      </w:r>
      <w:r w:rsidR="001C23D1">
        <w:rPr>
          <w:rFonts w:cs="Times New Roman"/>
        </w:rPr>
        <w:t xml:space="preserve">or </w:t>
      </w:r>
      <w:proofErr w:type="spellStart"/>
      <w:r w:rsidR="001C23D1">
        <w:rPr>
          <w:rFonts w:cs="Times New Roman"/>
        </w:rPr>
        <w:t>standardised</w:t>
      </w:r>
      <w:proofErr w:type="spellEnd"/>
      <w:r w:rsidR="001C23D1">
        <w:rPr>
          <w:rFonts w:cs="Times New Roman"/>
        </w:rPr>
        <w:t xml:space="preserve"> trainings </w:t>
      </w:r>
      <w:r w:rsidR="00BC07E5">
        <w:rPr>
          <w:rFonts w:cs="Times New Roman"/>
        </w:rPr>
        <w:t xml:space="preserve">for </w:t>
      </w:r>
      <w:r w:rsidR="001C23D1">
        <w:rPr>
          <w:rFonts w:cs="Times New Roman"/>
        </w:rPr>
        <w:t>IPV</w:t>
      </w:r>
      <w:r w:rsidR="00BC07E5">
        <w:rPr>
          <w:rFonts w:cs="Times New Roman"/>
        </w:rPr>
        <w:t xml:space="preserve"> </w:t>
      </w:r>
      <w:r w:rsidR="001C23D1">
        <w:rPr>
          <w:rFonts w:cs="Times New Roman"/>
        </w:rPr>
        <w:t>assessment</w:t>
      </w:r>
      <w:r w:rsidR="00E3739D">
        <w:rPr>
          <w:rFonts w:cs="Times New Roman"/>
        </w:rPr>
        <w:t xml:space="preserve"> and care at the health systems level</w:t>
      </w:r>
      <w:r w:rsidR="00E10D86">
        <w:rPr>
          <w:rFonts w:cs="Times New Roman"/>
        </w:rPr>
        <w:t xml:space="preserve"> – all seen as crucial components of a health sector response to IPV </w:t>
      </w:r>
      <w:r w:rsidR="00E10D86">
        <w:rPr>
          <w:rFonts w:cs="Times New Roman"/>
        </w:rPr>
        <w:fldChar w:fldCharType="begin"/>
      </w:r>
      <w:r w:rsidR="00A556FD">
        <w:rPr>
          <w:rFonts w:cs="Times New Roman"/>
        </w:rPr>
        <w:instrText xml:space="preserve"> ADDIN EN.CITE &lt;EndNote&gt;&lt;Cite&gt;&lt;Author&gt;WHO&lt;/Author&gt;&lt;Year&gt;2013&lt;/Year&gt;&lt;RecNum&gt;897&lt;/RecNum&gt;&lt;DisplayText&gt;(WHO, 2013)&lt;/DisplayText&gt;&lt;record&gt;&lt;rec-number&gt;897&lt;/rec-number&gt;&lt;foreign-keys&gt;&lt;key app="EN" db-id="x9t0a0fe92sdznev0z1xs0z3zxtdewevfxfw" timestamp="1407753703"&gt;897&lt;/key&gt;&lt;/foreign-keys&gt;&lt;ref-type name="Report"&gt;27&lt;/ref-type&gt;&lt;contributors&gt;&lt;authors&gt;&lt;author&gt;WHO,&lt;/author&gt;&lt;/authors&gt;&lt;/contributors&gt;&lt;titles&gt;&lt;title&gt;Responding to intimate partner violence and sexual violence against women: WHO clinical and policy guidelines&lt;/title&gt;&lt;/titles&gt;&lt;dates&gt;&lt;year&gt;2013&lt;/year&gt;&lt;/dates&gt;&lt;pub-location&gt;Geneva&lt;/pub-location&gt;&lt;publisher&gt;World Health Organization&lt;/publisher&gt;&lt;urls&gt;&lt;related-urls&gt;&lt;url&gt;http://www.who.int/reproductivehealth/publications/violence/9789241548595/en/&lt;/url&gt;&lt;/related-urls&gt;&lt;/urls&gt;&lt;/record&gt;&lt;/Cite&gt;&lt;/EndNote&gt;</w:instrText>
      </w:r>
      <w:r w:rsidR="00E10D86">
        <w:rPr>
          <w:rFonts w:cs="Times New Roman"/>
        </w:rPr>
        <w:fldChar w:fldCharType="separate"/>
      </w:r>
      <w:r w:rsidR="00E10D86">
        <w:rPr>
          <w:rFonts w:cs="Times New Roman"/>
          <w:noProof/>
        </w:rPr>
        <w:t>(</w:t>
      </w:r>
      <w:hyperlink w:anchor="_ENREF_69" w:tooltip="WHO, 2013 #897" w:history="1">
        <w:r w:rsidR="003203F2">
          <w:rPr>
            <w:rFonts w:cs="Times New Roman"/>
            <w:noProof/>
          </w:rPr>
          <w:t>WHO, 2013</w:t>
        </w:r>
      </w:hyperlink>
      <w:r w:rsidR="00E10D86">
        <w:rPr>
          <w:rFonts w:cs="Times New Roman"/>
          <w:noProof/>
        </w:rPr>
        <w:t>)</w:t>
      </w:r>
      <w:r w:rsidR="00E10D86">
        <w:rPr>
          <w:rFonts w:cs="Times New Roman"/>
        </w:rPr>
        <w:fldChar w:fldCharType="end"/>
      </w:r>
      <w:r w:rsidR="00DC44D8">
        <w:t>.</w:t>
      </w:r>
    </w:p>
    <w:p w14:paraId="0923F3BC" w14:textId="30DF5D89" w:rsidR="00A74DDA" w:rsidRDefault="007C0CF1" w:rsidP="000D7281">
      <w:pPr>
        <w:spacing w:line="480" w:lineRule="auto"/>
        <w:ind w:firstLine="720"/>
      </w:pPr>
      <w:r>
        <w:lastRenderedPageBreak/>
        <w:t xml:space="preserve">One of the main challenges </w:t>
      </w:r>
      <w:r w:rsidR="001D52A0">
        <w:t>in implementing</w:t>
      </w:r>
      <w:r>
        <w:t xml:space="preserve"> health sector</w:t>
      </w:r>
      <w:r w:rsidR="007E65A7">
        <w:t>-based</w:t>
      </w:r>
      <w:r>
        <w:t xml:space="preserve"> interventions </w:t>
      </w:r>
      <w:r w:rsidR="002963DF">
        <w:t xml:space="preserve">for IPV </w:t>
      </w:r>
      <w:r>
        <w:t xml:space="preserve">may be that providers, policy-makers or pregnant women themselves </w:t>
      </w:r>
      <w:r w:rsidR="00075A61">
        <w:t xml:space="preserve">hold views that are resistant to addressing violence in health settings. However, little is known about views around IPV in the South African health setting. </w:t>
      </w:r>
      <w:r w:rsidR="00C40D9C">
        <w:t>To address this gap, w</w:t>
      </w:r>
      <w:r w:rsidR="00A74DDA" w:rsidRPr="004C44A0">
        <w:t>e</w:t>
      </w:r>
      <w:r w:rsidR="00A74DDA">
        <w:t xml:space="preserve"> </w:t>
      </w:r>
      <w:r w:rsidR="00A74DDA" w:rsidRPr="004C44A0">
        <w:t xml:space="preserve">conducted </w:t>
      </w:r>
      <w:r w:rsidR="007E65A7" w:rsidRPr="004C44A0">
        <w:t>qualitative</w:t>
      </w:r>
      <w:r w:rsidR="00A74DDA" w:rsidRPr="004C44A0">
        <w:t xml:space="preserve"> formative research </w:t>
      </w:r>
      <w:r w:rsidR="00673146">
        <w:t xml:space="preserve">to establish </w:t>
      </w:r>
      <w:r w:rsidR="00A74DDA">
        <w:t>the context of IPV in pregnancy and</w:t>
      </w:r>
      <w:r w:rsidR="00673146">
        <w:t xml:space="preserve"> to </w:t>
      </w:r>
      <w:r w:rsidR="00075A61">
        <w:t xml:space="preserve">explore </w:t>
      </w:r>
      <w:r w:rsidR="00673146">
        <w:t>the</w:t>
      </w:r>
      <w:r w:rsidR="00A74DDA">
        <w:t xml:space="preserve"> receptiveness of </w:t>
      </w:r>
      <w:r w:rsidR="005248C5">
        <w:t>patients and providers</w:t>
      </w:r>
      <w:r w:rsidR="00A74DDA">
        <w:t xml:space="preserve"> to addressing it. </w:t>
      </w:r>
      <w:r w:rsidR="005521D5">
        <w:t>The goal of this study was to provide formative information for developing a health sector intervention in urban antenatal care in South Africa. We aimed to explore the views of patients, health providers, and community members around assessing and addressing IPV in this setting.</w:t>
      </w:r>
    </w:p>
    <w:p w14:paraId="6F485F8D" w14:textId="77777777" w:rsidR="00733DCD" w:rsidRDefault="00733DCD" w:rsidP="00733DCD">
      <w:pPr>
        <w:ind w:firstLine="720"/>
      </w:pPr>
    </w:p>
    <w:p w14:paraId="434A1E02" w14:textId="77777777" w:rsidR="005248C5" w:rsidRDefault="00FB3668" w:rsidP="005248C5">
      <w:pPr>
        <w:spacing w:line="480" w:lineRule="auto"/>
        <w:jc w:val="center"/>
        <w:rPr>
          <w:rFonts w:ascii="Gill Sans" w:hAnsi="Gill Sans"/>
          <w:b/>
          <w:szCs w:val="22"/>
        </w:rPr>
      </w:pPr>
      <w:r>
        <w:rPr>
          <w:rFonts w:ascii="Gill Sans" w:hAnsi="Gill Sans"/>
          <w:b/>
          <w:szCs w:val="22"/>
        </w:rPr>
        <w:t>Methods</w:t>
      </w:r>
    </w:p>
    <w:p w14:paraId="0D6DFABC" w14:textId="70AF2BC4" w:rsidR="005248C5" w:rsidRDefault="005248C5" w:rsidP="008A5BDE">
      <w:pPr>
        <w:spacing w:line="480" w:lineRule="auto"/>
      </w:pPr>
      <w:r>
        <w:t xml:space="preserve">We assessed the acceptability and feasibility of </w:t>
      </w:r>
      <w:r w:rsidR="008A5BDE">
        <w:t xml:space="preserve">incorporating a response to </w:t>
      </w:r>
      <w:r w:rsidR="00006E46">
        <w:t xml:space="preserve">intimate partner violence </w:t>
      </w:r>
      <w:r w:rsidR="008A5BDE">
        <w:t>in antenatal clinics</w:t>
      </w:r>
      <w:r>
        <w:t xml:space="preserve"> by conducting qualitative research among patients and providers in antenatal clinics in urban Johannesburg. </w:t>
      </w:r>
    </w:p>
    <w:p w14:paraId="2FEE97F5" w14:textId="77777777" w:rsidR="00733DCD" w:rsidRDefault="00733DCD" w:rsidP="00733DCD">
      <w:pPr>
        <w:ind w:firstLine="720"/>
      </w:pPr>
    </w:p>
    <w:p w14:paraId="503C05BE" w14:textId="77777777" w:rsidR="00FB3668" w:rsidRPr="007B7434" w:rsidRDefault="00FB3668" w:rsidP="005248C5">
      <w:pPr>
        <w:spacing w:line="480" w:lineRule="auto"/>
        <w:rPr>
          <w:rFonts w:ascii="Gill Sans" w:hAnsi="Gill Sans"/>
          <w:b/>
          <w:i/>
          <w:szCs w:val="22"/>
        </w:rPr>
      </w:pPr>
      <w:r w:rsidRPr="007B7434">
        <w:rPr>
          <w:rFonts w:ascii="Gill Sans" w:hAnsi="Gill Sans"/>
          <w:b/>
          <w:i/>
          <w:szCs w:val="22"/>
        </w:rPr>
        <w:t>Participants</w:t>
      </w:r>
    </w:p>
    <w:p w14:paraId="29B5322D" w14:textId="507499F7" w:rsidR="00A74DDA" w:rsidRDefault="00A74DDA" w:rsidP="005248C5">
      <w:pPr>
        <w:spacing w:line="480" w:lineRule="auto"/>
      </w:pPr>
      <w:r>
        <w:t xml:space="preserve">We conducted in-depth interviews (IDIs) and focus group discussions (FGDs) with a range of stakeholders with potential to take part in, deliver, or scale-up an intervention for </w:t>
      </w:r>
      <w:r w:rsidR="00006E46">
        <w:t>pregnant women at risk of partner violence</w:t>
      </w:r>
      <w:r w:rsidR="001D063C">
        <w:t xml:space="preserve"> (n=48)</w:t>
      </w:r>
      <w:r>
        <w:t xml:space="preserve">. </w:t>
      </w:r>
      <w:r w:rsidR="001D063C">
        <w:t xml:space="preserve">Because the qualitative research was formative in nature, our sampling strategy was to purposively recruit a variety of participants, not necessarily to obtain representative views from any single group. </w:t>
      </w:r>
      <w:r>
        <w:t xml:space="preserve">Table 1 describes the participant group, data collection approach, and total number of participants. </w:t>
      </w:r>
    </w:p>
    <w:p w14:paraId="2752AE42" w14:textId="3161C8B6" w:rsidR="00A74DDA" w:rsidRPr="00FB3668" w:rsidRDefault="00FB3668" w:rsidP="005248C5">
      <w:pPr>
        <w:spacing w:line="480" w:lineRule="auto"/>
        <w:rPr>
          <w:rFonts w:ascii="Gill Sans" w:hAnsi="Gill Sans"/>
          <w:szCs w:val="22"/>
        </w:rPr>
      </w:pPr>
      <w:r w:rsidRPr="00DD4BB6">
        <w:rPr>
          <w:rFonts w:ascii="Gill Sans" w:hAnsi="Gill Sans"/>
          <w:szCs w:val="22"/>
        </w:rPr>
        <w:t xml:space="preserve">INSERT TABLE 1 </w:t>
      </w:r>
      <w:r w:rsidR="00396B21">
        <w:rPr>
          <w:rFonts w:ascii="Gill Sans" w:hAnsi="Gill Sans"/>
          <w:szCs w:val="22"/>
        </w:rPr>
        <w:t xml:space="preserve">ABOUT </w:t>
      </w:r>
      <w:r w:rsidRPr="00DD4BB6">
        <w:rPr>
          <w:rFonts w:ascii="Gill Sans" w:hAnsi="Gill Sans"/>
          <w:szCs w:val="22"/>
        </w:rPr>
        <w:t>HERE</w:t>
      </w:r>
    </w:p>
    <w:p w14:paraId="0BD26DA6" w14:textId="56BEA9FF" w:rsidR="00FB3668" w:rsidRDefault="00A74DDA" w:rsidP="001D063C">
      <w:pPr>
        <w:spacing w:line="480" w:lineRule="auto"/>
        <w:ind w:firstLine="720"/>
      </w:pPr>
      <w:r w:rsidRPr="00F967F0">
        <w:rPr>
          <w:i/>
        </w:rPr>
        <w:t>Pregnant women</w:t>
      </w:r>
      <w:r>
        <w:rPr>
          <w:i/>
        </w:rPr>
        <w:t xml:space="preserve"> seeking antenatal care</w:t>
      </w:r>
      <w:r>
        <w:t xml:space="preserve"> were recruited for FGDs</w:t>
      </w:r>
      <w:r w:rsidR="008A5BDE">
        <w:t xml:space="preserve"> from selected antenatal clinics</w:t>
      </w:r>
      <w:r>
        <w:t xml:space="preserve">. </w:t>
      </w:r>
      <w:r w:rsidR="00C90278">
        <w:t xml:space="preserve">The researchers gave </w:t>
      </w:r>
      <w:r>
        <w:t xml:space="preserve">information about the study </w:t>
      </w:r>
      <w:r w:rsidR="007C6618">
        <w:t xml:space="preserve">to groups of women who </w:t>
      </w:r>
      <w:r>
        <w:t xml:space="preserve">waited in queue for a clinic appointment. </w:t>
      </w:r>
      <w:r w:rsidR="007C6618">
        <w:t>They invited i</w:t>
      </w:r>
      <w:r>
        <w:t xml:space="preserve">nterested pregnant women to participate </w:t>
      </w:r>
      <w:r w:rsidR="00F67BC1">
        <w:t>and w</w:t>
      </w:r>
      <w:r>
        <w:t xml:space="preserve">omen were </w:t>
      </w:r>
      <w:r w:rsidR="008A5BDE">
        <w:t xml:space="preserve">asked </w:t>
      </w:r>
      <w:r>
        <w:t>to indicate their interest during the information giving session.</w:t>
      </w:r>
      <w:r w:rsidR="001D063C">
        <w:t xml:space="preserve"> </w:t>
      </w:r>
      <w:r w:rsidRPr="00FB3D6D">
        <w:rPr>
          <w:i/>
        </w:rPr>
        <w:t xml:space="preserve">Pregnant women </w:t>
      </w:r>
      <w:r w:rsidRPr="00FB3D6D">
        <w:rPr>
          <w:i/>
        </w:rPr>
        <w:lastRenderedPageBreak/>
        <w:t>experiencing IPV</w:t>
      </w:r>
      <w:r>
        <w:t xml:space="preserve"> (n=5) </w:t>
      </w:r>
      <w:r w:rsidR="008A5BDE">
        <w:t>were</w:t>
      </w:r>
      <w:r w:rsidR="00A03CCF">
        <w:t xml:space="preserve"> convenience sampled from participating clinics</w:t>
      </w:r>
      <w:r w:rsidR="00F67BC1">
        <w:t xml:space="preserve"> from</w:t>
      </w:r>
      <w:r w:rsidR="00A03CCF">
        <w:t xml:space="preserve"> women who were waiting for routine antenatal </w:t>
      </w:r>
      <w:r w:rsidR="00F67BC1">
        <w:t>services</w:t>
      </w:r>
      <w:r w:rsidR="00A03CCF">
        <w:t>. All women introduced to the study were</w:t>
      </w:r>
      <w:r w:rsidR="008A5BDE">
        <w:t xml:space="preserve"> asked to </w:t>
      </w:r>
      <w:r>
        <w:t xml:space="preserve">approach the research team </w:t>
      </w:r>
      <w:r w:rsidR="00A03CCF">
        <w:t xml:space="preserve">privately </w:t>
      </w:r>
      <w:r w:rsidR="008A5BDE">
        <w:t xml:space="preserve">to </w:t>
      </w:r>
      <w:r>
        <w:t>indicate their interest in taking part in IDIs</w:t>
      </w:r>
      <w:r w:rsidR="00804029">
        <w:t xml:space="preserve"> and to self-report whether they had experienced physical or sexual violence</w:t>
      </w:r>
      <w:r>
        <w:t xml:space="preserve">. The interviews took place </w:t>
      </w:r>
      <w:r w:rsidR="00653EC2">
        <w:t xml:space="preserve">in a private room </w:t>
      </w:r>
      <w:r>
        <w:t xml:space="preserve">at the clinics while the pregnant women were still waiting to be seen by clinic staff. </w:t>
      </w:r>
    </w:p>
    <w:p w14:paraId="000F55DB" w14:textId="733104D8" w:rsidR="00FB3668" w:rsidRPr="00FB3668" w:rsidRDefault="00A405D6" w:rsidP="001D063C">
      <w:pPr>
        <w:spacing w:line="480" w:lineRule="auto"/>
        <w:ind w:firstLine="720"/>
      </w:pPr>
      <w:r>
        <w:rPr>
          <w:i/>
        </w:rPr>
        <w:t xml:space="preserve">Health care providers </w:t>
      </w:r>
      <w:r>
        <w:t xml:space="preserve">included doctors, nurses, and lay counselors </w:t>
      </w:r>
      <w:r w:rsidR="00F67BC1">
        <w:t xml:space="preserve">(n=10) </w:t>
      </w:r>
      <w:r>
        <w:t>who worked in antenatal clinic</w:t>
      </w:r>
      <w:r w:rsidR="00F67BC1">
        <w:t>s</w:t>
      </w:r>
      <w:r>
        <w:t xml:space="preserve">. We purposively selected a sample from each cadre of health worker, but nurses made up the largest group (n=6). </w:t>
      </w:r>
      <w:r w:rsidR="001D063C">
        <w:rPr>
          <w:i/>
        </w:rPr>
        <w:t xml:space="preserve"> Health managers and researchers </w:t>
      </w:r>
      <w:r w:rsidR="001D063C">
        <w:t xml:space="preserve">(n=10) were recruited using a snowball sampling approach. These participants included governmental managers and academic researchers who had conducted similar violence-related research. These participants were introduced to the study via email and invited to participate in a phone or in-person interview. </w:t>
      </w:r>
      <w:r>
        <w:rPr>
          <w:i/>
        </w:rPr>
        <w:t xml:space="preserve">NGOs </w:t>
      </w:r>
      <w:r>
        <w:t xml:space="preserve">were </w:t>
      </w:r>
      <w:r w:rsidR="00675928">
        <w:t xml:space="preserve">purposively </w:t>
      </w:r>
      <w:r>
        <w:t xml:space="preserve">sampled from among the original list of possible Johannesburg referral sites, and were purposively recruited to represent a wide range of geographic and organizational roles. This group (n=6) included </w:t>
      </w:r>
      <w:r w:rsidR="00902144">
        <w:t xml:space="preserve">managers of </w:t>
      </w:r>
      <w:r>
        <w:t xml:space="preserve">shelters, community-based </w:t>
      </w:r>
      <w:proofErr w:type="spellStart"/>
      <w:r>
        <w:t>organisations</w:t>
      </w:r>
      <w:proofErr w:type="spellEnd"/>
      <w:r>
        <w:t xml:space="preserve">, and counseling services. </w:t>
      </w:r>
      <w:r>
        <w:rPr>
          <w:i/>
        </w:rPr>
        <w:t xml:space="preserve">Community leaders </w:t>
      </w:r>
      <w:r>
        <w:t>were recruited using a convenience sampling method (n=4) and represented pastors, a Community Advisory Board member, a youth representative, and a traditional healer</w:t>
      </w:r>
      <w:r w:rsidR="00675928">
        <w:t xml:space="preserve">, </w:t>
      </w:r>
      <w:r w:rsidR="00902144">
        <w:t>selected because of their</w:t>
      </w:r>
      <w:r w:rsidR="006C0BD1">
        <w:t xml:space="preserve"> </w:t>
      </w:r>
      <w:r w:rsidR="00675928">
        <w:t xml:space="preserve">influential </w:t>
      </w:r>
      <w:r w:rsidR="00902144">
        <w:t xml:space="preserve">role </w:t>
      </w:r>
      <w:r w:rsidR="00675928">
        <w:t>in shaping opinions</w:t>
      </w:r>
      <w:r w:rsidR="00902144">
        <w:t xml:space="preserve"> in the community</w:t>
      </w:r>
      <w:r>
        <w:t>.</w:t>
      </w:r>
    </w:p>
    <w:p w14:paraId="2186155F" w14:textId="77777777" w:rsidR="00733DCD" w:rsidRDefault="00733DCD" w:rsidP="00733DCD">
      <w:pPr>
        <w:ind w:firstLine="720"/>
      </w:pPr>
    </w:p>
    <w:p w14:paraId="028B16B1" w14:textId="77777777" w:rsidR="00FB3668" w:rsidRPr="007B7434" w:rsidRDefault="00FB3668" w:rsidP="005248C5">
      <w:pPr>
        <w:spacing w:line="480" w:lineRule="auto"/>
        <w:rPr>
          <w:rFonts w:ascii="Gill Sans" w:hAnsi="Gill Sans"/>
          <w:b/>
          <w:i/>
          <w:szCs w:val="22"/>
        </w:rPr>
      </w:pPr>
      <w:r w:rsidRPr="007B7434">
        <w:rPr>
          <w:rFonts w:ascii="Gill Sans" w:hAnsi="Gill Sans"/>
          <w:b/>
          <w:i/>
          <w:szCs w:val="22"/>
        </w:rPr>
        <w:t>Procedures</w:t>
      </w:r>
    </w:p>
    <w:p w14:paraId="5B92E744" w14:textId="4A307FB3" w:rsidR="00DF3BFD" w:rsidRDefault="00A74DDA" w:rsidP="00675928">
      <w:pPr>
        <w:spacing w:line="480" w:lineRule="auto"/>
      </w:pPr>
      <w:r w:rsidRPr="0059494A">
        <w:t xml:space="preserve">All FGDs were conducted in a private room in the clinic. FGDs were led by </w:t>
      </w:r>
      <w:r w:rsidR="006E0A53">
        <w:t xml:space="preserve">specially </w:t>
      </w:r>
      <w:r w:rsidRPr="0059494A">
        <w:t xml:space="preserve">trained moderators, who were the same sex as participants and fluent in </w:t>
      </w:r>
      <w:r>
        <w:t xml:space="preserve">multiple </w:t>
      </w:r>
      <w:r w:rsidRPr="0059494A">
        <w:t>local language</w:t>
      </w:r>
      <w:r>
        <w:t>s (Sotho, Zulu</w:t>
      </w:r>
      <w:r w:rsidR="00EB7F13">
        <w:t xml:space="preserve"> and</w:t>
      </w:r>
      <w:r>
        <w:t xml:space="preserve"> Tswana)</w:t>
      </w:r>
      <w:r w:rsidRPr="0059494A">
        <w:t xml:space="preserve">. Semi-structured discussion guides explored several topics (Table </w:t>
      </w:r>
      <w:r w:rsidR="00D45BAF">
        <w:t>1; Topics</w:t>
      </w:r>
      <w:r w:rsidRPr="0059494A">
        <w:t>). Discussions were audio-recorded after obtaining participants’ permission</w:t>
      </w:r>
      <w:r>
        <w:t xml:space="preserve"> and signing an informed consent form. The </w:t>
      </w:r>
      <w:r w:rsidR="00E10D86">
        <w:t xml:space="preserve">discussions </w:t>
      </w:r>
      <w:r>
        <w:t xml:space="preserve">lasted for about 1 hour and 30 minutes, and took place during </w:t>
      </w:r>
      <w:r w:rsidR="00DF3BFD">
        <w:lastRenderedPageBreak/>
        <w:t xml:space="preserve">clinic </w:t>
      </w:r>
      <w:r>
        <w:t xml:space="preserve">working hours. </w:t>
      </w:r>
      <w:r w:rsidR="00DF3BFD">
        <w:t>Participants were</w:t>
      </w:r>
      <w:r>
        <w:t xml:space="preserve"> reimbursed R50 </w:t>
      </w:r>
      <w:r w:rsidR="00C46F42">
        <w:t xml:space="preserve">(US $6) </w:t>
      </w:r>
      <w:r>
        <w:t xml:space="preserve">for </w:t>
      </w:r>
      <w:r w:rsidR="00075A61">
        <w:t>transportation</w:t>
      </w:r>
      <w:r>
        <w:t xml:space="preserve"> and offered refreshments. </w:t>
      </w:r>
    </w:p>
    <w:p w14:paraId="30289FC5" w14:textId="5CB2E43B" w:rsidR="00733DCD" w:rsidRDefault="00A74DDA" w:rsidP="0097677C">
      <w:pPr>
        <w:spacing w:line="480" w:lineRule="auto"/>
        <w:ind w:firstLine="720"/>
      </w:pPr>
      <w:r w:rsidRPr="00F967F0">
        <w:t xml:space="preserve">Because of the group nature of focus groups, additional confidentiality measures </w:t>
      </w:r>
      <w:r>
        <w:t>were</w:t>
      </w:r>
      <w:r w:rsidRPr="00F967F0">
        <w:t xml:space="preserve"> needed. </w:t>
      </w:r>
      <w:r>
        <w:t>During</w:t>
      </w:r>
      <w:r w:rsidRPr="00F967F0">
        <w:t xml:space="preserve"> the informed consent </w:t>
      </w:r>
      <w:r>
        <w:t>process, researchers</w:t>
      </w:r>
      <w:r w:rsidRPr="00F967F0">
        <w:t xml:space="preserve"> </w:t>
      </w:r>
      <w:r>
        <w:t>explained that</w:t>
      </w:r>
      <w:r w:rsidRPr="00F967F0">
        <w:t xml:space="preserve"> questions about women’s individual experiences of violence or HIV </w:t>
      </w:r>
      <w:r>
        <w:t>would</w:t>
      </w:r>
      <w:r w:rsidRPr="00F967F0">
        <w:t xml:space="preserve"> not be asked, but rather the discussion </w:t>
      </w:r>
      <w:r w:rsidR="003F4147">
        <w:t>would</w:t>
      </w:r>
      <w:r w:rsidR="003F4147" w:rsidRPr="00F967F0">
        <w:t xml:space="preserve"> </w:t>
      </w:r>
      <w:r w:rsidRPr="00F967F0">
        <w:t xml:space="preserve">address the issue as observed in the community. </w:t>
      </w:r>
      <w:r w:rsidR="00675928">
        <w:t xml:space="preserve">They explained that if a woman disclosed in the group setting that the researchers </w:t>
      </w:r>
      <w:r w:rsidR="005521D5">
        <w:t xml:space="preserve">could not </w:t>
      </w:r>
      <w:r w:rsidR="00675928">
        <w:t xml:space="preserve">guarantee confidentiality. </w:t>
      </w:r>
      <w:r w:rsidRPr="00F967F0">
        <w:t>If an individual participating in the focus group demonstrate</w:t>
      </w:r>
      <w:r>
        <w:t>d</w:t>
      </w:r>
      <w:r w:rsidRPr="00F967F0">
        <w:t xml:space="preserve"> a need for additional assistance related to her personal experience of violence, she </w:t>
      </w:r>
      <w:r>
        <w:t xml:space="preserve">was </w:t>
      </w:r>
      <w:r w:rsidR="00DF3BFD">
        <w:t>referred privately to a local counseling resource</w:t>
      </w:r>
      <w:r w:rsidRPr="00F967F0">
        <w:t xml:space="preserve">. In addition, all participants </w:t>
      </w:r>
      <w:r>
        <w:t>were</w:t>
      </w:r>
      <w:r w:rsidRPr="00F967F0">
        <w:t xml:space="preserve"> </w:t>
      </w:r>
      <w:r w:rsidR="00DF3BFD">
        <w:t>offered</w:t>
      </w:r>
      <w:r w:rsidR="00DF3BFD" w:rsidRPr="00F967F0">
        <w:t xml:space="preserve"> </w:t>
      </w:r>
      <w:r w:rsidRPr="00F967F0">
        <w:t xml:space="preserve">referrals to </w:t>
      </w:r>
      <w:r w:rsidR="00DF3BFD">
        <w:t xml:space="preserve">other </w:t>
      </w:r>
      <w:r w:rsidRPr="00F967F0">
        <w:t xml:space="preserve">organizations that </w:t>
      </w:r>
      <w:r>
        <w:t>could</w:t>
      </w:r>
      <w:r w:rsidRPr="00F967F0">
        <w:t xml:space="preserve"> assist them</w:t>
      </w:r>
      <w:r w:rsidR="00DF3BFD">
        <w:t xml:space="preserve">. </w:t>
      </w:r>
      <w:proofErr w:type="spellStart"/>
      <w:r w:rsidR="00DF3BFD">
        <w:t>Positionality</w:t>
      </w:r>
      <w:proofErr w:type="spellEnd"/>
      <w:r w:rsidR="00DF3BFD">
        <w:t xml:space="preserve"> of researchers was a potential problem in the case of women patients, since researchers may have been viewed as relatively more powerful. This was addressed by training research staff to be humble, empathetic, and to </w:t>
      </w:r>
      <w:proofErr w:type="spellStart"/>
      <w:r w:rsidR="00DF3BFD">
        <w:t>prioritise</w:t>
      </w:r>
      <w:proofErr w:type="spellEnd"/>
      <w:r w:rsidR="00DF3BFD">
        <w:t xml:space="preserve"> the voice of respondents over their own training or expertise. The same concerns around </w:t>
      </w:r>
      <w:proofErr w:type="spellStart"/>
      <w:r w:rsidR="00DF3BFD">
        <w:t>positionality</w:t>
      </w:r>
      <w:proofErr w:type="spellEnd"/>
      <w:r w:rsidR="00DF3BFD">
        <w:t xml:space="preserve"> were not </w:t>
      </w:r>
      <w:r w:rsidR="004F5335">
        <w:t xml:space="preserve">present with health provider, health manager or NGO participants, since these respondents often had similar </w:t>
      </w:r>
      <w:r w:rsidR="002E0493">
        <w:t>backgrounds to our team’s researchers.</w:t>
      </w:r>
      <w:r w:rsidR="00DF3BFD">
        <w:t xml:space="preserve"> </w:t>
      </w:r>
      <w:r w:rsidR="002E0493" w:rsidDel="00DF3BFD">
        <w:t xml:space="preserve"> </w:t>
      </w:r>
    </w:p>
    <w:p w14:paraId="35ABC531" w14:textId="77777777" w:rsidR="00FB3668" w:rsidRPr="007B7434" w:rsidRDefault="00FB3668" w:rsidP="005248C5">
      <w:pPr>
        <w:spacing w:line="480" w:lineRule="auto"/>
        <w:jc w:val="both"/>
        <w:rPr>
          <w:rFonts w:ascii="Gill Sans" w:hAnsi="Gill Sans"/>
          <w:b/>
          <w:i/>
          <w:szCs w:val="22"/>
        </w:rPr>
      </w:pPr>
      <w:r w:rsidRPr="007B7434">
        <w:rPr>
          <w:rFonts w:ascii="Gill Sans" w:hAnsi="Gill Sans"/>
          <w:b/>
          <w:i/>
          <w:szCs w:val="22"/>
        </w:rPr>
        <w:t>Data management and analysis</w:t>
      </w:r>
    </w:p>
    <w:p w14:paraId="19B8B60E" w14:textId="2B04A0E0" w:rsidR="00A74DDA" w:rsidRPr="0059494A" w:rsidRDefault="00A74DDA" w:rsidP="005248C5">
      <w:pPr>
        <w:spacing w:line="480" w:lineRule="auto"/>
      </w:pPr>
      <w:r w:rsidRPr="0059494A">
        <w:t xml:space="preserve">All data were transcribed verbatim in the language in which they were conducted </w:t>
      </w:r>
      <w:r w:rsidR="00640BBE" w:rsidRPr="0059494A">
        <w:t xml:space="preserve">by professional transcriptionists </w:t>
      </w:r>
      <w:r w:rsidRPr="0059494A">
        <w:t>and, as necessary, translated from the local language (</w:t>
      </w:r>
      <w:r>
        <w:t>Sotho, Zulu, Tswana</w:t>
      </w:r>
      <w:r w:rsidRPr="0059494A">
        <w:t xml:space="preserve">) into English by professional </w:t>
      </w:r>
      <w:r w:rsidR="00640BBE">
        <w:t>translators</w:t>
      </w:r>
      <w:r w:rsidRPr="0059494A">
        <w:t xml:space="preserve">. To ensure accurate translation, </w:t>
      </w:r>
      <w:proofErr w:type="gramStart"/>
      <w:r w:rsidRPr="0059494A">
        <w:t>each transcript was reviewed by the researcher who conducted the IDI or FGD</w:t>
      </w:r>
      <w:proofErr w:type="gramEnd"/>
      <w:r w:rsidRPr="0059494A">
        <w:t xml:space="preserve">, and queries were resolved through discussions among the </w:t>
      </w:r>
      <w:r w:rsidR="0025333C">
        <w:t>authors</w:t>
      </w:r>
      <w:r w:rsidRPr="0059494A">
        <w:t xml:space="preserve">. Researchers then added a brief report including personal reflections on how the IDI or FGD proceeded, observations, and notes about key themes. </w:t>
      </w:r>
      <w:r>
        <w:t xml:space="preserve">All identifying information about the participant or clinic </w:t>
      </w:r>
      <w:proofErr w:type="gramStart"/>
      <w:r>
        <w:t xml:space="preserve">setting </w:t>
      </w:r>
      <w:r w:rsidR="00125451">
        <w:t xml:space="preserve"> </w:t>
      </w:r>
      <w:r>
        <w:t>were</w:t>
      </w:r>
      <w:proofErr w:type="gramEnd"/>
      <w:r>
        <w:t xml:space="preserve"> removed and transcripts were saved by a file name with no personal details. Any names included in this report are pseudonyms, and have been provided for illustrative purposes.</w:t>
      </w:r>
    </w:p>
    <w:p w14:paraId="5E2CF4FA" w14:textId="3B20F744" w:rsidR="00A74DDA" w:rsidRDefault="00A74DDA" w:rsidP="00675928">
      <w:pPr>
        <w:spacing w:line="480" w:lineRule="auto"/>
        <w:ind w:firstLine="720"/>
      </w:pPr>
      <w:r>
        <w:lastRenderedPageBreak/>
        <w:t xml:space="preserve">Data were managed in QSR </w:t>
      </w:r>
      <w:proofErr w:type="spellStart"/>
      <w:r>
        <w:t>Nvivo</w:t>
      </w:r>
      <w:proofErr w:type="spellEnd"/>
      <w:r>
        <w:t xml:space="preserve"> 10, qualitative analysis software. Members of the research team collaboratively built an analytical framework </w:t>
      </w:r>
      <w:r w:rsidR="006A6296">
        <w:t>by</w:t>
      </w:r>
      <w:r>
        <w:t xml:space="preserve"> drawing </w:t>
      </w:r>
      <w:r w:rsidR="009C3FA2">
        <w:t>up</w:t>
      </w:r>
      <w:r>
        <w:t>on the study research questions and emerging issues of interest. First, a ‘start list’ of possible themes was brainstormed by the team based on an initial review of 8 transcripts</w:t>
      </w:r>
      <w:r w:rsidR="00C81E80">
        <w:t xml:space="preserve"> </w:t>
      </w:r>
      <w:r w:rsidR="00C81E80">
        <w:fldChar w:fldCharType="begin"/>
      </w:r>
      <w:r w:rsidR="00C81E80">
        <w:instrText xml:space="preserve"> ADDIN EN.CITE &lt;EndNote&gt;&lt;Cite&gt;&lt;Author&gt;Miles&lt;/Author&gt;&lt;Year&gt;1994&lt;/Year&gt;&lt;RecNum&gt;1157&lt;/RecNum&gt;&lt;DisplayText&gt;(Miles &amp;amp; Huberman, 1994)&lt;/DisplayText&gt;&lt;record&gt;&lt;rec-number&gt;1157&lt;/rec-number&gt;&lt;foreign-keys&gt;&lt;key app="EN" db-id="x9t0a0fe92sdznev0z1xs0z3zxtdewevfxfw" timestamp="1456924254"&gt;1157&lt;/key&gt;&lt;/foreign-keys&gt;&lt;ref-type name="Book"&gt;6&lt;/ref-type&gt;&lt;contributors&gt;&lt;authors&gt;&lt;author&gt;Miles, M.B.&lt;/author&gt;&lt;author&gt;Huberman, A.M.&lt;/author&gt;&lt;/authors&gt;&lt;/contributors&gt;&lt;titles&gt;&lt;title&gt;Qualitative data analysis: An expanded sourcebook&lt;/title&gt;&lt;/titles&gt;&lt;dates&gt;&lt;year&gt;1994&lt;/year&gt;&lt;/dates&gt;&lt;pub-location&gt;New York&lt;/pub-location&gt;&lt;publisher&gt;Sage&lt;/publisher&gt;&lt;isbn&gt;0803955405&lt;/isbn&gt;&lt;urls&gt;&lt;/urls&gt;&lt;/record&gt;&lt;/Cite&gt;&lt;/EndNote&gt;</w:instrText>
      </w:r>
      <w:r w:rsidR="00C81E80">
        <w:fldChar w:fldCharType="separate"/>
      </w:r>
      <w:r w:rsidR="00C81E80">
        <w:rPr>
          <w:noProof/>
        </w:rPr>
        <w:t>(</w:t>
      </w:r>
      <w:hyperlink w:anchor="_ENREF_34" w:tooltip="Miles, 1994 #1157" w:history="1">
        <w:r w:rsidR="003203F2">
          <w:rPr>
            <w:noProof/>
          </w:rPr>
          <w:t>Miles &amp; Huberman, 1994</w:t>
        </w:r>
      </w:hyperlink>
      <w:r w:rsidR="00C81E80">
        <w:rPr>
          <w:noProof/>
        </w:rPr>
        <w:t>)</w:t>
      </w:r>
      <w:r w:rsidR="00C81E80">
        <w:fldChar w:fldCharType="end"/>
      </w:r>
      <w:r>
        <w:t xml:space="preserve">. New ideas were added and combined, whenever possible, to capture main themes emerging from the transcripts. Next, the start list was compared to original formative study research questions, to ensure that no major themes were missing. </w:t>
      </w:r>
      <w:r w:rsidR="006A6296">
        <w:t xml:space="preserve">This final framework of thematic codes was imported into </w:t>
      </w:r>
      <w:proofErr w:type="spellStart"/>
      <w:r w:rsidR="006A6296">
        <w:t>Nvivo</w:t>
      </w:r>
      <w:proofErr w:type="spellEnd"/>
      <w:r w:rsidR="006A6296">
        <w:t xml:space="preserve"> along with code definitions. Two researchers applied the thematic codes to each transcript</w:t>
      </w:r>
      <w:r w:rsidR="005B7D01">
        <w:t xml:space="preserve"> using the</w:t>
      </w:r>
      <w:r w:rsidR="006A6296">
        <w:t xml:space="preserve"> t</w:t>
      </w:r>
      <w:r w:rsidR="005B7D01">
        <w:t>echnique of ‘double-coding’</w:t>
      </w:r>
      <w:r>
        <w:t xml:space="preserve">. </w:t>
      </w:r>
    </w:p>
    <w:p w14:paraId="513590E0" w14:textId="0063F7FD" w:rsidR="00C81E80" w:rsidRDefault="00A74DDA" w:rsidP="005248C5">
      <w:pPr>
        <w:spacing w:line="480" w:lineRule="auto"/>
        <w:ind w:firstLine="720"/>
      </w:pPr>
      <w:r w:rsidRPr="004C44A0">
        <w:t>Next, the</w:t>
      </w:r>
      <w:r>
        <w:t xml:space="preserve"> research team held a series of</w:t>
      </w:r>
      <w:r w:rsidRPr="004C44A0">
        <w:t xml:space="preserve"> meetings t</w:t>
      </w:r>
      <w:r>
        <w:t xml:space="preserve">o collectively develop ‘fine codes’ </w:t>
      </w:r>
      <w:r w:rsidRPr="004C44A0">
        <w:t xml:space="preserve">using </w:t>
      </w:r>
      <w:r w:rsidR="006A6296">
        <w:t>an inductive</w:t>
      </w:r>
      <w:r w:rsidRPr="004C44A0">
        <w:t xml:space="preserve"> approach</w:t>
      </w:r>
      <w:r>
        <w:t xml:space="preserve"> of deriving meaning from the data itself rather than imposing pre-formed ideas</w:t>
      </w:r>
      <w:r w:rsidRPr="004C44A0">
        <w:t xml:space="preserve"> </w:t>
      </w:r>
      <w:r w:rsidR="00241526" w:rsidRPr="004C44A0">
        <w:fldChar w:fldCharType="begin"/>
      </w:r>
      <w:r w:rsidR="00A556FD">
        <w:instrText xml:space="preserve"> ADDIN EN.CITE &lt;EndNote&gt;&lt;Cite&gt;&lt;Author&gt;Hutchison&lt;/Author&gt;&lt;Year&gt;2010&lt;/Year&gt;&lt;RecNum&gt;1156&lt;/RecNum&gt;&lt;DisplayText&gt;(Hutchison, Johnston, &amp;amp; Breckon, 2010)&lt;/DisplayText&gt;&lt;record&gt;&lt;rec-number&gt;1156&lt;/rec-number&gt;&lt;foreign-keys&gt;&lt;key app="EN" db-id="x9t0a0fe92sdznev0z1xs0z3zxtdewevfxfw" timestamp="1456924254"&gt;1156&lt;/key&gt;&lt;/foreign-keys&gt;&lt;ref-type name="Journal Article"&gt;17&lt;/ref-type&gt;&lt;contributors&gt;&lt;authors&gt;&lt;author&gt;Hutchison, A.J.&lt;/author&gt;&lt;author&gt;Johnston, L.H.&lt;/author&gt;&lt;author&gt;Breckon, J.D.&lt;/author&gt;&lt;/authors&gt;&lt;/contributors&gt;&lt;titles&gt;&lt;title&gt;Using QSR-NVivo to facilitate the development of a grounded theory project: an account of a worked example&lt;/title&gt;&lt;secondary-title&gt;International Journal of Social Research Methodology&lt;/secondary-title&gt;&lt;/titles&gt;&lt;periodical&gt;&lt;full-title&gt;International Journal of Social Research Methodology&lt;/full-title&gt;&lt;/periodical&gt;&lt;pages&gt;283-302&lt;/pages&gt;&lt;volume&gt;13&lt;/volume&gt;&lt;number&gt;4&lt;/number&gt;&lt;dates&gt;&lt;year&gt;2010&lt;/year&gt;&lt;/dates&gt;&lt;publisher&gt;Routledge&lt;/publisher&gt;&lt;isbn&gt;1364-5579&lt;/isbn&gt;&lt;urls&gt;&lt;/urls&gt;&lt;electronic-resource-num&gt;10.1080/13645570902996301&lt;/electronic-resource-num&gt;&lt;/record&gt;&lt;/Cite&gt;&lt;/EndNote&gt;</w:instrText>
      </w:r>
      <w:r w:rsidR="00241526" w:rsidRPr="004C44A0">
        <w:fldChar w:fldCharType="separate"/>
      </w:r>
      <w:r w:rsidR="00FF528D">
        <w:rPr>
          <w:noProof/>
        </w:rPr>
        <w:t>(</w:t>
      </w:r>
      <w:hyperlink w:anchor="_ENREF_20" w:tooltip="Hutchison, 2010 #1156" w:history="1">
        <w:r w:rsidR="003203F2">
          <w:rPr>
            <w:noProof/>
          </w:rPr>
          <w:t>Hutchison, Johnston, &amp; Breckon, 2010</w:t>
        </w:r>
      </w:hyperlink>
      <w:r w:rsidR="00FF528D">
        <w:rPr>
          <w:noProof/>
        </w:rPr>
        <w:t>)</w:t>
      </w:r>
      <w:r w:rsidR="00241526" w:rsidRPr="004C44A0">
        <w:fldChar w:fldCharType="end"/>
      </w:r>
      <w:r>
        <w:t>. Fine codes were developed by</w:t>
      </w:r>
      <w:r w:rsidRPr="004C44A0">
        <w:t xml:space="preserve"> printing out </w:t>
      </w:r>
      <w:r>
        <w:t>a full set</w:t>
      </w:r>
      <w:r w:rsidRPr="004C44A0">
        <w:t xml:space="preserve"> of excerpts related to each code,</w:t>
      </w:r>
      <w:r>
        <w:t xml:space="preserve"> and engaging in peer debriefing about the sub-themes emerging from the data. The fine codes were constantly compared to the broad code definition – ensuring that finer themes related to the question of interest. This process was crucial for analytical rigor as it allowed the opportunity for seeking out disconfirming evidence </w:t>
      </w:r>
      <w:r w:rsidR="00241526">
        <w:fldChar w:fldCharType="begin"/>
      </w:r>
      <w:r w:rsidR="00A556FD">
        <w:instrText xml:space="preserve"> ADDIN EN.CITE &lt;EndNote&gt;&lt;Cite&gt;&lt;Author&gt;Miles&lt;/Author&gt;&lt;Year&gt;1994&lt;/Year&gt;&lt;RecNum&gt;1157&lt;/RecNum&gt;&lt;DisplayText&gt;(Miles &amp;amp; Huberman, 1994)&lt;/DisplayText&gt;&lt;record&gt;&lt;rec-number&gt;1157&lt;/rec-number&gt;&lt;foreign-keys&gt;&lt;key app="EN" db-id="x9t0a0fe92sdznev0z1xs0z3zxtdewevfxfw" timestamp="1456924254"&gt;1157&lt;/key&gt;&lt;/foreign-keys&gt;&lt;ref-type name="Book"&gt;6&lt;/ref-type&gt;&lt;contributors&gt;&lt;authors&gt;&lt;author&gt;Miles, M.B.&lt;/author&gt;&lt;author&gt;Huberman, A.M.&lt;/author&gt;&lt;/authors&gt;&lt;/contributors&gt;&lt;titles&gt;&lt;title&gt;Qualitative data analysis: An expanded sourcebook&lt;/title&gt;&lt;/titles&gt;&lt;dates&gt;&lt;year&gt;1994&lt;/year&gt;&lt;/dates&gt;&lt;pub-location&gt;New York&lt;/pub-location&gt;&lt;publisher&gt;Sage&lt;/publisher&gt;&lt;isbn&gt;0803955405&lt;/isbn&gt;&lt;urls&gt;&lt;/urls&gt;&lt;/record&gt;&lt;/Cite&gt;&lt;/EndNote&gt;</w:instrText>
      </w:r>
      <w:r w:rsidR="00241526">
        <w:fldChar w:fldCharType="separate"/>
      </w:r>
      <w:r w:rsidR="00FF528D">
        <w:rPr>
          <w:noProof/>
        </w:rPr>
        <w:t>(</w:t>
      </w:r>
      <w:hyperlink w:anchor="_ENREF_34" w:tooltip="Miles, 1994 #1157" w:history="1">
        <w:r w:rsidR="003203F2">
          <w:rPr>
            <w:noProof/>
          </w:rPr>
          <w:t>Miles &amp; Huberman, 1994</w:t>
        </w:r>
      </w:hyperlink>
      <w:r w:rsidR="00FF528D">
        <w:rPr>
          <w:noProof/>
        </w:rPr>
        <w:t>)</w:t>
      </w:r>
      <w:r w:rsidR="00241526">
        <w:fldChar w:fldCharType="end"/>
      </w:r>
      <w:r>
        <w:t>,</w:t>
      </w:r>
      <w:r w:rsidRPr="004C44A0">
        <w:t xml:space="preserve"> </w:t>
      </w:r>
      <w:r>
        <w:t xml:space="preserve">and for adding to the preliminary ‘audit trail’ of decisions made by the research team </w:t>
      </w:r>
      <w:r w:rsidR="00241526">
        <w:fldChar w:fldCharType="begin"/>
      </w:r>
      <w:r w:rsidR="00A556FD">
        <w:instrText xml:space="preserve"> ADDIN EN.CITE &lt;EndNote&gt;&lt;Cite&gt;&lt;Author&gt;Lincoln&lt;/Author&gt;&lt;Year&gt;1985&lt;/Year&gt;&lt;RecNum&gt;1158&lt;/RecNum&gt;&lt;DisplayText&gt;(Lincoln &amp;amp; Guba, 1985)&lt;/DisplayText&gt;&lt;record&gt;&lt;rec-number&gt;1158&lt;/rec-number&gt;&lt;foreign-keys&gt;&lt;key app="EN" db-id="x9t0a0fe92sdznev0z1xs0z3zxtdewevfxfw" timestamp="1456924254"&gt;1158&lt;/key&gt;&lt;/foreign-keys&gt;&lt;ref-type name="Book"&gt;6&lt;/ref-type&gt;&lt;contributors&gt;&lt;authors&gt;&lt;author&gt;Lincoln, Y.S.,&lt;/author&gt;&lt;author&gt;Guba, E.G. &lt;/author&gt;&lt;/authors&gt;&lt;/contributors&gt;&lt;titles&gt;&lt;title&gt;Naturalistic inquiry&lt;/title&gt;&lt;/titles&gt;&lt;dates&gt;&lt;year&gt;1985&lt;/year&gt;&lt;/dates&gt;&lt;pub-location&gt;Newbury Park, CA&lt;/pub-location&gt;&lt;publisher&gt;Sage&lt;/publisher&gt;&lt;urls&gt;&lt;/urls&gt;&lt;/record&gt;&lt;/Cite&gt;&lt;/EndNote&gt;</w:instrText>
      </w:r>
      <w:r w:rsidR="00241526">
        <w:fldChar w:fldCharType="separate"/>
      </w:r>
      <w:r w:rsidR="00FF528D">
        <w:rPr>
          <w:noProof/>
        </w:rPr>
        <w:t>(</w:t>
      </w:r>
      <w:hyperlink w:anchor="_ENREF_26" w:tooltip="Lincoln, 1985 #1158" w:history="1">
        <w:r w:rsidR="003203F2">
          <w:rPr>
            <w:noProof/>
          </w:rPr>
          <w:t>Lincoln &amp; Guba, 1985</w:t>
        </w:r>
      </w:hyperlink>
      <w:r w:rsidR="00FF528D">
        <w:rPr>
          <w:noProof/>
        </w:rPr>
        <w:t>)</w:t>
      </w:r>
      <w:r w:rsidR="00241526">
        <w:fldChar w:fldCharType="end"/>
      </w:r>
      <w:r>
        <w:t>.</w:t>
      </w:r>
      <w:r w:rsidR="00EB7BE1">
        <w:t xml:space="preserve"> </w:t>
      </w:r>
    </w:p>
    <w:p w14:paraId="7DBEF601" w14:textId="13C1DE58" w:rsidR="00A74DDA" w:rsidRDefault="00A74DDA" w:rsidP="005248C5">
      <w:pPr>
        <w:spacing w:line="480" w:lineRule="auto"/>
        <w:ind w:firstLine="720"/>
      </w:pPr>
      <w:r>
        <w:t xml:space="preserve">Lastly, the reports were shared and critiqued by at least one other member of the team, making the writing process itself an additional way to check that research findings highlighted the reality of the transcripts, rather than simply one researcher’s view of the data </w:t>
      </w:r>
      <w:r w:rsidR="00241526">
        <w:fldChar w:fldCharType="begin"/>
      </w:r>
      <w:r w:rsidR="00A556FD">
        <w:instrText xml:space="preserve"> ADDIN EN.CITE &lt;EndNote&gt;&lt;Cite&gt;&lt;Author&gt;Richardson&lt;/Author&gt;&lt;Year&gt;2000&lt;/Year&gt;&lt;RecNum&gt;1159&lt;/RecNum&gt;&lt;DisplayText&gt;(Richardson, 2000)&lt;/DisplayText&gt;&lt;record&gt;&lt;rec-number&gt;1159&lt;/rec-number&gt;&lt;foreign-keys&gt;&lt;key app="EN" db-id="x9t0a0fe92sdznev0z1xs0z3zxtdewevfxfw" timestamp="1456924254"&gt;1159&lt;/key&gt;&lt;/foreign-keys&gt;&lt;ref-type name="Book Section"&gt;5&lt;/ref-type&gt;&lt;contributors&gt;&lt;authors&gt;&lt;author&gt;Richardson, L.&lt;/author&gt;&lt;/authors&gt;&lt;secondary-authors&gt;&lt;author&gt;Denzin, N.K&lt;/author&gt;&lt;author&gt;Lincoln, Y.S.&lt;/author&gt;&lt;/secondary-authors&gt;&lt;/contributors&gt;&lt;titles&gt;&lt;title&gt;Writing: A method of inquiry&lt;/title&gt;&lt;secondary-title&gt;Handbook of qualitative research  (2nd ed)&lt;/secondary-title&gt;&lt;/titles&gt;&lt;pages&gt;923-948&lt;/pages&gt;&lt;dates&gt;&lt;year&gt;2000&lt;/year&gt;&lt;/dates&gt;&lt;pub-location&gt;Thousand Oaks, CA&lt;/pub-location&gt;&lt;publisher&gt;Sage&lt;/publisher&gt;&lt;urls&gt;&lt;/urls&gt;&lt;/record&gt;&lt;/Cite&gt;&lt;/EndNote&gt;</w:instrText>
      </w:r>
      <w:r w:rsidR="00241526">
        <w:fldChar w:fldCharType="separate"/>
      </w:r>
      <w:r w:rsidR="00FF528D">
        <w:rPr>
          <w:noProof/>
        </w:rPr>
        <w:t>(</w:t>
      </w:r>
      <w:hyperlink w:anchor="_ENREF_47" w:tooltip="Richardson, 2000 #1159" w:history="1">
        <w:r w:rsidR="003203F2">
          <w:rPr>
            <w:noProof/>
          </w:rPr>
          <w:t>Richardson, 2000</w:t>
        </w:r>
      </w:hyperlink>
      <w:r w:rsidR="00FF528D">
        <w:rPr>
          <w:noProof/>
        </w:rPr>
        <w:t>)</w:t>
      </w:r>
      <w:r w:rsidR="00241526">
        <w:fldChar w:fldCharType="end"/>
      </w:r>
      <w:r>
        <w:t>.</w:t>
      </w:r>
      <w:r w:rsidR="00C81E80">
        <w:t xml:space="preserve"> This step involved synthesizing the data from various stakeholder groups, a form of “triangulation” that adds to the validity of qualitative research </w:t>
      </w:r>
      <w:r w:rsidR="00C81E80">
        <w:fldChar w:fldCharType="begin"/>
      </w:r>
      <w:r w:rsidR="00C81E80">
        <w:instrText xml:space="preserve"> ADDIN EN.CITE &lt;EndNote&gt;&lt;Cite&gt;&lt;Author&gt;Guion&lt;/Author&gt;&lt;Year&gt;2002&lt;/Year&gt;&lt;RecNum&gt;30&lt;/RecNum&gt;&lt;DisplayText&gt;(Guion, 2002)&lt;/DisplayText&gt;&lt;record&gt;&lt;rec-number&gt;30&lt;/rec-number&gt;&lt;foreign-keys&gt;&lt;key app="EN" db-id="dpvvxeaxndt5z7eszpcvsaacp9aedrpf5t2s" timestamp="1457591623"&gt;30&lt;/key&gt;&lt;/foreign-keys&gt;&lt;ref-type name="Book"&gt;6&lt;/ref-type&gt;&lt;contributors&gt;&lt;authors&gt;&lt;author&gt;Guion, Lisa Ann&lt;/author&gt;&lt;/authors&gt;&lt;/contributors&gt;&lt;titles&gt;&lt;title&gt;Triangulation: Establishing the validity of qualitative studies&lt;/title&gt;&lt;/titles&gt;&lt;dates&gt;&lt;year&gt;2002&lt;/year&gt;&lt;/dates&gt;&lt;publisher&gt;University of Florida Cooperative Extension Service, Institute of Food and Agricultural Sciences, EDIS&lt;/publisher&gt;&lt;urls&gt;&lt;/urls&gt;&lt;/record&gt;&lt;/Cite&gt;&lt;/EndNote&gt;</w:instrText>
      </w:r>
      <w:r w:rsidR="00C81E80">
        <w:fldChar w:fldCharType="separate"/>
      </w:r>
      <w:r w:rsidR="00C81E80">
        <w:rPr>
          <w:noProof/>
        </w:rPr>
        <w:t>(</w:t>
      </w:r>
      <w:hyperlink w:anchor="_ENREF_15" w:tooltip="Guion, 2002 #30" w:history="1">
        <w:r w:rsidR="003203F2">
          <w:rPr>
            <w:noProof/>
          </w:rPr>
          <w:t>Guion, 2002</w:t>
        </w:r>
      </w:hyperlink>
      <w:r w:rsidR="00C81E80">
        <w:rPr>
          <w:noProof/>
        </w:rPr>
        <w:t>)</w:t>
      </w:r>
      <w:r w:rsidR="00C81E80">
        <w:fldChar w:fldCharType="end"/>
      </w:r>
      <w:r w:rsidR="00C81E80">
        <w:t xml:space="preserve">. </w:t>
      </w:r>
      <w:r w:rsidR="006D4679">
        <w:t>The quotes presented here are representative in nature, and disconfirming quotes were sought for each sub-theme, as these existed within the data.</w:t>
      </w:r>
    </w:p>
    <w:p w14:paraId="5FFAB618" w14:textId="77777777" w:rsidR="00733DCD" w:rsidRDefault="00733DCD" w:rsidP="00733DCD">
      <w:pPr>
        <w:ind w:firstLine="720"/>
      </w:pPr>
    </w:p>
    <w:p w14:paraId="236DDC99" w14:textId="77777777" w:rsidR="00EB7BE1" w:rsidRPr="007B7434" w:rsidRDefault="00EB7BE1" w:rsidP="005248C5">
      <w:pPr>
        <w:spacing w:line="480" w:lineRule="auto"/>
        <w:jc w:val="both"/>
        <w:rPr>
          <w:rFonts w:ascii="Gill Sans" w:hAnsi="Gill Sans"/>
          <w:b/>
          <w:i/>
          <w:szCs w:val="22"/>
        </w:rPr>
      </w:pPr>
      <w:r w:rsidRPr="007B7434">
        <w:rPr>
          <w:rFonts w:ascii="Gill Sans" w:hAnsi="Gill Sans"/>
          <w:b/>
          <w:i/>
          <w:szCs w:val="22"/>
        </w:rPr>
        <w:lastRenderedPageBreak/>
        <w:t>Ethical considerations</w:t>
      </w:r>
    </w:p>
    <w:p w14:paraId="48B4AE8D" w14:textId="28529DC7" w:rsidR="00EB7BE1" w:rsidRDefault="00CC7ECD" w:rsidP="0097677C">
      <w:pPr>
        <w:spacing w:line="480" w:lineRule="auto"/>
        <w:ind w:firstLine="720"/>
      </w:pPr>
      <w:r>
        <w:t xml:space="preserve">All participation in this formative research was sought on the basis of informed consent and good clinical practice guidelines. </w:t>
      </w:r>
      <w:proofErr w:type="gramStart"/>
      <w:r>
        <w:t>Ethics approval was obtained by the World Health Organization (WHO RPC471) and University of the Witwatersrand</w:t>
      </w:r>
      <w:proofErr w:type="gramEnd"/>
      <w:r>
        <w:t xml:space="preserve"> (HREC M110832). In keeping with the ethical considerations of researching IPV in pregnancy, all research was conducted based on the WHO guidance on ethical and safety considerations in researching Violence Against Women </w:t>
      </w:r>
      <w:r w:rsidR="00241526">
        <w:fldChar w:fldCharType="begin"/>
      </w:r>
      <w:r w:rsidR="00A556FD">
        <w:instrText xml:space="preserve"> ADDIN EN.CITE &lt;EndNote&gt;&lt;Cite&gt;&lt;Author&gt;WHO&lt;/Author&gt;&lt;Year&gt;2001&lt;/Year&gt;&lt;RecNum&gt;509&lt;/RecNum&gt;&lt;DisplayText&gt;(WHO, 2001)&lt;/DisplayText&gt;&lt;record&gt;&lt;rec-number&gt;509&lt;/rec-number&gt;&lt;foreign-keys&gt;&lt;key app="EN" db-id="x9t0a0fe92sdznev0z1xs0z3zxtdewevfxfw" timestamp="1361860807"&gt;509&lt;/key&gt;&lt;/foreign-keys&gt;&lt;ref-type name="Report"&gt;27&lt;/ref-type&gt;&lt;contributors&gt;&lt;authors&gt;&lt;author&gt;WHO,&lt;/author&gt;&lt;/authors&gt;&lt;/contributors&gt;&lt;titles&gt;&lt;title&gt;Putting Women First: Ethical and Safety Recommendations for Research on Domestic Violence Against Women&lt;/title&gt;&lt;/titles&gt;&lt;dates&gt;&lt;year&gt;2001&lt;/year&gt;&lt;/dates&gt;&lt;pub-location&gt;Geneva, Switzerland&lt;/pub-location&gt;&lt;publisher&gt;Department of Gender and Women&amp;apos;s Health, World Health Organisation&lt;/publisher&gt;&lt;urls&gt;&lt;related-urls&gt;&lt;url&gt;http://www.who.int/gender/violence/womenfirtseng.pdf&lt;/url&gt;&lt;/related-urls&gt;&lt;/urls&gt;&lt;/record&gt;&lt;/Cite&gt;&lt;/EndNote&gt;</w:instrText>
      </w:r>
      <w:r w:rsidR="00241526">
        <w:fldChar w:fldCharType="separate"/>
      </w:r>
      <w:r w:rsidR="00FF528D">
        <w:rPr>
          <w:noProof/>
        </w:rPr>
        <w:t>(</w:t>
      </w:r>
      <w:hyperlink w:anchor="_ENREF_68" w:tooltip="WHO, 2001 #509" w:history="1">
        <w:r w:rsidR="003203F2">
          <w:rPr>
            <w:noProof/>
          </w:rPr>
          <w:t>WHO, 2001</w:t>
        </w:r>
      </w:hyperlink>
      <w:r w:rsidR="00FF528D">
        <w:rPr>
          <w:noProof/>
        </w:rPr>
        <w:t>)</w:t>
      </w:r>
      <w:r w:rsidR="00241526">
        <w:fldChar w:fldCharType="end"/>
      </w:r>
      <w:r>
        <w:t>.</w:t>
      </w:r>
      <w:r w:rsidR="002E0493">
        <w:t xml:space="preserve"> Special precautions were taken due to the sensitive study topic of IPV. Rather than using the term “violence”, s</w:t>
      </w:r>
      <w:r w:rsidR="002E0493" w:rsidRPr="0059494A">
        <w:t xml:space="preserve">tudy staff </w:t>
      </w:r>
      <w:r w:rsidR="002E0493">
        <w:t>was</w:t>
      </w:r>
      <w:r w:rsidR="002E0493" w:rsidRPr="0059494A">
        <w:t xml:space="preserve"> trained</w:t>
      </w:r>
      <w:r w:rsidR="002E0493">
        <w:t xml:space="preserve"> </w:t>
      </w:r>
      <w:r w:rsidR="002E0493" w:rsidRPr="0059494A">
        <w:t xml:space="preserve">to describe </w:t>
      </w:r>
      <w:r w:rsidR="002E0493">
        <w:t xml:space="preserve">the </w:t>
      </w:r>
      <w:r w:rsidR="002E0493" w:rsidRPr="0059494A">
        <w:t>research as “social barriers to use of hea</w:t>
      </w:r>
      <w:r w:rsidR="002E0493">
        <w:t>lth services”.</w:t>
      </w:r>
      <w:r w:rsidR="002E0493" w:rsidRPr="0059494A">
        <w:t xml:space="preserve"> In cases of severe violence, researchers were trained to accompany the participant to the </w:t>
      </w:r>
      <w:r w:rsidR="002E0493">
        <w:t>local referral office</w:t>
      </w:r>
      <w:r w:rsidR="002E0493" w:rsidRPr="0059494A">
        <w:t>.</w:t>
      </w:r>
      <w:r w:rsidR="002E0493">
        <w:t xml:space="preserve"> This did not happen during the course of the research, but was an important precaution for this type of study.</w:t>
      </w:r>
    </w:p>
    <w:p w14:paraId="19DB235C" w14:textId="77777777" w:rsidR="00733DCD" w:rsidRDefault="00733DCD" w:rsidP="00733DCD">
      <w:pPr>
        <w:ind w:firstLine="720"/>
      </w:pPr>
    </w:p>
    <w:p w14:paraId="56993050" w14:textId="77777777" w:rsidR="00A74DDA" w:rsidRDefault="00A74DDA" w:rsidP="00A405D6">
      <w:pPr>
        <w:spacing w:line="480" w:lineRule="auto"/>
        <w:jc w:val="center"/>
        <w:rPr>
          <w:b/>
        </w:rPr>
      </w:pPr>
      <w:r w:rsidRPr="00EB7BE1">
        <w:rPr>
          <w:rFonts w:ascii="Gill Sans" w:hAnsi="Gill Sans"/>
          <w:b/>
          <w:szCs w:val="22"/>
        </w:rPr>
        <w:t>Results</w:t>
      </w:r>
    </w:p>
    <w:p w14:paraId="4DDF45C7" w14:textId="77777777" w:rsidR="00A74DDA" w:rsidRPr="007B7434" w:rsidRDefault="00A74DDA" w:rsidP="005248C5">
      <w:pPr>
        <w:spacing w:line="480" w:lineRule="auto"/>
        <w:jc w:val="both"/>
        <w:rPr>
          <w:rFonts w:ascii="Gill Sans" w:hAnsi="Gill Sans"/>
          <w:b/>
          <w:i/>
          <w:szCs w:val="22"/>
        </w:rPr>
      </w:pPr>
      <w:r w:rsidRPr="007B7434">
        <w:rPr>
          <w:rFonts w:ascii="Gill Sans" w:hAnsi="Gill Sans"/>
          <w:b/>
          <w:i/>
          <w:szCs w:val="22"/>
        </w:rPr>
        <w:t>A</w:t>
      </w:r>
      <w:r w:rsidR="001A188B" w:rsidRPr="007B7434">
        <w:rPr>
          <w:rFonts w:ascii="Gill Sans" w:hAnsi="Gill Sans"/>
          <w:b/>
          <w:i/>
          <w:szCs w:val="22"/>
        </w:rPr>
        <w:t>wareness</w:t>
      </w:r>
      <w:r w:rsidRPr="007B7434">
        <w:rPr>
          <w:rFonts w:ascii="Gill Sans" w:hAnsi="Gill Sans"/>
          <w:b/>
          <w:i/>
          <w:szCs w:val="22"/>
        </w:rPr>
        <w:t xml:space="preserve"> of IPV </w:t>
      </w:r>
    </w:p>
    <w:p w14:paraId="0984BF89" w14:textId="4EE84F3B" w:rsidR="00CC7ECD" w:rsidRDefault="00A74DDA" w:rsidP="005248C5">
      <w:pPr>
        <w:spacing w:line="480" w:lineRule="auto"/>
      </w:pPr>
      <w:r>
        <w:t xml:space="preserve">Pregnant women who access antenatal care services </w:t>
      </w:r>
      <w:r w:rsidR="008A0069">
        <w:t>reported various</w:t>
      </w:r>
      <w:r>
        <w:t xml:space="preserve"> forms of violence</w:t>
      </w:r>
      <w:r w:rsidR="008A0069">
        <w:t xml:space="preserve"> from intimate partners</w:t>
      </w:r>
      <w:r>
        <w:t>.</w:t>
      </w:r>
      <w:r w:rsidR="00384192">
        <w:t xml:space="preserve"> </w:t>
      </w:r>
      <w:r w:rsidR="00CC7ECD">
        <w:t xml:space="preserve">Pregnant women identified physical </w:t>
      </w:r>
      <w:r w:rsidR="0025333C">
        <w:t>violence</w:t>
      </w:r>
      <w:r w:rsidR="00636095">
        <w:t xml:space="preserve">, which </w:t>
      </w:r>
      <w:r w:rsidR="00CC7ECD">
        <w:t>include</w:t>
      </w:r>
      <w:r w:rsidR="00636095">
        <w:t>d</w:t>
      </w:r>
      <w:r w:rsidR="00CC7ECD">
        <w:t xml:space="preserve"> beating, kicking, stabbing, hitting with an object, strangling and killing. One NGO service provider described a client who experienced blows to the abdomen during pregnancy:</w:t>
      </w:r>
    </w:p>
    <w:p w14:paraId="44B48EE3" w14:textId="6D2CD066" w:rsidR="00CC7ECD" w:rsidRDefault="00CC7ECD" w:rsidP="005248C5">
      <w:pPr>
        <w:pStyle w:val="Quote1"/>
        <w:spacing w:line="480" w:lineRule="auto"/>
        <w:rPr>
          <w:i w:val="0"/>
        </w:rPr>
      </w:pPr>
      <w:r>
        <w:t>W</w:t>
      </w:r>
      <w:r w:rsidRPr="00BA3CF2">
        <w:t>hen she got pregnant he used to kick her in the stomach</w:t>
      </w:r>
      <w:r w:rsidR="009B214B">
        <w:t>.</w:t>
      </w:r>
      <w:r w:rsidRPr="00BA3CF2">
        <w:t xml:space="preserve"> </w:t>
      </w:r>
      <w:r w:rsidR="009B214B">
        <w:t xml:space="preserve">But </w:t>
      </w:r>
      <w:r w:rsidRPr="00BA3CF2">
        <w:t>really kick her so that she land</w:t>
      </w:r>
      <w:r w:rsidR="009B214B">
        <w:t>ed</w:t>
      </w:r>
      <w:r w:rsidRPr="00BA3CF2">
        <w:t xml:space="preserve"> in hospital</w:t>
      </w:r>
      <w:r w:rsidR="009B214B">
        <w:t>.</w:t>
      </w:r>
      <w:r w:rsidRPr="00BA3CF2">
        <w:t xml:space="preserve"> </w:t>
      </w:r>
      <w:r w:rsidR="009B214B">
        <w:t>B</w:t>
      </w:r>
      <w:r w:rsidRPr="00BA3CF2">
        <w:t>rutal violence</w:t>
      </w:r>
      <w:r w:rsidR="009B214B">
        <w:t>! A</w:t>
      </w:r>
      <w:r w:rsidRPr="00BA3CF2">
        <w:t>nd it did increase</w:t>
      </w:r>
      <w:r w:rsidR="009B214B">
        <w:t>,</w:t>
      </w:r>
      <w:r w:rsidRPr="00BA3CF2">
        <w:t xml:space="preserve"> although I don’t know if he wanted the children</w:t>
      </w:r>
      <w:r w:rsidR="009B214B">
        <w:t>.</w:t>
      </w:r>
      <w:r w:rsidRPr="00BA3CF2">
        <w:t xml:space="preserve"> I don’t really know what put</w:t>
      </w:r>
      <w:r w:rsidR="009B214B">
        <w:t xml:space="preserve"> that [violence]</w:t>
      </w:r>
      <w:r w:rsidRPr="00BA3CF2">
        <w:t xml:space="preserve"> in his head</w:t>
      </w:r>
      <w:r>
        <w:t xml:space="preserve">. </w:t>
      </w:r>
      <w:r>
        <w:rPr>
          <w:i w:val="0"/>
        </w:rPr>
        <w:t>–NGO 4</w:t>
      </w:r>
    </w:p>
    <w:p w14:paraId="5DDA6312" w14:textId="77777777" w:rsidR="00CC7ECD" w:rsidRDefault="00CC7ECD" w:rsidP="005248C5">
      <w:pPr>
        <w:spacing w:line="480" w:lineRule="auto"/>
      </w:pPr>
      <w:r>
        <w:t>One pregnant woman described a friend who was locked up in a house during her pregnancy:</w:t>
      </w:r>
    </w:p>
    <w:p w14:paraId="1E1783C1" w14:textId="028EB858" w:rsidR="00CC7ECD" w:rsidRPr="00115390" w:rsidDel="00BA3CF2" w:rsidRDefault="00CC7ECD" w:rsidP="005248C5">
      <w:pPr>
        <w:pStyle w:val="Quote1"/>
        <w:spacing w:line="480" w:lineRule="auto"/>
      </w:pPr>
      <w:r w:rsidRPr="00BA3CF2">
        <w:t>In the end she got mixed up with another guy, so she fell pregnant</w:t>
      </w:r>
      <w:r w:rsidR="009B214B">
        <w:t>.</w:t>
      </w:r>
      <w:r w:rsidRPr="00BA3CF2">
        <w:t xml:space="preserve"> </w:t>
      </w:r>
      <w:r w:rsidR="009B214B">
        <w:t>A</w:t>
      </w:r>
      <w:r w:rsidRPr="00BA3CF2">
        <w:t>nd he locked her up in the house for like two months</w:t>
      </w:r>
      <w:r w:rsidR="009B214B">
        <w:t>.</w:t>
      </w:r>
      <w:r w:rsidRPr="00BA3CF2">
        <w:t xml:space="preserve"> </w:t>
      </w:r>
      <w:r w:rsidR="009B214B">
        <w:t>H</w:t>
      </w:r>
      <w:r w:rsidRPr="00BA3CF2">
        <w:t>e stayed there, physically he hit her</w:t>
      </w:r>
      <w:r w:rsidR="009B214B">
        <w:t>…</w:t>
      </w:r>
      <w:r w:rsidRPr="00BA3CF2">
        <w:t xml:space="preserve"> and he put the music loud on</w:t>
      </w:r>
      <w:r>
        <w:t xml:space="preserve">. </w:t>
      </w:r>
      <w:r w:rsidRPr="00D5116C">
        <w:rPr>
          <w:i w:val="0"/>
        </w:rPr>
        <w:t>–Pregnant woman, FGD 2</w:t>
      </w:r>
    </w:p>
    <w:p w14:paraId="07265144" w14:textId="77777777" w:rsidR="00CC7ECD" w:rsidRPr="00FC4251" w:rsidRDefault="00CC7ECD" w:rsidP="005248C5">
      <w:pPr>
        <w:pStyle w:val="Quote1"/>
        <w:tabs>
          <w:tab w:val="clear" w:pos="720"/>
        </w:tabs>
        <w:spacing w:line="480" w:lineRule="auto"/>
        <w:ind w:left="0"/>
        <w:rPr>
          <w:rFonts w:cstheme="minorBidi"/>
          <w:i w:val="0"/>
          <w:iCs w:val="0"/>
          <w:sz w:val="22"/>
        </w:rPr>
      </w:pPr>
      <w:proofErr w:type="gramStart"/>
      <w:r>
        <w:rPr>
          <w:rFonts w:cstheme="minorBidi"/>
          <w:i w:val="0"/>
          <w:iCs w:val="0"/>
          <w:sz w:val="22"/>
        </w:rPr>
        <w:t>P</w:t>
      </w:r>
      <w:r w:rsidRPr="00FC4251">
        <w:rPr>
          <w:rFonts w:cstheme="minorBidi"/>
          <w:i w:val="0"/>
          <w:iCs w:val="0"/>
          <w:sz w:val="22"/>
        </w:rPr>
        <w:t xml:space="preserve">hysical wounds </w:t>
      </w:r>
      <w:r>
        <w:rPr>
          <w:rFonts w:cstheme="minorBidi"/>
          <w:i w:val="0"/>
          <w:iCs w:val="0"/>
          <w:sz w:val="22"/>
        </w:rPr>
        <w:t>or</w:t>
      </w:r>
      <w:r w:rsidRPr="00FC4251">
        <w:rPr>
          <w:rFonts w:cstheme="minorBidi"/>
          <w:i w:val="0"/>
          <w:iCs w:val="0"/>
          <w:sz w:val="22"/>
        </w:rPr>
        <w:t xml:space="preserve"> scars</w:t>
      </w:r>
      <w:r>
        <w:rPr>
          <w:rFonts w:cstheme="minorBidi"/>
          <w:i w:val="0"/>
          <w:iCs w:val="0"/>
          <w:sz w:val="22"/>
        </w:rPr>
        <w:t xml:space="preserve"> were often described by health workers</w:t>
      </w:r>
      <w:proofErr w:type="gramEnd"/>
      <w:r>
        <w:rPr>
          <w:rFonts w:cstheme="minorBidi"/>
          <w:i w:val="0"/>
          <w:iCs w:val="0"/>
          <w:sz w:val="22"/>
        </w:rPr>
        <w:t xml:space="preserve"> as their first indication that a woman was experiencing violence:</w:t>
      </w:r>
      <w:r w:rsidRPr="00FC4251">
        <w:rPr>
          <w:rFonts w:cstheme="minorBidi"/>
          <w:i w:val="0"/>
          <w:iCs w:val="0"/>
          <w:sz w:val="22"/>
        </w:rPr>
        <w:t xml:space="preserve"> </w:t>
      </w:r>
    </w:p>
    <w:p w14:paraId="6408627C" w14:textId="72B9CD7E" w:rsidR="00CC7ECD" w:rsidRDefault="00CC7ECD" w:rsidP="005248C5">
      <w:pPr>
        <w:pStyle w:val="Quote1"/>
        <w:spacing w:line="480" w:lineRule="auto"/>
      </w:pPr>
      <w:r w:rsidRPr="00C172F3">
        <w:lastRenderedPageBreak/>
        <w:t>There’s one that I saw with scars, and then when I asked, she refused, she said no it’s the table, it was not that.</w:t>
      </w:r>
      <w:r>
        <w:t xml:space="preserve"> </w:t>
      </w:r>
      <w:r w:rsidRPr="00BA3CF2">
        <w:rPr>
          <w:i w:val="0"/>
        </w:rPr>
        <w:t xml:space="preserve">–Health </w:t>
      </w:r>
      <w:r w:rsidR="006C0BD1">
        <w:rPr>
          <w:i w:val="0"/>
        </w:rPr>
        <w:t>care provider</w:t>
      </w:r>
      <w:r w:rsidRPr="00BA3CF2">
        <w:rPr>
          <w:i w:val="0"/>
        </w:rPr>
        <w:t xml:space="preserve"> 8</w:t>
      </w:r>
    </w:p>
    <w:p w14:paraId="30B72582" w14:textId="77777777" w:rsidR="00CC7ECD" w:rsidRDefault="00CC7ECD" w:rsidP="00733DCD">
      <w:pPr>
        <w:ind w:firstLine="720"/>
      </w:pPr>
    </w:p>
    <w:p w14:paraId="7D26CCBB" w14:textId="77777777" w:rsidR="00CC7ECD" w:rsidRDefault="0092099D" w:rsidP="008A0069">
      <w:pPr>
        <w:spacing w:line="480" w:lineRule="auto"/>
        <w:ind w:firstLine="720"/>
      </w:pPr>
      <w:r>
        <w:t>Pregnant women reported psychological violence</w:t>
      </w:r>
      <w:r w:rsidR="00CC7ECD">
        <w:t xml:space="preserve"> </w:t>
      </w:r>
      <w:r w:rsidR="008A0069">
        <w:t>as</w:t>
      </w:r>
      <w:r w:rsidR="00CC7ECD">
        <w:t xml:space="preserve"> another type of </w:t>
      </w:r>
      <w:r w:rsidR="008A0069">
        <w:t>IPV, including</w:t>
      </w:r>
      <w:r w:rsidR="00CC7ECD">
        <w:t xml:space="preserve"> yelling, insulting, belittling, neglect, controlling </w:t>
      </w:r>
      <w:proofErr w:type="spellStart"/>
      <w:r w:rsidR="00CC7ECD">
        <w:t>behaviours</w:t>
      </w:r>
      <w:proofErr w:type="spellEnd"/>
      <w:r w:rsidR="00CC7ECD">
        <w:t xml:space="preserve">, </w:t>
      </w:r>
      <w:r w:rsidR="008A0069">
        <w:t xml:space="preserve">and </w:t>
      </w:r>
      <w:r w:rsidR="00CC7ECD">
        <w:t>threats. One woman described the psychological abuse that her sister experienced during pregnancy, stating that the impact of the emotional violence seemed even worse than physical IPV:</w:t>
      </w:r>
    </w:p>
    <w:p w14:paraId="54892056" w14:textId="6F516A59" w:rsidR="00CC7ECD" w:rsidRDefault="009B214B" w:rsidP="005248C5">
      <w:pPr>
        <w:pStyle w:val="Quote1"/>
        <w:spacing w:line="480" w:lineRule="auto"/>
        <w:rPr>
          <w:b/>
          <w:bCs/>
          <w:i w:val="0"/>
          <w:iCs w:val="0"/>
        </w:rPr>
      </w:pPr>
      <w:r>
        <w:t>H</w:t>
      </w:r>
      <w:r w:rsidR="00CC7ECD" w:rsidRPr="00C172F3">
        <w:t>e was always shouting</w:t>
      </w:r>
      <w:r>
        <w:t>. Y</w:t>
      </w:r>
      <w:r w:rsidR="00CC7ECD" w:rsidRPr="00C172F3">
        <w:t xml:space="preserve">ou know, for me it’s better if a person hits me, but the </w:t>
      </w:r>
      <w:proofErr w:type="gramStart"/>
      <w:r w:rsidR="00CC7ECD" w:rsidRPr="00C172F3">
        <w:t>shouting…,</w:t>
      </w:r>
      <w:proofErr w:type="gramEnd"/>
      <w:r w:rsidR="00CC7ECD" w:rsidRPr="00C172F3">
        <w:t xml:space="preserve"> because to shout or insult, you always remember about those thin</w:t>
      </w:r>
      <w:r w:rsidR="00CC7ECD">
        <w:t>gs</w:t>
      </w:r>
      <w:r w:rsidR="00CC7ECD" w:rsidRPr="00C172F3">
        <w:t xml:space="preserve"> for a long time, you know. She felt so embarrassed, because each and every time he </w:t>
      </w:r>
      <w:r>
        <w:t>is insulting</w:t>
      </w:r>
      <w:r w:rsidRPr="00C172F3">
        <w:t xml:space="preserve"> </w:t>
      </w:r>
      <w:r w:rsidR="00CC7ECD" w:rsidRPr="00C172F3">
        <w:t>or shouting, he put all of those names</w:t>
      </w:r>
      <w:r>
        <w:t>: “Y</w:t>
      </w:r>
      <w:r w:rsidR="00CC7ECD" w:rsidRPr="00C172F3">
        <w:t>ou are pregnant be</w:t>
      </w:r>
      <w:r w:rsidR="00CC7ECD">
        <w:t>cause you were slut</w:t>
      </w:r>
      <w:r w:rsidR="00CC7ECD" w:rsidRPr="00C172F3">
        <w:t>.</w:t>
      </w:r>
      <w:r>
        <w:t>”</w:t>
      </w:r>
      <w:r w:rsidR="00CC7ECD" w:rsidRPr="00C172F3">
        <w:t xml:space="preserve"> </w:t>
      </w:r>
      <w:r w:rsidR="00CC7ECD">
        <w:rPr>
          <w:i w:val="0"/>
        </w:rPr>
        <w:t>-Pregnant woman, FGD 2</w:t>
      </w:r>
    </w:p>
    <w:p w14:paraId="2BAA6D91" w14:textId="77777777" w:rsidR="00CC7ECD" w:rsidRDefault="00CC7ECD" w:rsidP="005248C5">
      <w:pPr>
        <w:spacing w:line="480" w:lineRule="auto"/>
      </w:pPr>
      <w:r>
        <w:t>In some cases, the psychological abuse escalated into outright physical violence:</w:t>
      </w:r>
    </w:p>
    <w:p w14:paraId="443A23D9" w14:textId="77777777" w:rsidR="00CC7ECD" w:rsidRDefault="00CC7ECD" w:rsidP="005248C5">
      <w:pPr>
        <w:pStyle w:val="Quote1"/>
        <w:spacing w:line="480" w:lineRule="auto"/>
        <w:rPr>
          <w:i w:val="0"/>
          <w:iCs w:val="0"/>
        </w:rPr>
      </w:pPr>
      <w:r>
        <w:t>H</w:t>
      </w:r>
      <w:r w:rsidRPr="00C172F3">
        <w:t>e started telling me things, hurting me emotionally, telling me that I’m a fool, and stupid, I'm an idiot. And then he let his cousin beat me up, that’s when it started.</w:t>
      </w:r>
      <w:r>
        <w:t xml:space="preserve"> </w:t>
      </w:r>
      <w:r w:rsidRPr="007E010A">
        <w:rPr>
          <w:i w:val="0"/>
        </w:rPr>
        <w:t>–Pregnant woman 1</w:t>
      </w:r>
    </w:p>
    <w:p w14:paraId="5A99F35B" w14:textId="6FC7293B" w:rsidR="00365FE7" w:rsidRDefault="00365FE7" w:rsidP="001F491D">
      <w:pPr>
        <w:spacing w:line="480" w:lineRule="auto"/>
      </w:pPr>
      <w:r>
        <w:t>This quote highlights how IPV intersects with other forms of violence against women, such as extended family violence.</w:t>
      </w:r>
    </w:p>
    <w:p w14:paraId="057E2350" w14:textId="2169BE29" w:rsidR="008A0069" w:rsidRDefault="008A0069" w:rsidP="0097677C">
      <w:pPr>
        <w:spacing w:line="480" w:lineRule="auto"/>
        <w:ind w:firstLine="720"/>
      </w:pPr>
      <w:r>
        <w:t xml:space="preserve">For several pregnant women, the fear of physical violence or homicide led to immense psychological distress. One pregnant woman </w:t>
      </w:r>
      <w:r w:rsidR="009B214B">
        <w:t xml:space="preserve">in a focus group described how her husband often drank </w:t>
      </w:r>
      <w:r w:rsidR="00FE2694">
        <w:t xml:space="preserve">and </w:t>
      </w:r>
      <w:r>
        <w:t xml:space="preserve">expressed her own </w:t>
      </w:r>
      <w:r w:rsidR="00FE2694">
        <w:t xml:space="preserve">constant </w:t>
      </w:r>
      <w:r>
        <w:t xml:space="preserve">fear </w:t>
      </w:r>
      <w:r w:rsidR="00FE2694">
        <w:t>that he might return home drunk and turn the gun on her</w:t>
      </w:r>
      <w:r>
        <w:t>:</w:t>
      </w:r>
    </w:p>
    <w:p w14:paraId="531D619E" w14:textId="77777777" w:rsidR="008A0069" w:rsidRDefault="008A0069" w:rsidP="008A0069">
      <w:pPr>
        <w:pStyle w:val="Quote1"/>
        <w:spacing w:line="480" w:lineRule="auto"/>
      </w:pPr>
      <w:r w:rsidRPr="00C172F3">
        <w:t>Because sometimes to live with a fear, sometime</w:t>
      </w:r>
      <w:r w:rsidR="001F491D">
        <w:t>s</w:t>
      </w:r>
      <w:r w:rsidRPr="00C172F3">
        <w:t xml:space="preserve"> I used to fear because</w:t>
      </w:r>
      <w:r>
        <w:t xml:space="preserve"> he owns a gun he’s going to kill me</w:t>
      </w:r>
      <w:r w:rsidRPr="00C172F3">
        <w:t>.</w:t>
      </w:r>
      <w:r>
        <w:t xml:space="preserve"> –</w:t>
      </w:r>
      <w:r>
        <w:rPr>
          <w:i w:val="0"/>
        </w:rPr>
        <w:t>Pregnant woman, FGD 1</w:t>
      </w:r>
    </w:p>
    <w:p w14:paraId="2936D506" w14:textId="77777777" w:rsidR="00CC7ECD" w:rsidRDefault="00CC7ECD" w:rsidP="001F491D">
      <w:pPr>
        <w:spacing w:line="480" w:lineRule="auto"/>
      </w:pPr>
      <w:r>
        <w:t xml:space="preserve">One health worker described seeing increased cases of psychological and emotional abuse, as men </w:t>
      </w:r>
      <w:r w:rsidR="001F491D">
        <w:t>tried</w:t>
      </w:r>
      <w:r>
        <w:t xml:space="preserve"> to assert control without having </w:t>
      </w:r>
      <w:r w:rsidR="001F491D">
        <w:t xml:space="preserve">visible </w:t>
      </w:r>
      <w:r>
        <w:t>repercussions of inflicting physical violence:</w:t>
      </w:r>
    </w:p>
    <w:p w14:paraId="37970CDD" w14:textId="1236E042" w:rsidR="00CC7ECD" w:rsidRDefault="00CC7ECD" w:rsidP="005248C5">
      <w:pPr>
        <w:pStyle w:val="Quote1"/>
        <w:spacing w:line="480" w:lineRule="auto"/>
      </w:pPr>
      <w:r w:rsidRPr="00C172F3">
        <w:t>When they speak</w:t>
      </w:r>
      <w:r>
        <w:t>, you know</w:t>
      </w:r>
      <w:r w:rsidRPr="00C172F3">
        <w:t xml:space="preserve"> that there is some violence going on there but there is nothing you can do</w:t>
      </w:r>
      <w:r>
        <w:t>. And</w:t>
      </w:r>
      <w:r w:rsidRPr="00C172F3">
        <w:t xml:space="preserve"> they become teary and things like that</w:t>
      </w:r>
      <w:r w:rsidR="00FE2694">
        <w:t>.</w:t>
      </w:r>
      <w:r w:rsidRPr="00C172F3">
        <w:t xml:space="preserve"> </w:t>
      </w:r>
      <w:r w:rsidR="00FE2694">
        <w:t>Y</w:t>
      </w:r>
      <w:r w:rsidRPr="00C172F3">
        <w:t xml:space="preserve">ou never know </w:t>
      </w:r>
      <w:r w:rsidR="00FE2694">
        <w:t>[what’s happening]</w:t>
      </w:r>
      <w:r w:rsidRPr="00C172F3">
        <w:t>…cause men are very clever</w:t>
      </w:r>
      <w:r w:rsidR="00FE2694">
        <w:t xml:space="preserve"> -</w:t>
      </w:r>
      <w:r w:rsidRPr="00C172F3">
        <w:t xml:space="preserve"> they don’t usually </w:t>
      </w:r>
      <w:r>
        <w:t>hit</w:t>
      </w:r>
      <w:r w:rsidRPr="00C172F3">
        <w:t xml:space="preserve"> a woman these days</w:t>
      </w:r>
      <w:r w:rsidR="00FE2694">
        <w:t xml:space="preserve">. </w:t>
      </w:r>
      <w:proofErr w:type="gramStart"/>
      <w:r w:rsidR="00FE2694">
        <w:t>E</w:t>
      </w:r>
      <w:r w:rsidRPr="00C172F3">
        <w:t>special</w:t>
      </w:r>
      <w:r>
        <w:t>ly</w:t>
      </w:r>
      <w:r w:rsidRPr="00C172F3">
        <w:t xml:space="preserve"> pregnant woman</w:t>
      </w:r>
      <w:r w:rsidR="00125451">
        <w:t>,</w:t>
      </w:r>
      <w:r w:rsidR="00FE2694">
        <w:t xml:space="preserve"> [they </w:t>
      </w:r>
      <w:r w:rsidR="00FE2694">
        <w:lastRenderedPageBreak/>
        <w:t>don’t hit them]</w:t>
      </w:r>
      <w:r w:rsidRPr="00C172F3">
        <w:t xml:space="preserve"> on the face and things like that</w:t>
      </w:r>
      <w:r w:rsidR="00FE2694">
        <w:t>.</w:t>
      </w:r>
      <w:proofErr w:type="gramEnd"/>
      <w:r w:rsidR="00FE2694">
        <w:t xml:space="preserve"> A</w:t>
      </w:r>
      <w:r w:rsidRPr="00C172F3">
        <w:t>nd what I have realized is</w:t>
      </w:r>
      <w:r w:rsidR="00FE2694">
        <w:t xml:space="preserve"> [the problem] is</w:t>
      </w:r>
      <w:r w:rsidRPr="00C172F3">
        <w:t xml:space="preserve"> not physical as </w:t>
      </w:r>
      <w:r w:rsidR="00FE2694">
        <w:t>much as it is</w:t>
      </w:r>
      <w:r w:rsidR="00FE2694" w:rsidRPr="00C172F3">
        <w:t xml:space="preserve"> </w:t>
      </w:r>
      <w:r w:rsidRPr="00C172F3">
        <w:t>emotional</w:t>
      </w:r>
      <w:r w:rsidR="00FE2694">
        <w:t>.</w:t>
      </w:r>
      <w:r w:rsidRPr="00C172F3">
        <w:t xml:space="preserve"> </w:t>
      </w:r>
      <w:r>
        <w:rPr>
          <w:i w:val="0"/>
        </w:rPr>
        <w:t xml:space="preserve">–Health </w:t>
      </w:r>
      <w:r w:rsidR="006C0BD1">
        <w:rPr>
          <w:i w:val="0"/>
        </w:rPr>
        <w:t>care provider</w:t>
      </w:r>
      <w:r w:rsidR="006C0BD1" w:rsidRPr="00BA3CF2">
        <w:rPr>
          <w:i w:val="0"/>
        </w:rPr>
        <w:t xml:space="preserve"> </w:t>
      </w:r>
      <w:r>
        <w:rPr>
          <w:i w:val="0"/>
        </w:rPr>
        <w:t>3</w:t>
      </w:r>
    </w:p>
    <w:p w14:paraId="38D55147" w14:textId="77777777" w:rsidR="00CC7ECD" w:rsidRDefault="00CC7ECD" w:rsidP="00733DCD">
      <w:pPr>
        <w:ind w:firstLine="720"/>
      </w:pPr>
    </w:p>
    <w:p w14:paraId="6A9BE635" w14:textId="5E460F6E" w:rsidR="00CC7ECD" w:rsidRDefault="00CC7ECD" w:rsidP="005248C5">
      <w:pPr>
        <w:spacing w:line="480" w:lineRule="auto"/>
        <w:ind w:firstLine="720"/>
      </w:pPr>
      <w:r>
        <w:t>Another type of violence pregnant women reported was sexual. Pregnant women felt that it was difficult for them to negotiate condom use in their relationships, and would be forced to take part in unprotected sex:</w:t>
      </w:r>
    </w:p>
    <w:p w14:paraId="79DB8227" w14:textId="09A2F165" w:rsidR="00CC7ECD" w:rsidRDefault="00CC7ECD" w:rsidP="005248C5">
      <w:pPr>
        <w:pStyle w:val="Quote1"/>
        <w:spacing w:line="480" w:lineRule="auto"/>
        <w:rPr>
          <w:i w:val="0"/>
          <w:iCs w:val="0"/>
        </w:rPr>
      </w:pPr>
      <w:r w:rsidRPr="00C172F3">
        <w:t xml:space="preserve">So the man forced her to sleep with her without a condom though she was told that she must use the condom. And that man said, </w:t>
      </w:r>
      <w:r w:rsidR="00FE2694">
        <w:t>“N</w:t>
      </w:r>
      <w:r w:rsidRPr="00C172F3">
        <w:t>o, why</w:t>
      </w:r>
      <w:r w:rsidR="00FE2694">
        <w:t xml:space="preserve"> have we</w:t>
      </w:r>
      <w:r w:rsidRPr="00C172F3">
        <w:t xml:space="preserve"> been sleeping without a condom, but because today you went to the clinic, you’re telling me we’ve </w:t>
      </w:r>
      <w:r w:rsidR="00FE2694">
        <w:t xml:space="preserve">got </w:t>
      </w:r>
      <w:r w:rsidRPr="00C172F3">
        <w:t>to use a condom?</w:t>
      </w:r>
      <w:r w:rsidR="00FE2694">
        <w:t>”</w:t>
      </w:r>
      <w:r w:rsidRPr="00C172F3">
        <w:t xml:space="preserve"> Which is wrong</w:t>
      </w:r>
      <w:r w:rsidR="00FE2694">
        <w:t>. Y</w:t>
      </w:r>
      <w:r w:rsidRPr="00C172F3">
        <w:t>ou’re killing yourself</w:t>
      </w:r>
      <w:r w:rsidR="00FE2694">
        <w:t>!</w:t>
      </w:r>
      <w:r w:rsidRPr="00C172F3">
        <w:t xml:space="preserve"> They ended up separating</w:t>
      </w:r>
      <w:r w:rsidR="00FE2694">
        <w:t>. T</w:t>
      </w:r>
      <w:r w:rsidRPr="00C172F3">
        <w:t xml:space="preserve">he lady said, </w:t>
      </w:r>
      <w:r w:rsidR="00FE2694">
        <w:t>“N</w:t>
      </w:r>
      <w:r w:rsidRPr="00C172F3">
        <w:t>o, I can’t live with this man, because he is forcing me to sleep with him without a condom.</w:t>
      </w:r>
      <w:r w:rsidR="00FE2694">
        <w:t>”</w:t>
      </w:r>
      <w:r w:rsidRPr="00C172F3">
        <w:t xml:space="preserve"> </w:t>
      </w:r>
      <w:r>
        <w:t xml:space="preserve"> –</w:t>
      </w:r>
      <w:r>
        <w:rPr>
          <w:i w:val="0"/>
        </w:rPr>
        <w:t>Pregnant woman, FGD 1</w:t>
      </w:r>
    </w:p>
    <w:p w14:paraId="751CF884" w14:textId="77777777" w:rsidR="00CC7ECD" w:rsidRDefault="00CC7ECD" w:rsidP="005248C5">
      <w:pPr>
        <w:spacing w:line="480" w:lineRule="auto"/>
      </w:pPr>
      <w:r>
        <w:t>Other pregnant women indicated that they were coerced into having sex with their partners even if they did not give consent</w:t>
      </w:r>
      <w:proofErr w:type="gramStart"/>
      <w:r>
        <w:t>;</w:t>
      </w:r>
      <w:proofErr w:type="gramEnd"/>
    </w:p>
    <w:p w14:paraId="7376E4F3" w14:textId="1729AAE6" w:rsidR="00CC7ECD" w:rsidRPr="00E866F8" w:rsidRDefault="00CC7ECD" w:rsidP="005248C5">
      <w:pPr>
        <w:pStyle w:val="Quote1"/>
        <w:spacing w:line="480" w:lineRule="auto"/>
        <w:rPr>
          <w:rFonts w:ascii="Arial" w:hAnsi="Arial"/>
          <w:i w:val="0"/>
          <w:iCs w:val="0"/>
          <w:color w:val="000000"/>
          <w:szCs w:val="20"/>
        </w:rPr>
      </w:pPr>
      <w:r>
        <w:t>He</w:t>
      </w:r>
      <w:r w:rsidRPr="00C172F3">
        <w:t xml:space="preserve"> say</w:t>
      </w:r>
      <w:r>
        <w:t>s</w:t>
      </w:r>
      <w:r w:rsidRPr="00C172F3">
        <w:t xml:space="preserve"> to me</w:t>
      </w:r>
      <w:r>
        <w:t>,</w:t>
      </w:r>
      <w:r w:rsidRPr="00C172F3">
        <w:t xml:space="preserve"> </w:t>
      </w:r>
      <w:r>
        <w:t>“</w:t>
      </w:r>
      <w:r w:rsidR="00FE2694">
        <w:t>Y</w:t>
      </w:r>
      <w:r w:rsidRPr="00C172F3">
        <w:t>ou go to bed now, you must sleep</w:t>
      </w:r>
      <w:r w:rsidR="00FE2694">
        <w:t xml:space="preserve"> [with me]</w:t>
      </w:r>
      <w:r>
        <w:t>.” But</w:t>
      </w:r>
      <w:r w:rsidRPr="00C172F3">
        <w:t xml:space="preserve"> then I don’t want</w:t>
      </w:r>
      <w:r w:rsidR="00FE2694">
        <w:t xml:space="preserve"> [to have sex].</w:t>
      </w:r>
      <w:r w:rsidRPr="00C172F3">
        <w:t xml:space="preserve"> I </w:t>
      </w:r>
      <w:proofErr w:type="gramStart"/>
      <w:r w:rsidRPr="00C172F3">
        <w:t>say</w:t>
      </w:r>
      <w:proofErr w:type="gramEnd"/>
      <w:r w:rsidRPr="00C172F3">
        <w:t xml:space="preserve"> </w:t>
      </w:r>
      <w:r>
        <w:t>“</w:t>
      </w:r>
      <w:r w:rsidRPr="00C172F3">
        <w:t>I don’t want.</w:t>
      </w:r>
      <w:r>
        <w:t>”</w:t>
      </w:r>
      <w:r w:rsidRPr="00C172F3">
        <w:t xml:space="preserve"> For me also, I've been made to sleep</w:t>
      </w:r>
      <w:r>
        <w:t xml:space="preserve"> with him</w:t>
      </w:r>
      <w:r w:rsidRPr="00C172F3">
        <w:t xml:space="preserve">. </w:t>
      </w:r>
      <w:r>
        <w:t>I say to him, “</w:t>
      </w:r>
      <w:r w:rsidR="00FE2694">
        <w:t>Y</w:t>
      </w:r>
      <w:r w:rsidRPr="00C172F3">
        <w:t>ou're shouting and you</w:t>
      </w:r>
      <w:r>
        <w:t>’re</w:t>
      </w:r>
      <w:r w:rsidRPr="00C172F3">
        <w:t xml:space="preserve"> not going to force me.</w:t>
      </w:r>
      <w:r>
        <w:t>”</w:t>
      </w:r>
      <w:r w:rsidRPr="00C172F3">
        <w:t xml:space="preserve"> It's hard</w:t>
      </w:r>
      <w:r w:rsidRPr="007E010A">
        <w:rPr>
          <w:i w:val="0"/>
        </w:rPr>
        <w:t>. –Pregnant woman, FGD 4</w:t>
      </w:r>
    </w:p>
    <w:p w14:paraId="333A2801" w14:textId="5ADDF1C0" w:rsidR="00CC7ECD" w:rsidRPr="008A0069" w:rsidRDefault="001F491D" w:rsidP="005248C5">
      <w:pPr>
        <w:spacing w:line="480" w:lineRule="auto"/>
      </w:pPr>
      <w:r>
        <w:t xml:space="preserve">Another </w:t>
      </w:r>
      <w:r w:rsidR="00CC7ECD">
        <w:t xml:space="preserve">pregnant women described </w:t>
      </w:r>
      <w:r w:rsidR="0025333C">
        <w:t>being sexually exploited</w:t>
      </w:r>
      <w:r w:rsidR="00CC7ECD">
        <w:t xml:space="preserve"> by her partner to supplement financial and household needs.</w:t>
      </w:r>
    </w:p>
    <w:p w14:paraId="591D6D3A" w14:textId="33E763A2" w:rsidR="00CC7ECD" w:rsidRDefault="00FE2694" w:rsidP="005248C5">
      <w:pPr>
        <w:spacing w:line="480" w:lineRule="auto"/>
        <w:ind w:firstLine="720"/>
        <w:rPr>
          <w:i/>
        </w:rPr>
      </w:pPr>
      <w:r>
        <w:t>Adverse pregnancy outcomes</w:t>
      </w:r>
      <w:r w:rsidR="00CC7ECD">
        <w:t xml:space="preserve">, like miscarriage, </w:t>
      </w:r>
      <w:proofErr w:type="gramStart"/>
      <w:r w:rsidR="00CC7ECD">
        <w:t>complications of pregnancy</w:t>
      </w:r>
      <w:r>
        <w:t>,</w:t>
      </w:r>
      <w:r w:rsidR="00CC7ECD">
        <w:t xml:space="preserve"> fetal </w:t>
      </w:r>
      <w:r>
        <w:t xml:space="preserve">loss, </w:t>
      </w:r>
      <w:r w:rsidR="00CC7ECD">
        <w:t>and maternal deaths were highlighted by health providers</w:t>
      </w:r>
      <w:proofErr w:type="gramEnd"/>
      <w:r>
        <w:t>.</w:t>
      </w:r>
      <w:r w:rsidR="00CC7ECD">
        <w:t xml:space="preserve"> </w:t>
      </w:r>
      <w:r>
        <w:t>For example, o</w:t>
      </w:r>
      <w:r w:rsidR="00CC7ECD">
        <w:t>ne health provider described how an abused patient lost her fetus through physical blows to the abdomen, but noted that many of the patients experiencing IPV may never come to the attention of health workers at all:</w:t>
      </w:r>
    </w:p>
    <w:p w14:paraId="58F4331E" w14:textId="07FAD686" w:rsidR="00CC7ECD" w:rsidRDefault="00CC7ECD" w:rsidP="005248C5">
      <w:pPr>
        <w:pStyle w:val="Quote1"/>
        <w:spacing w:line="480" w:lineRule="auto"/>
        <w:rPr>
          <w:i w:val="0"/>
          <w:iCs w:val="0"/>
        </w:rPr>
      </w:pPr>
      <w:r w:rsidRPr="00C172F3">
        <w:t xml:space="preserve">In one case I remember where a woman had sustained abdominal trauma, the fetus died, so those are the really serious cases, where an admission is required. But again, I think those are the tip of the iceberg cases. I suspect that there is a huge number of women who don’t have serious </w:t>
      </w:r>
      <w:r w:rsidRPr="00C172F3">
        <w:lastRenderedPageBreak/>
        <w:t>consequences of domestic violence, they simply either don't complain or even if they do, I suspect that we don’t listen to them.</w:t>
      </w:r>
      <w:r>
        <w:t xml:space="preserve"> –</w:t>
      </w:r>
      <w:r w:rsidR="006C0BD1">
        <w:rPr>
          <w:i w:val="0"/>
        </w:rPr>
        <w:t>Health manager / researcher</w:t>
      </w:r>
      <w:r>
        <w:rPr>
          <w:i w:val="0"/>
        </w:rPr>
        <w:t xml:space="preserve"> 1</w:t>
      </w:r>
    </w:p>
    <w:p w14:paraId="2B59F911" w14:textId="4EA26D50" w:rsidR="00CC7ECD" w:rsidRPr="00115390" w:rsidRDefault="00CC7ECD" w:rsidP="005248C5">
      <w:pPr>
        <w:spacing w:line="480" w:lineRule="auto"/>
        <w:rPr>
          <w:i/>
          <w:iCs/>
        </w:rPr>
      </w:pPr>
      <w:r w:rsidRPr="00115390">
        <w:t>This quote relates not only to the consequences of violence</w:t>
      </w:r>
      <w:r>
        <w:t>,</w:t>
      </w:r>
      <w:r w:rsidRPr="00115390">
        <w:t xml:space="preserve"> </w:t>
      </w:r>
      <w:r w:rsidR="00453696">
        <w:t>it also highlights</w:t>
      </w:r>
      <w:r w:rsidR="00453696" w:rsidRPr="00115390">
        <w:t xml:space="preserve"> </w:t>
      </w:r>
      <w:r w:rsidRPr="00115390">
        <w:t xml:space="preserve">the fact that women </w:t>
      </w:r>
      <w:r>
        <w:t>rarely</w:t>
      </w:r>
      <w:r w:rsidRPr="00115390">
        <w:t xml:space="preserve"> seek healthcare for the abuse itself and its direct consequences</w:t>
      </w:r>
      <w:r>
        <w:t>. Such a finding</w:t>
      </w:r>
      <w:r w:rsidRPr="00115390">
        <w:t xml:space="preserve"> support</w:t>
      </w:r>
      <w:r>
        <w:t>s</w:t>
      </w:r>
      <w:r w:rsidRPr="00115390">
        <w:t xml:space="preserve"> </w:t>
      </w:r>
      <w:r>
        <w:t xml:space="preserve">an urgent need for IPV </w:t>
      </w:r>
      <w:r w:rsidR="00125451">
        <w:t>identification and care</w:t>
      </w:r>
      <w:r>
        <w:t xml:space="preserve"> </w:t>
      </w:r>
      <w:r w:rsidRPr="00115390">
        <w:t xml:space="preserve">during other </w:t>
      </w:r>
      <w:r>
        <w:t xml:space="preserve">routine pregnancy clinic </w:t>
      </w:r>
      <w:r w:rsidRPr="00115390">
        <w:t>visits</w:t>
      </w:r>
      <w:r w:rsidR="001F491D">
        <w:t xml:space="preserve"> in this setting</w:t>
      </w:r>
      <w:r>
        <w:t>.</w:t>
      </w:r>
      <w:r w:rsidRPr="00115390">
        <w:rPr>
          <w:i/>
          <w:iCs/>
        </w:rPr>
        <w:t xml:space="preserve"> </w:t>
      </w:r>
    </w:p>
    <w:p w14:paraId="52068A76" w14:textId="77777777" w:rsidR="00733DCD" w:rsidRDefault="00733DCD" w:rsidP="00733DCD">
      <w:pPr>
        <w:ind w:firstLine="720"/>
      </w:pPr>
    </w:p>
    <w:p w14:paraId="718E904F" w14:textId="77777777" w:rsidR="001A188B" w:rsidRPr="007B7434" w:rsidRDefault="00A74DDA" w:rsidP="005248C5">
      <w:pPr>
        <w:spacing w:line="480" w:lineRule="auto"/>
        <w:jc w:val="both"/>
        <w:rPr>
          <w:b/>
          <w:i/>
        </w:rPr>
      </w:pPr>
      <w:r w:rsidRPr="007B7434">
        <w:rPr>
          <w:rFonts w:ascii="Gill Sans" w:hAnsi="Gill Sans"/>
          <w:b/>
          <w:i/>
          <w:szCs w:val="22"/>
        </w:rPr>
        <w:t>Receptiveness to intervention</w:t>
      </w:r>
      <w:r w:rsidR="001A188B" w:rsidRPr="007B7434">
        <w:rPr>
          <w:b/>
          <w:i/>
        </w:rPr>
        <w:tab/>
      </w:r>
    </w:p>
    <w:p w14:paraId="054326D5" w14:textId="484883AF" w:rsidR="00CC7ECD" w:rsidRPr="00384192" w:rsidRDefault="00A74DDA" w:rsidP="001F491D">
      <w:pPr>
        <w:spacing w:line="480" w:lineRule="auto"/>
      </w:pPr>
      <w:r>
        <w:t xml:space="preserve">We explored </w:t>
      </w:r>
      <w:r w:rsidR="001A188B">
        <w:t>how receptive</w:t>
      </w:r>
      <w:r w:rsidR="00CC7ECD">
        <w:t xml:space="preserve"> patients and</w:t>
      </w:r>
      <w:r w:rsidR="001A188B">
        <w:t xml:space="preserve"> health workers were to the idea of an intervention addressing IPV in pregnant women accessing antenatal services in their clinics. </w:t>
      </w:r>
      <w:r w:rsidR="00CC7ECD">
        <w:rPr>
          <w:rFonts w:cs="Times New Roman"/>
          <w:color w:val="000000"/>
          <w:szCs w:val="22"/>
          <w:lang w:val="en-ZA"/>
        </w:rPr>
        <w:t>Reluctance to disclos</w:t>
      </w:r>
      <w:r w:rsidR="001F491D">
        <w:rPr>
          <w:rFonts w:cs="Times New Roman"/>
          <w:color w:val="000000"/>
          <w:szCs w:val="22"/>
          <w:lang w:val="en-ZA"/>
        </w:rPr>
        <w:t>e</w:t>
      </w:r>
      <w:r w:rsidR="00CC7ECD">
        <w:rPr>
          <w:rFonts w:cs="Times New Roman"/>
          <w:color w:val="000000"/>
          <w:szCs w:val="22"/>
          <w:lang w:val="en-ZA"/>
        </w:rPr>
        <w:t xml:space="preserve"> IPV was seen as common in this setting. In the current system, many women experiencing abuse choose not to disclose it. </w:t>
      </w:r>
      <w:r w:rsidR="00CC7ECD">
        <w:t>Reluctance to disclos</w:t>
      </w:r>
      <w:r w:rsidR="001F491D">
        <w:t>e</w:t>
      </w:r>
      <w:r w:rsidR="00CC7ECD">
        <w:t xml:space="preserve"> is associated with </w:t>
      </w:r>
      <w:r w:rsidR="001F491D">
        <w:t xml:space="preserve">fear </w:t>
      </w:r>
      <w:r w:rsidR="00881D9D">
        <w:t>that partners might retaliate</w:t>
      </w:r>
      <w:r w:rsidR="00CC7ECD">
        <w:t xml:space="preserve"> </w:t>
      </w:r>
      <w:r w:rsidR="001F491D">
        <w:t>and losing</w:t>
      </w:r>
      <w:r w:rsidR="00CC7ECD">
        <w:t xml:space="preserve"> financial support if the abusive partner is arrested:</w:t>
      </w:r>
    </w:p>
    <w:p w14:paraId="7C355DDE" w14:textId="4E692B7D" w:rsidR="00CC7ECD" w:rsidRDefault="00CC7ECD" w:rsidP="005248C5">
      <w:pPr>
        <w:pStyle w:val="Quote1"/>
        <w:spacing w:line="480" w:lineRule="auto"/>
        <w:rPr>
          <w:rFonts w:ascii="TimesNewRomanMTStd" w:hAnsi="TimesNewRomanMTStd" w:cs="TimesNewRomanMTStd"/>
          <w:szCs w:val="20"/>
          <w:lang w:val="en-ZA"/>
        </w:rPr>
      </w:pPr>
      <w:r>
        <w:rPr>
          <w:shd w:val="clear" w:color="auto" w:fill="FFFFFF"/>
        </w:rPr>
        <w:t>And as you know, most of the time people who are being abused sometimes they keep silent, because they are afraid their abusers are the people who are providing financially, they are afraid to talk or report to the relevant departments. -</w:t>
      </w:r>
      <w:r w:rsidR="00B953B1">
        <w:rPr>
          <w:shd w:val="clear" w:color="auto" w:fill="FFFFFF"/>
        </w:rPr>
        <w:t xml:space="preserve"> </w:t>
      </w:r>
      <w:r w:rsidR="00B953B1">
        <w:rPr>
          <w:i w:val="0"/>
          <w:shd w:val="clear" w:color="auto" w:fill="FFFFFF"/>
        </w:rPr>
        <w:t xml:space="preserve">Health </w:t>
      </w:r>
      <w:r w:rsidR="006C0BD1">
        <w:rPr>
          <w:i w:val="0"/>
        </w:rPr>
        <w:t>care provider</w:t>
      </w:r>
      <w:r w:rsidR="006C0BD1" w:rsidRPr="00BA3CF2">
        <w:rPr>
          <w:i w:val="0"/>
        </w:rPr>
        <w:t xml:space="preserve"> </w:t>
      </w:r>
      <w:r w:rsidRPr="00E33895">
        <w:rPr>
          <w:i w:val="0"/>
          <w:shd w:val="clear" w:color="auto" w:fill="FFFFFF"/>
        </w:rPr>
        <w:t>7</w:t>
      </w:r>
    </w:p>
    <w:p w14:paraId="265EF919" w14:textId="77777777" w:rsidR="00CC7ECD" w:rsidRDefault="00CC7ECD" w:rsidP="005248C5">
      <w:pPr>
        <w:spacing w:line="480" w:lineRule="auto"/>
      </w:pPr>
      <w:r>
        <w:t xml:space="preserve">Some health workers perceived that antenatal patients would be reluctant to disclose experience of IPV unless health workers </w:t>
      </w:r>
      <w:r w:rsidR="00C6213F">
        <w:t xml:space="preserve">were properly trained and </w:t>
      </w:r>
      <w:r>
        <w:t>saw them multiple times to build rapport:</w:t>
      </w:r>
    </w:p>
    <w:p w14:paraId="2486F9D8" w14:textId="557EEF99" w:rsidR="00CC7ECD" w:rsidRDefault="00F34868" w:rsidP="005248C5">
      <w:pPr>
        <w:pStyle w:val="Quote1"/>
        <w:spacing w:line="480" w:lineRule="auto"/>
      </w:pPr>
      <w:r>
        <w:t>T</w:t>
      </w:r>
      <w:r w:rsidR="00CC7ECD">
        <w:t>hey are very reluctant to speak about it</w:t>
      </w:r>
      <w:r>
        <w:t>. W</w:t>
      </w:r>
      <w:r w:rsidR="00CC7ECD">
        <w:t>ith experience</w:t>
      </w:r>
      <w:r>
        <w:t>,</w:t>
      </w:r>
      <w:r w:rsidR="00CC7ECD">
        <w:t xml:space="preserve"> you can really probe and you can really tell </w:t>
      </w:r>
      <w:r>
        <w:t xml:space="preserve">- </w:t>
      </w:r>
      <w:r w:rsidR="00CC7ECD">
        <w:t>especially when you’ve got</w:t>
      </w:r>
      <w:r>
        <w:t>ten</w:t>
      </w:r>
      <w:r w:rsidR="00CC7ECD">
        <w:t xml:space="preserve"> to know the client. They will not say it at first, but as you get to know clients, then they are able to tell you</w:t>
      </w:r>
      <w:r>
        <w:t>. B</w:t>
      </w:r>
      <w:r w:rsidR="00CC7ECD">
        <w:t xml:space="preserve">ut it will take a lot of </w:t>
      </w:r>
      <w:r>
        <w:t xml:space="preserve">[clinic] </w:t>
      </w:r>
      <w:r w:rsidR="00CC7ECD">
        <w:t xml:space="preserve">visits and things like that. Some of them you can just pick it up </w:t>
      </w:r>
      <w:r>
        <w:t xml:space="preserve">but </w:t>
      </w:r>
      <w:r w:rsidR="00CC7ECD">
        <w:t>they</w:t>
      </w:r>
      <w:r w:rsidR="00B953B1">
        <w:t xml:space="preserve"> will deny it. </w:t>
      </w:r>
      <w:r w:rsidR="00B953B1" w:rsidRPr="00B953B1">
        <w:rPr>
          <w:i w:val="0"/>
        </w:rPr>
        <w:t xml:space="preserve">– Health </w:t>
      </w:r>
      <w:r w:rsidR="006C0BD1">
        <w:rPr>
          <w:i w:val="0"/>
        </w:rPr>
        <w:t>care provider</w:t>
      </w:r>
      <w:r w:rsidR="006C0BD1" w:rsidRPr="00BA3CF2">
        <w:rPr>
          <w:i w:val="0"/>
        </w:rPr>
        <w:t xml:space="preserve"> </w:t>
      </w:r>
      <w:r w:rsidR="00CC7ECD" w:rsidRPr="00B953B1">
        <w:rPr>
          <w:i w:val="0"/>
        </w:rPr>
        <w:t>3</w:t>
      </w:r>
    </w:p>
    <w:p w14:paraId="692B8B10" w14:textId="57FB6F13" w:rsidR="00384192" w:rsidRDefault="00384192" w:rsidP="005248C5">
      <w:pPr>
        <w:spacing w:line="480" w:lineRule="auto"/>
      </w:pPr>
      <w:r>
        <w:t xml:space="preserve">Health workers at clinics indicated that some of the pregnant women </w:t>
      </w:r>
      <w:r w:rsidR="00F34868">
        <w:t>in antenatal care</w:t>
      </w:r>
      <w:r>
        <w:t xml:space="preserve"> have visible signs of physical abuse but are reluctant to explain the actual causes of injury</w:t>
      </w:r>
      <w:r w:rsidR="00C6213F">
        <w:t>, which indicates that if providers were trained properly they could inquire more appropriately</w:t>
      </w:r>
      <w:r>
        <w:t>:</w:t>
      </w:r>
    </w:p>
    <w:p w14:paraId="4682DC79" w14:textId="72CAE47A" w:rsidR="00384192" w:rsidRDefault="00384192" w:rsidP="005248C5">
      <w:pPr>
        <w:pStyle w:val="Quote1"/>
        <w:spacing w:line="480" w:lineRule="auto"/>
      </w:pPr>
      <w:r>
        <w:rPr>
          <w:color w:val="000000" w:themeColor="text1"/>
        </w:rPr>
        <w:t>It wasn’t easy because in the first place, they didn’t want to tell</w:t>
      </w:r>
      <w:r w:rsidR="00F34868">
        <w:rPr>
          <w:color w:val="000000" w:themeColor="text1"/>
        </w:rPr>
        <w:t xml:space="preserve"> [about the violence]</w:t>
      </w:r>
      <w:r>
        <w:rPr>
          <w:color w:val="000000" w:themeColor="text1"/>
        </w:rPr>
        <w:t>, but you could see. The other lady told us she fell, but you could see where the mark was</w:t>
      </w:r>
      <w:r w:rsidR="00F34868">
        <w:rPr>
          <w:color w:val="000000" w:themeColor="text1"/>
        </w:rPr>
        <w:t>. I</w:t>
      </w:r>
      <w:r>
        <w:rPr>
          <w:color w:val="000000" w:themeColor="text1"/>
        </w:rPr>
        <w:t xml:space="preserve">t was not falling. </w:t>
      </w:r>
      <w:r>
        <w:rPr>
          <w:color w:val="000000" w:themeColor="text1"/>
        </w:rPr>
        <w:lastRenderedPageBreak/>
        <w:t xml:space="preserve">So we discussed with the doctor that this is not just the falling. We probed and probed till she told us the truth that she was in a domestic violent relationship. </w:t>
      </w:r>
      <w:r w:rsidR="00B953B1">
        <w:rPr>
          <w:i w:val="0"/>
          <w:color w:val="000000" w:themeColor="text1"/>
        </w:rPr>
        <w:t xml:space="preserve">– Health </w:t>
      </w:r>
      <w:r w:rsidR="006C0BD1">
        <w:rPr>
          <w:i w:val="0"/>
        </w:rPr>
        <w:t>care provider</w:t>
      </w:r>
      <w:r w:rsidR="006C0BD1" w:rsidRPr="00BA3CF2">
        <w:rPr>
          <w:i w:val="0"/>
        </w:rPr>
        <w:t xml:space="preserve"> </w:t>
      </w:r>
      <w:r w:rsidRPr="00503672">
        <w:rPr>
          <w:i w:val="0"/>
          <w:color w:val="000000" w:themeColor="text1"/>
        </w:rPr>
        <w:t>5</w:t>
      </w:r>
      <w:r>
        <w:t xml:space="preserve"> </w:t>
      </w:r>
    </w:p>
    <w:p w14:paraId="2C4F297B" w14:textId="1BFC1322" w:rsidR="00764D72" w:rsidRDefault="00F34868" w:rsidP="005248C5">
      <w:pPr>
        <w:spacing w:line="480" w:lineRule="auto"/>
      </w:pPr>
      <w:r>
        <w:t xml:space="preserve">In this example, the health worker was untrained around identifying violence in participants, and </w:t>
      </w:r>
      <w:r w:rsidR="00922825">
        <w:t>reported using</w:t>
      </w:r>
      <w:r>
        <w:t xml:space="preserve"> an aggressive technique of continually probing the woman until she disclosed IPV. </w:t>
      </w:r>
    </w:p>
    <w:p w14:paraId="73F71D8F" w14:textId="2A16DC51" w:rsidR="00764D72" w:rsidRDefault="00CC7ECD" w:rsidP="005248C5">
      <w:pPr>
        <w:spacing w:line="480" w:lineRule="auto"/>
        <w:ind w:firstLine="720"/>
      </w:pPr>
      <w:r>
        <w:t xml:space="preserve">Interestingly, </w:t>
      </w:r>
      <w:r w:rsidR="00764D72">
        <w:t xml:space="preserve">pregnant </w:t>
      </w:r>
      <w:r>
        <w:t xml:space="preserve">women themselves were </w:t>
      </w:r>
      <w:r w:rsidR="00764D72">
        <w:t>very receptive to the idea of being asked about IPV</w:t>
      </w:r>
      <w:r w:rsidR="009625B2">
        <w:t xml:space="preserve">, but had clear suggestions around how health providers should approach the </w:t>
      </w:r>
      <w:r w:rsidR="002B704C">
        <w:t>asking</w:t>
      </w:r>
      <w:r w:rsidR="00764D72">
        <w:t xml:space="preserve">. Pregnant women explained that nurses who know about </w:t>
      </w:r>
      <w:r w:rsidR="004E1840">
        <w:t xml:space="preserve">their </w:t>
      </w:r>
      <w:r w:rsidR="00764D72">
        <w:t>client</w:t>
      </w:r>
      <w:r w:rsidR="004E1840">
        <w:t>s’</w:t>
      </w:r>
      <w:r w:rsidR="00764D72">
        <w:t xml:space="preserve"> lives </w:t>
      </w:r>
      <w:r w:rsidR="00075A61">
        <w:t xml:space="preserve">would </w:t>
      </w:r>
      <w:r w:rsidR="00764D72">
        <w:t>be better able to treat them:</w:t>
      </w:r>
    </w:p>
    <w:p w14:paraId="6A35FAE5" w14:textId="395BD9FB" w:rsidR="00764D72" w:rsidRDefault="00764D72" w:rsidP="005248C5">
      <w:pPr>
        <w:pStyle w:val="Quote1"/>
        <w:spacing w:line="480" w:lineRule="auto"/>
      </w:pPr>
      <w:r>
        <w:t xml:space="preserve">While treating you, if she’s got counseling skills, the nurse can also ask nicely, </w:t>
      </w:r>
      <w:r w:rsidR="009625B2">
        <w:t>“W</w:t>
      </w:r>
      <w:r>
        <w:t xml:space="preserve">hat happened? </w:t>
      </w:r>
      <w:r w:rsidR="009625B2">
        <w:t xml:space="preserve">How </w:t>
      </w:r>
      <w:r>
        <w:t>did this come to be like this?</w:t>
      </w:r>
      <w:r w:rsidR="009625B2">
        <w:t>”</w:t>
      </w:r>
      <w:r>
        <w:t xml:space="preserve"> And you’ll be more open and easier to treat because she will know what really happened. </w:t>
      </w:r>
      <w:r w:rsidRPr="00B953B1">
        <w:rPr>
          <w:i w:val="0"/>
        </w:rPr>
        <w:t>-</w:t>
      </w:r>
      <w:r w:rsidR="00B953B1">
        <w:rPr>
          <w:i w:val="0"/>
        </w:rPr>
        <w:t xml:space="preserve"> Pregnant woman, </w:t>
      </w:r>
      <w:r w:rsidRPr="00B953B1">
        <w:rPr>
          <w:i w:val="0"/>
        </w:rPr>
        <w:t>FGD</w:t>
      </w:r>
      <w:r w:rsidR="00B953B1">
        <w:rPr>
          <w:i w:val="0"/>
        </w:rPr>
        <w:t xml:space="preserve"> 1</w:t>
      </w:r>
    </w:p>
    <w:p w14:paraId="33E71E73" w14:textId="681B1CE4" w:rsidR="00764D72" w:rsidRDefault="002963DF" w:rsidP="005248C5">
      <w:pPr>
        <w:spacing w:line="480" w:lineRule="auto"/>
      </w:pPr>
      <w:r>
        <w:t>Several</w:t>
      </w:r>
      <w:r w:rsidR="00764D72">
        <w:t xml:space="preserve"> pregnant participants described how </w:t>
      </w:r>
      <w:r>
        <w:t xml:space="preserve">the </w:t>
      </w:r>
      <w:r w:rsidR="00764D72">
        <w:t>provider approach was a crucial aspect of asking about violence. They stated that kindness and confidentiality are essential components of responding to IPV in the antenatal setting:</w:t>
      </w:r>
    </w:p>
    <w:p w14:paraId="4487F3E6" w14:textId="6CAC066B" w:rsidR="00764D72" w:rsidRDefault="00764D72" w:rsidP="005248C5">
      <w:pPr>
        <w:pStyle w:val="Quote1"/>
        <w:spacing w:line="480" w:lineRule="auto"/>
      </w:pPr>
      <w:r>
        <w:t xml:space="preserve">If you are friendly people are able to be honest and speak to you about their problems…If a person is warm like the way you talk to me right now they will find a way to talk about their problems.  </w:t>
      </w:r>
      <w:r w:rsidRPr="00B953B1">
        <w:rPr>
          <w:i w:val="0"/>
        </w:rPr>
        <w:t>–</w:t>
      </w:r>
      <w:r w:rsidR="00B953B1">
        <w:rPr>
          <w:i w:val="0"/>
        </w:rPr>
        <w:t xml:space="preserve"> </w:t>
      </w:r>
      <w:r w:rsidRPr="00B953B1">
        <w:rPr>
          <w:i w:val="0"/>
        </w:rPr>
        <w:t>Pregnant woman</w:t>
      </w:r>
      <w:r w:rsidR="00B953B1">
        <w:rPr>
          <w:i w:val="0"/>
        </w:rPr>
        <w:t xml:space="preserve"> 2</w:t>
      </w:r>
    </w:p>
    <w:p w14:paraId="2EA49B64" w14:textId="77777777" w:rsidR="00764D72" w:rsidRDefault="00384192" w:rsidP="005248C5">
      <w:pPr>
        <w:spacing w:line="480" w:lineRule="auto"/>
      </w:pPr>
      <w:r>
        <w:t>Several pregnant women expressed that a</w:t>
      </w:r>
      <w:r w:rsidR="00764D72">
        <w:t xml:space="preserve"> key message around IPV should be safety</w:t>
      </w:r>
      <w:r>
        <w:t xml:space="preserve"> of the mother and child</w:t>
      </w:r>
      <w:r w:rsidR="008A0069">
        <w:t>:</w:t>
      </w:r>
      <w:r>
        <w:t xml:space="preserve"> </w:t>
      </w:r>
    </w:p>
    <w:p w14:paraId="60EE50CD" w14:textId="356C459E" w:rsidR="00CC7ECD" w:rsidRDefault="00764D72" w:rsidP="00523D1F">
      <w:pPr>
        <w:pStyle w:val="Quote1"/>
        <w:spacing w:line="480" w:lineRule="auto"/>
        <w:rPr>
          <w:i w:val="0"/>
        </w:rPr>
      </w:pPr>
      <w:r w:rsidRPr="00384192">
        <w:t xml:space="preserve">What I know you must say is: “What’s happening to your life is important for your safety </w:t>
      </w:r>
      <w:r w:rsidR="00384192" w:rsidRPr="00384192">
        <w:t>and</w:t>
      </w:r>
      <w:r w:rsidRPr="00384192">
        <w:t xml:space="preserve"> the safety of your</w:t>
      </w:r>
      <w:r w:rsidR="00384192">
        <w:t xml:space="preserve"> child.” That’s the only thing.</w:t>
      </w:r>
      <w:r w:rsidRPr="00384192">
        <w:t xml:space="preserve"> </w:t>
      </w:r>
      <w:r w:rsidR="008A0069">
        <w:rPr>
          <w:i w:val="0"/>
        </w:rPr>
        <w:t>– Pregnant woman, FGD 3</w:t>
      </w:r>
    </w:p>
    <w:p w14:paraId="06E83B2B" w14:textId="77777777" w:rsidR="00733DCD" w:rsidRDefault="00733DCD" w:rsidP="00733DCD">
      <w:pPr>
        <w:ind w:firstLine="720"/>
      </w:pPr>
    </w:p>
    <w:p w14:paraId="319EA5C2" w14:textId="6C714B1B" w:rsidR="001A188B" w:rsidRDefault="001A188B" w:rsidP="005248C5">
      <w:pPr>
        <w:spacing w:line="480" w:lineRule="auto"/>
        <w:ind w:firstLine="720"/>
      </w:pPr>
      <w:r>
        <w:t xml:space="preserve">Health care </w:t>
      </w:r>
      <w:r w:rsidR="00E61CCE">
        <w:t xml:space="preserve">providers </w:t>
      </w:r>
      <w:r>
        <w:t xml:space="preserve">felt that addressing IPV during pregnancy would be a useful intervention because it is a </w:t>
      </w:r>
      <w:r w:rsidR="002B704C">
        <w:t>condition</w:t>
      </w:r>
      <w:r>
        <w:t xml:space="preserve"> that they see often, and presently have few skills to address. Health workers </w:t>
      </w:r>
      <w:r w:rsidR="00E61CCE">
        <w:t xml:space="preserve">believed </w:t>
      </w:r>
      <w:r>
        <w:t xml:space="preserve">that this form of intervention </w:t>
      </w:r>
      <w:r w:rsidR="00E61CCE">
        <w:t xml:space="preserve">would provide </w:t>
      </w:r>
      <w:r>
        <w:t xml:space="preserve">women access to IPV </w:t>
      </w:r>
      <w:r w:rsidR="002B704C">
        <w:t xml:space="preserve">care and support </w:t>
      </w:r>
      <w:r>
        <w:t>through the health care system, in this case targeting women who attend antenatal clinics:</w:t>
      </w:r>
    </w:p>
    <w:p w14:paraId="2E49E2C9" w14:textId="10513296" w:rsidR="001A188B" w:rsidRDefault="001A188B" w:rsidP="005248C5">
      <w:pPr>
        <w:pStyle w:val="Quote1"/>
        <w:spacing w:line="480" w:lineRule="auto"/>
      </w:pPr>
      <w:r>
        <w:lastRenderedPageBreak/>
        <w:t xml:space="preserve">I think it’s a good thing. You know it also gives us a chance to be supportive and to advise the women on issues of empowerment, also give them information. – </w:t>
      </w:r>
      <w:r w:rsidR="005E0483">
        <w:rPr>
          <w:i w:val="0"/>
        </w:rPr>
        <w:t xml:space="preserve">Health </w:t>
      </w:r>
      <w:r w:rsidR="006C0BD1">
        <w:rPr>
          <w:i w:val="0"/>
        </w:rPr>
        <w:t>care provider</w:t>
      </w:r>
      <w:r w:rsidR="006C0BD1" w:rsidRPr="00BA3CF2">
        <w:rPr>
          <w:i w:val="0"/>
        </w:rPr>
        <w:t xml:space="preserve"> </w:t>
      </w:r>
      <w:r w:rsidRPr="00C145B3">
        <w:rPr>
          <w:i w:val="0"/>
        </w:rPr>
        <w:t>3</w:t>
      </w:r>
    </w:p>
    <w:p w14:paraId="638E14A8" w14:textId="77777777" w:rsidR="001A188B" w:rsidRDefault="001A188B" w:rsidP="005248C5">
      <w:pPr>
        <w:spacing w:line="480" w:lineRule="auto"/>
      </w:pPr>
      <w:r>
        <w:t>Part of the receptivity towards an intervention is that health workers perceived that additional support would be beneficial to their patients:</w:t>
      </w:r>
    </w:p>
    <w:p w14:paraId="5CBB507D" w14:textId="3ED03C96" w:rsidR="001A188B" w:rsidRPr="00C145B3" w:rsidRDefault="001A188B" w:rsidP="00EA0C37">
      <w:pPr>
        <w:pStyle w:val="Quote1"/>
        <w:spacing w:line="480" w:lineRule="auto"/>
        <w:rPr>
          <w:i w:val="0"/>
        </w:rPr>
      </w:pPr>
      <w:r>
        <w:t xml:space="preserve">Yes I think it’s feasible, even though you know the staff would </w:t>
      </w:r>
      <w:proofErr w:type="gramStart"/>
      <w:r>
        <w:t>say</w:t>
      </w:r>
      <w:proofErr w:type="gramEnd"/>
      <w:r>
        <w:t xml:space="preserve"> </w:t>
      </w:r>
      <w:r w:rsidR="00C46F42">
        <w:t>“I</w:t>
      </w:r>
      <w:r>
        <w:t xml:space="preserve">t’s extra </w:t>
      </w:r>
      <w:r w:rsidR="00EA0C37">
        <w:t>work</w:t>
      </w:r>
      <w:r>
        <w:t>.</w:t>
      </w:r>
      <w:r w:rsidR="00C46F42">
        <w:t>”</w:t>
      </w:r>
      <w:r>
        <w:t xml:space="preserve"> But I think it would be beneficial to the women, because it will be also giving information and helping them if they experience something like that</w:t>
      </w:r>
      <w:r w:rsidR="00C46F42">
        <w:t>.</w:t>
      </w:r>
      <w:r>
        <w:t xml:space="preserve"> </w:t>
      </w:r>
      <w:proofErr w:type="gramStart"/>
      <w:r w:rsidR="00C46F42">
        <w:t>A</w:t>
      </w:r>
      <w:r>
        <w:t xml:space="preserve">nd </w:t>
      </w:r>
      <w:r w:rsidR="00C46F42">
        <w:t xml:space="preserve">[telling them] </w:t>
      </w:r>
      <w:r>
        <w:t>where to go.</w:t>
      </w:r>
      <w:proofErr w:type="gramEnd"/>
      <w:r>
        <w:t xml:space="preserve"> – </w:t>
      </w:r>
      <w:r w:rsidR="005E0483">
        <w:rPr>
          <w:i w:val="0"/>
        </w:rPr>
        <w:t xml:space="preserve">Health </w:t>
      </w:r>
      <w:r w:rsidR="006C0BD1">
        <w:rPr>
          <w:i w:val="0"/>
        </w:rPr>
        <w:t>care provider</w:t>
      </w:r>
      <w:r w:rsidR="006C0BD1" w:rsidRPr="00BA3CF2">
        <w:rPr>
          <w:i w:val="0"/>
        </w:rPr>
        <w:t xml:space="preserve"> </w:t>
      </w:r>
      <w:r w:rsidRPr="00C145B3">
        <w:rPr>
          <w:i w:val="0"/>
        </w:rPr>
        <w:t>4</w:t>
      </w:r>
    </w:p>
    <w:p w14:paraId="1632A3AF" w14:textId="77777777" w:rsidR="00733DCD" w:rsidRDefault="00733DCD" w:rsidP="00733DCD">
      <w:pPr>
        <w:ind w:firstLine="720"/>
      </w:pPr>
    </w:p>
    <w:p w14:paraId="712AFEC3" w14:textId="515B3B20" w:rsidR="001A188B" w:rsidRPr="00244706" w:rsidRDefault="00A74DDA" w:rsidP="005248C5">
      <w:pPr>
        <w:spacing w:line="480" w:lineRule="auto"/>
        <w:ind w:firstLine="720"/>
      </w:pPr>
      <w:r>
        <w:t>Several issues that made health workers resistant to the intervention</w:t>
      </w:r>
      <w:r w:rsidR="002B704C" w:rsidRPr="002B704C">
        <w:t xml:space="preserve"> </w:t>
      </w:r>
      <w:r w:rsidR="002B704C">
        <w:t>were raised</w:t>
      </w:r>
      <w:r>
        <w:t xml:space="preserve">: fear for personal safety, health workers experiencing IPV themselves, inadequate training, staff shortages, and perceptions that clients would be reluctant to open up about violence. </w:t>
      </w:r>
      <w:r w:rsidR="001A188B">
        <w:t>One participant expressed a fear that asking pregnant women about IPV may cause their partners to visit the clinic in anger and hurt the health workers asking the questions:</w:t>
      </w:r>
    </w:p>
    <w:p w14:paraId="197C692A" w14:textId="062C9A53" w:rsidR="001A188B" w:rsidRDefault="001A188B" w:rsidP="005248C5">
      <w:pPr>
        <w:pStyle w:val="Quote1"/>
        <w:spacing w:line="480" w:lineRule="auto"/>
        <w:rPr>
          <w:i w:val="0"/>
          <w:color w:val="000000" w:themeColor="text1"/>
        </w:rPr>
      </w:pPr>
      <w:r>
        <w:rPr>
          <w:color w:val="000000" w:themeColor="text1"/>
        </w:rPr>
        <w:t>Maybe the challenges will be if sometimes the patient that you are busy talking then tells you about problems and you don’t know how to counsel properly and maybe also you end up, you know the partner becoming violent even to you as a person. Because maybe we will be giving suggestions to this woman on what to do, then the partner ends up coming to the clinic looking for you.</w:t>
      </w:r>
      <w:r w:rsidR="005E0483">
        <w:rPr>
          <w:color w:val="000000" w:themeColor="text1"/>
        </w:rPr>
        <w:t xml:space="preserve"> </w:t>
      </w:r>
      <w:r>
        <w:rPr>
          <w:color w:val="000000" w:themeColor="text1"/>
        </w:rPr>
        <w:t xml:space="preserve">- </w:t>
      </w:r>
      <w:r>
        <w:rPr>
          <w:i w:val="0"/>
          <w:color w:val="000000" w:themeColor="text1"/>
        </w:rPr>
        <w:t xml:space="preserve">Health </w:t>
      </w:r>
      <w:r w:rsidR="006C0BD1">
        <w:rPr>
          <w:i w:val="0"/>
        </w:rPr>
        <w:t>care provider</w:t>
      </w:r>
      <w:r w:rsidR="006C0BD1" w:rsidRPr="00BA3CF2">
        <w:rPr>
          <w:i w:val="0"/>
        </w:rPr>
        <w:t xml:space="preserve"> </w:t>
      </w:r>
      <w:r w:rsidRPr="00244706">
        <w:rPr>
          <w:i w:val="0"/>
          <w:color w:val="000000" w:themeColor="text1"/>
        </w:rPr>
        <w:t xml:space="preserve">4 </w:t>
      </w:r>
    </w:p>
    <w:p w14:paraId="54DB4081" w14:textId="77777777" w:rsidR="001A188B" w:rsidRPr="00A97C89" w:rsidRDefault="001A188B" w:rsidP="005248C5">
      <w:pPr>
        <w:spacing w:line="480" w:lineRule="auto"/>
      </w:pPr>
      <w:r>
        <w:t>Another participant described that asking about violence may be difficult for health workers who are themselves in a violent relationship:</w:t>
      </w:r>
    </w:p>
    <w:p w14:paraId="7A46834E" w14:textId="33F81F41" w:rsidR="001A188B" w:rsidRPr="00384192" w:rsidRDefault="001A188B" w:rsidP="005248C5">
      <w:pPr>
        <w:pStyle w:val="Quote1"/>
        <w:spacing w:line="480" w:lineRule="auto"/>
        <w:rPr>
          <w:color w:val="000000" w:themeColor="text1"/>
        </w:rPr>
      </w:pPr>
      <w:r>
        <w:rPr>
          <w:color w:val="000000" w:themeColor="text1"/>
        </w:rPr>
        <w:t>I can’t answer for everybody, but just violence to me I don’t think I can say other people have a negative attitude about it, unless if maybe the person experiencing the same thing</w:t>
      </w:r>
      <w:r w:rsidR="005E0483">
        <w:rPr>
          <w:color w:val="000000" w:themeColor="text1"/>
        </w:rPr>
        <w:t xml:space="preserve">. </w:t>
      </w:r>
      <w:r>
        <w:rPr>
          <w:color w:val="000000" w:themeColor="text1"/>
        </w:rPr>
        <w:t xml:space="preserve">- </w:t>
      </w:r>
      <w:r w:rsidRPr="00244706">
        <w:rPr>
          <w:i w:val="0"/>
          <w:color w:val="000000" w:themeColor="text1"/>
        </w:rPr>
        <w:t xml:space="preserve">Health </w:t>
      </w:r>
      <w:r w:rsidR="006C0BD1">
        <w:rPr>
          <w:i w:val="0"/>
        </w:rPr>
        <w:t>care provider</w:t>
      </w:r>
      <w:r w:rsidR="006C0BD1" w:rsidRPr="00BA3CF2">
        <w:rPr>
          <w:i w:val="0"/>
        </w:rPr>
        <w:t xml:space="preserve"> </w:t>
      </w:r>
      <w:r>
        <w:rPr>
          <w:i w:val="0"/>
          <w:color w:val="000000" w:themeColor="text1"/>
        </w:rPr>
        <w:t>1</w:t>
      </w:r>
    </w:p>
    <w:p w14:paraId="4CF0EED0" w14:textId="77777777" w:rsidR="00733DCD" w:rsidRDefault="00733DCD" w:rsidP="00733DCD">
      <w:pPr>
        <w:ind w:firstLine="720"/>
      </w:pPr>
    </w:p>
    <w:p w14:paraId="68CC1C35" w14:textId="77777777" w:rsidR="001A188B" w:rsidRPr="007B7434" w:rsidRDefault="001A188B" w:rsidP="005248C5">
      <w:pPr>
        <w:spacing w:line="480" w:lineRule="auto"/>
        <w:jc w:val="both"/>
        <w:rPr>
          <w:rFonts w:ascii="Gill Sans" w:hAnsi="Gill Sans"/>
          <w:b/>
          <w:i/>
          <w:szCs w:val="22"/>
        </w:rPr>
      </w:pPr>
      <w:r w:rsidRPr="007B7434">
        <w:rPr>
          <w:rFonts w:ascii="Gill Sans" w:hAnsi="Gill Sans"/>
          <w:b/>
          <w:i/>
          <w:szCs w:val="22"/>
        </w:rPr>
        <w:t xml:space="preserve">Clinic </w:t>
      </w:r>
      <w:r w:rsidR="006345B0" w:rsidRPr="007B7434">
        <w:rPr>
          <w:rFonts w:ascii="Gill Sans" w:hAnsi="Gill Sans"/>
          <w:b/>
          <w:i/>
          <w:szCs w:val="22"/>
        </w:rPr>
        <w:t>considerations for IPV interventions</w:t>
      </w:r>
    </w:p>
    <w:p w14:paraId="79630CD2" w14:textId="50D3D847" w:rsidR="00384192" w:rsidRPr="00CC7ECD" w:rsidRDefault="00384192" w:rsidP="005248C5">
      <w:pPr>
        <w:spacing w:line="480" w:lineRule="auto"/>
      </w:pPr>
      <w:r>
        <w:rPr>
          <w:lang w:val="en-ZA"/>
        </w:rPr>
        <w:t xml:space="preserve">The current health sector response tends to offer help only when violence results in physical </w:t>
      </w:r>
      <w:r w:rsidR="002B704C">
        <w:rPr>
          <w:lang w:val="en-ZA"/>
        </w:rPr>
        <w:t xml:space="preserve">injuries </w:t>
      </w:r>
      <w:r>
        <w:rPr>
          <w:lang w:val="en-ZA"/>
        </w:rPr>
        <w:t xml:space="preserve">or trauma. One policy maker described the fact that it is generally the physical scars that </w:t>
      </w:r>
      <w:r>
        <w:rPr>
          <w:lang w:val="en-ZA"/>
        </w:rPr>
        <w:lastRenderedPageBreak/>
        <w:t>alert a health provider to ask questions about IPV, although many other cases likely exist in this setting:</w:t>
      </w:r>
    </w:p>
    <w:p w14:paraId="67EFBFE2" w14:textId="6A1D0990" w:rsidR="00384192" w:rsidRPr="00384192" w:rsidRDefault="00384192" w:rsidP="005248C5">
      <w:pPr>
        <w:pStyle w:val="Quote1"/>
        <w:spacing w:line="480" w:lineRule="auto"/>
        <w:rPr>
          <w:lang w:val="en-ZA"/>
        </w:rPr>
      </w:pPr>
      <w:r>
        <w:rPr>
          <w:lang w:val="en-ZA"/>
        </w:rPr>
        <w:t xml:space="preserve">I think we don’t look for it enough. We don’t ask the right questions, because if you ask you’d be amazed. I just don’t think we look for it, but there are cases. About a year ago I saw a teenager, 17 year old, who was with a much older partner, the second pregnancy and I think to let me check, she had marks on her body, and so obviously been physically assaulted. But I think if we don’t see the physical scars we don’t ask. </w:t>
      </w:r>
      <w:r w:rsidR="006C0BD1">
        <w:rPr>
          <w:lang w:val="en-ZA"/>
        </w:rPr>
        <w:t>–</w:t>
      </w:r>
      <w:r w:rsidR="006C0BD1">
        <w:rPr>
          <w:i w:val="0"/>
          <w:lang w:val="en-ZA"/>
        </w:rPr>
        <w:t xml:space="preserve">Health manager / researcher </w:t>
      </w:r>
      <w:r w:rsidRPr="00092199">
        <w:rPr>
          <w:i w:val="0"/>
          <w:lang w:val="en-ZA"/>
        </w:rPr>
        <w:t>2</w:t>
      </w:r>
    </w:p>
    <w:p w14:paraId="2FBE39DB" w14:textId="77777777" w:rsidR="00733DCD" w:rsidRDefault="00733DCD" w:rsidP="00733DCD">
      <w:pPr>
        <w:ind w:firstLine="720"/>
      </w:pPr>
    </w:p>
    <w:p w14:paraId="0B61A9E0" w14:textId="77777777" w:rsidR="001A188B" w:rsidRDefault="001A188B" w:rsidP="005248C5">
      <w:pPr>
        <w:spacing w:line="480" w:lineRule="auto"/>
        <w:ind w:firstLine="720"/>
        <w:rPr>
          <w:lang w:val="en-ZA"/>
        </w:rPr>
      </w:pPr>
      <w:r>
        <w:rPr>
          <w:lang w:val="en-ZA"/>
        </w:rPr>
        <w:t>Presently, there are few existing policies or tools that address IPV in the facilities. One health worker explained that on the antenatal green card (which provides a checklist for providers dealing with antenatal patients), violence goes unmentioned:</w:t>
      </w:r>
    </w:p>
    <w:p w14:paraId="3CBEAA73" w14:textId="29F537E7" w:rsidR="001A188B" w:rsidRDefault="001A188B" w:rsidP="005248C5">
      <w:pPr>
        <w:pStyle w:val="Quote1"/>
        <w:spacing w:line="480" w:lineRule="auto"/>
        <w:rPr>
          <w:lang w:val="en-ZA"/>
        </w:rPr>
      </w:pPr>
      <w:r>
        <w:rPr>
          <w:lang w:val="en-ZA"/>
        </w:rPr>
        <w:t xml:space="preserve">No, even on the ANC green card there is nothing stated about violence. </w:t>
      </w:r>
      <w:r>
        <w:rPr>
          <w:i w:val="0"/>
          <w:lang w:val="en-ZA"/>
        </w:rPr>
        <w:t xml:space="preserve">–Health </w:t>
      </w:r>
      <w:r w:rsidR="006C0BD1">
        <w:rPr>
          <w:i w:val="0"/>
        </w:rPr>
        <w:t>care provider</w:t>
      </w:r>
      <w:r w:rsidR="006C0BD1" w:rsidRPr="00BA3CF2">
        <w:rPr>
          <w:i w:val="0"/>
        </w:rPr>
        <w:t xml:space="preserve"> </w:t>
      </w:r>
      <w:r>
        <w:rPr>
          <w:i w:val="0"/>
          <w:lang w:val="en-ZA"/>
        </w:rPr>
        <w:t>2</w:t>
      </w:r>
    </w:p>
    <w:p w14:paraId="799DE0D4" w14:textId="77777777" w:rsidR="001A188B" w:rsidRPr="0039799F" w:rsidRDefault="001A188B" w:rsidP="005248C5">
      <w:pPr>
        <w:spacing w:line="480" w:lineRule="auto"/>
        <w:rPr>
          <w:rFonts w:cs="Times New Roman"/>
          <w:color w:val="000000"/>
          <w:sz w:val="20"/>
          <w:szCs w:val="20"/>
          <w:lang w:val="en-ZA"/>
        </w:rPr>
      </w:pPr>
      <w:r>
        <w:rPr>
          <w:lang w:val="en-ZA"/>
        </w:rPr>
        <w:t>Several health workers described being unsure how to respond effectively to IPV as they have undergone little training. One health worker suggested that training would help the clinic identify violence and better understand what the patients are going through:</w:t>
      </w:r>
    </w:p>
    <w:p w14:paraId="3B9D4A7F" w14:textId="77777777" w:rsidR="001A188B" w:rsidRPr="0039799F" w:rsidRDefault="001A188B" w:rsidP="005248C5">
      <w:pPr>
        <w:pStyle w:val="Quote1"/>
        <w:spacing w:line="480" w:lineRule="auto"/>
      </w:pPr>
      <w:r>
        <w:t xml:space="preserve">I: Ok, </w:t>
      </w:r>
      <w:r w:rsidRPr="0039799F">
        <w:t>do you think there is a need for staff to get training on violence against woman?</w:t>
      </w:r>
    </w:p>
    <w:p w14:paraId="1C3FCCF8" w14:textId="099480E8" w:rsidR="001A188B" w:rsidRPr="000A3A0D" w:rsidRDefault="001A188B" w:rsidP="005248C5">
      <w:pPr>
        <w:pStyle w:val="Quote1"/>
        <w:spacing w:line="480" w:lineRule="auto"/>
        <w:rPr>
          <w:i w:val="0"/>
        </w:rPr>
      </w:pPr>
      <w:r>
        <w:t xml:space="preserve">P: </w:t>
      </w:r>
      <w:r w:rsidRPr="0039799F">
        <w:t>I think so</w:t>
      </w:r>
      <w:r>
        <w:t>. I think so c</w:t>
      </w:r>
      <w:r w:rsidRPr="0039799F">
        <w:t>ause maybe sometimes we miss things that if we have m</w:t>
      </w:r>
      <w:r>
        <w:t>ore training we will pick it up.</w:t>
      </w:r>
      <w:r w:rsidRPr="0039799F">
        <w:t xml:space="preserve"> I believe if we have more experience</w:t>
      </w:r>
      <w:r>
        <w:t>,</w:t>
      </w:r>
      <w:r w:rsidRPr="0039799F">
        <w:t xml:space="preserve"> some of the things that other people go through then we will have an idea of what’s going on</w:t>
      </w:r>
      <w:r>
        <w:t xml:space="preserve">. </w:t>
      </w:r>
      <w:r>
        <w:rPr>
          <w:i w:val="0"/>
        </w:rPr>
        <w:t xml:space="preserve">–Health </w:t>
      </w:r>
      <w:r w:rsidR="006C0BD1">
        <w:rPr>
          <w:i w:val="0"/>
        </w:rPr>
        <w:t>care provider</w:t>
      </w:r>
      <w:r w:rsidR="006C0BD1" w:rsidRPr="00BA3CF2">
        <w:rPr>
          <w:i w:val="0"/>
        </w:rPr>
        <w:t xml:space="preserve"> </w:t>
      </w:r>
      <w:r>
        <w:rPr>
          <w:i w:val="0"/>
        </w:rPr>
        <w:t>3</w:t>
      </w:r>
    </w:p>
    <w:p w14:paraId="2FBE52C3" w14:textId="77777777" w:rsidR="00733DCD" w:rsidRDefault="00733DCD" w:rsidP="00733DCD">
      <w:pPr>
        <w:ind w:firstLine="720"/>
      </w:pPr>
    </w:p>
    <w:p w14:paraId="621CA10A" w14:textId="26C5D0F0" w:rsidR="00531338" w:rsidRDefault="00531338" w:rsidP="005248C5">
      <w:pPr>
        <w:spacing w:line="480" w:lineRule="auto"/>
        <w:ind w:firstLine="720"/>
      </w:pPr>
      <w:r>
        <w:t xml:space="preserve">Although an IPV intervention was seen as a </w:t>
      </w:r>
      <w:r w:rsidR="00E61CCE">
        <w:t>worthwhile addition to antenatal care, some providers expressed</w:t>
      </w:r>
      <w:r>
        <w:t xml:space="preserve"> concerns that it may be </w:t>
      </w:r>
      <w:r w:rsidR="00AA320F">
        <w:t xml:space="preserve">challenging </w:t>
      </w:r>
      <w:r>
        <w:t xml:space="preserve">due to constant staff shortages and rotations. In the context of increasing workloads, some health care workers would prefer not to ask about IPV signs, since a disclosure of violence may lead to spending significantly more time with </w:t>
      </w:r>
      <w:r w:rsidR="00AA320F">
        <w:t xml:space="preserve">a </w:t>
      </w:r>
      <w:r>
        <w:t>patient:</w:t>
      </w:r>
    </w:p>
    <w:p w14:paraId="7F5AF7D0" w14:textId="1AE306CD" w:rsidR="00531338" w:rsidRPr="00503672" w:rsidRDefault="00531338" w:rsidP="005248C5">
      <w:pPr>
        <w:pStyle w:val="Quote1"/>
        <w:spacing w:line="480" w:lineRule="auto"/>
      </w:pPr>
      <w:r>
        <w:t>W</w:t>
      </w:r>
      <w:r w:rsidRPr="00503672">
        <w:t xml:space="preserve">hen you have a queue in any kind of antenatal care setting, and then the nurse asks the question </w:t>
      </w:r>
      <w:r>
        <w:t>…</w:t>
      </w:r>
      <w:r w:rsidRPr="00503672">
        <w:t xml:space="preserve"> if you open up this space you might end up </w:t>
      </w:r>
      <w:r>
        <w:t>having to sit with this patient</w:t>
      </w:r>
      <w:r w:rsidRPr="00503672">
        <w:t xml:space="preserve"> to spend 20 or 30 </w:t>
      </w:r>
      <w:r w:rsidRPr="00503672">
        <w:lastRenderedPageBreak/>
        <w:t>minutes instead of 8 minutes</w:t>
      </w:r>
      <w:r w:rsidR="00E61CCE">
        <w:t>.</w:t>
      </w:r>
      <w:r w:rsidRPr="00503672">
        <w:t xml:space="preserve"> </w:t>
      </w:r>
      <w:r w:rsidR="00E61CCE">
        <w:t>A</w:t>
      </w:r>
      <w:r w:rsidRPr="00503672">
        <w:t>nd so, what is that going to mean for me to be able to get through my workload? And so, there is reluctance on the part of nurs</w:t>
      </w:r>
      <w:r>
        <w:t xml:space="preserve">es. </w:t>
      </w:r>
      <w:r w:rsidR="006C0BD1">
        <w:rPr>
          <w:i w:val="0"/>
        </w:rPr>
        <w:t>–Health manager / researcher</w:t>
      </w:r>
      <w:r w:rsidR="00E61CCE">
        <w:rPr>
          <w:i w:val="0"/>
        </w:rPr>
        <w:t xml:space="preserve"> 5</w:t>
      </w:r>
    </w:p>
    <w:p w14:paraId="5FE1D814" w14:textId="293CF5BB" w:rsidR="001A188B" w:rsidRPr="000A3A0D" w:rsidRDefault="001A188B" w:rsidP="005248C5">
      <w:pPr>
        <w:spacing w:line="480" w:lineRule="auto"/>
        <w:rPr>
          <w:lang w:val="en-ZA"/>
        </w:rPr>
      </w:pPr>
      <w:r>
        <w:rPr>
          <w:lang w:val="en-ZA"/>
        </w:rPr>
        <w:t>Staff burnout and work overload w</w:t>
      </w:r>
      <w:r w:rsidR="00AA320F">
        <w:rPr>
          <w:lang w:val="en-ZA"/>
        </w:rPr>
        <w:t>ere</w:t>
      </w:r>
      <w:r>
        <w:rPr>
          <w:lang w:val="en-ZA"/>
        </w:rPr>
        <w:t xml:space="preserve"> </w:t>
      </w:r>
      <w:r w:rsidR="00531338">
        <w:rPr>
          <w:lang w:val="en-ZA"/>
        </w:rPr>
        <w:t xml:space="preserve">similarly </w:t>
      </w:r>
      <w:r>
        <w:rPr>
          <w:lang w:val="en-ZA"/>
        </w:rPr>
        <w:t>described as barrier</w:t>
      </w:r>
      <w:r w:rsidR="00AA320F">
        <w:rPr>
          <w:lang w:val="en-ZA"/>
        </w:rPr>
        <w:t>s</w:t>
      </w:r>
      <w:r>
        <w:rPr>
          <w:lang w:val="en-ZA"/>
        </w:rPr>
        <w:t xml:space="preserve"> in providing good service to patients experiencing IPV. For example providers explained that because of work overload they don’t have time to get in depth information from patients regarding their IPV issues. </w:t>
      </w:r>
    </w:p>
    <w:p w14:paraId="762B584B" w14:textId="76834962" w:rsidR="001A188B" w:rsidRDefault="001A188B" w:rsidP="005248C5">
      <w:pPr>
        <w:pStyle w:val="Quote1"/>
        <w:spacing w:line="480" w:lineRule="auto"/>
        <w:rPr>
          <w:lang w:val="en-ZA"/>
        </w:rPr>
      </w:pPr>
      <w:r>
        <w:rPr>
          <w:lang w:val="en-ZA"/>
        </w:rPr>
        <w:t>You find staff saying they are already taking more that they can manage and in some cases it’s true, they are. There’s an element of burnout, there’s an element of not feeling rewarded and appreciated on their side, so it’s like, if I don’t feel appreciated and I’m not rewarded for the work that I do</w:t>
      </w:r>
      <w:r w:rsidR="00FE405C">
        <w:rPr>
          <w:lang w:val="en-ZA"/>
        </w:rPr>
        <w:t>.</w:t>
      </w:r>
      <w:r>
        <w:rPr>
          <w:lang w:val="en-ZA"/>
        </w:rPr>
        <w:t xml:space="preserve"> how am I going to provide a good service</w:t>
      </w:r>
      <w:r w:rsidR="00881D9D">
        <w:rPr>
          <w:lang w:val="en-ZA"/>
        </w:rPr>
        <w:t xml:space="preserve">. </w:t>
      </w:r>
      <w:r w:rsidR="00881D9D">
        <w:rPr>
          <w:i w:val="0"/>
        </w:rPr>
        <w:t>–Health manager / researcher</w:t>
      </w:r>
      <w:r w:rsidR="00E61CCE" w:rsidRPr="00092199">
        <w:rPr>
          <w:i w:val="0"/>
          <w:lang w:val="en-ZA"/>
        </w:rPr>
        <w:t xml:space="preserve"> </w:t>
      </w:r>
      <w:r w:rsidRPr="00092199">
        <w:rPr>
          <w:i w:val="0"/>
          <w:lang w:val="en-ZA"/>
        </w:rPr>
        <w:t>2</w:t>
      </w:r>
    </w:p>
    <w:p w14:paraId="77E73E10" w14:textId="77777777" w:rsidR="001A188B" w:rsidRDefault="001A188B" w:rsidP="005248C5">
      <w:pPr>
        <w:spacing w:line="480" w:lineRule="auto"/>
      </w:pPr>
      <w:r>
        <w:t>Providers mentioned not being able to do everything because of shortage of staff and having to attend to long queues:</w:t>
      </w:r>
    </w:p>
    <w:p w14:paraId="7D44DFB9" w14:textId="4CC996F8" w:rsidR="00531338" w:rsidRPr="005E3C65" w:rsidRDefault="001A188B" w:rsidP="005248C5">
      <w:pPr>
        <w:pStyle w:val="Quote1"/>
        <w:spacing w:line="480" w:lineRule="auto"/>
      </w:pPr>
      <w:r>
        <w:t xml:space="preserve">You know if we had more staff we would have time to listen to people, and understand what they are going through but now we are looking at the queues we want to finish and that’s the problem. </w:t>
      </w:r>
      <w:r w:rsidR="00E61CCE">
        <w:t xml:space="preserve">– </w:t>
      </w:r>
      <w:r w:rsidR="00865A1F" w:rsidRPr="00FF528D">
        <w:rPr>
          <w:i w:val="0"/>
        </w:rPr>
        <w:t>H</w:t>
      </w:r>
      <w:r w:rsidR="00E61CCE">
        <w:rPr>
          <w:i w:val="0"/>
        </w:rPr>
        <w:t xml:space="preserve">ealth </w:t>
      </w:r>
      <w:r w:rsidR="00881D9D">
        <w:rPr>
          <w:i w:val="0"/>
        </w:rPr>
        <w:t>care provider</w:t>
      </w:r>
      <w:r w:rsidR="00881D9D" w:rsidRPr="00BA3CF2">
        <w:rPr>
          <w:i w:val="0"/>
        </w:rPr>
        <w:t xml:space="preserve"> </w:t>
      </w:r>
      <w:r w:rsidR="00865A1F" w:rsidRPr="00FF528D">
        <w:rPr>
          <w:i w:val="0"/>
        </w:rPr>
        <w:t>2</w:t>
      </w:r>
    </w:p>
    <w:p w14:paraId="5647BC69" w14:textId="77777777" w:rsidR="00A6692E" w:rsidRDefault="00A6692E" w:rsidP="00A6692E">
      <w:pPr>
        <w:spacing w:line="480" w:lineRule="auto"/>
      </w:pPr>
      <w:r>
        <w:t>Policy makers were wary of the implications of adding new workload to the antenatal clinic setting, which is already under pressure in terms of time and resources:</w:t>
      </w:r>
    </w:p>
    <w:p w14:paraId="1913D9E5" w14:textId="7330512F" w:rsidR="00A6692E" w:rsidRPr="00C6192D" w:rsidRDefault="00714E25" w:rsidP="00A6692E">
      <w:pPr>
        <w:pStyle w:val="Quote1"/>
        <w:spacing w:line="480" w:lineRule="auto"/>
      </w:pPr>
      <w:r>
        <w:t>T</w:t>
      </w:r>
      <w:r w:rsidR="00A6692E" w:rsidRPr="0018371D">
        <w:t xml:space="preserve">ime and resources are </w:t>
      </w:r>
      <w:r w:rsidR="00A6692E">
        <w:t>limited. Y</w:t>
      </w:r>
      <w:r w:rsidR="00A6692E" w:rsidRPr="0018371D">
        <w:t>ou’re not necessarily going to get the continuity in terms of staff members.  I don’t think the way the</w:t>
      </w:r>
      <w:r w:rsidR="00A6692E">
        <w:t xml:space="preserve"> clinics are run, and the scar</w:t>
      </w:r>
      <w:r w:rsidR="00EA0C37">
        <w:t>c</w:t>
      </w:r>
      <w:r w:rsidR="00A6692E">
        <w:t>e</w:t>
      </w:r>
      <w:r w:rsidR="00A6692E" w:rsidRPr="0018371D">
        <w:t xml:space="preserve"> </w:t>
      </w:r>
      <w:proofErr w:type="gramStart"/>
      <w:r w:rsidR="00A6692E" w:rsidRPr="0018371D">
        <w:t>resources,</w:t>
      </w:r>
      <w:proofErr w:type="gramEnd"/>
      <w:r w:rsidR="00A6692E" w:rsidRPr="0018371D">
        <w:t xml:space="preserve"> I’m not sure whether we’re going to achieve </w:t>
      </w:r>
      <w:r w:rsidR="00A6692E">
        <w:t>this. S</w:t>
      </w:r>
      <w:r w:rsidR="00A6692E" w:rsidRPr="0018371D">
        <w:t xml:space="preserve">o </w:t>
      </w:r>
      <w:r w:rsidR="00A6692E">
        <w:t>you</w:t>
      </w:r>
      <w:r w:rsidR="00A6692E" w:rsidRPr="0018371D">
        <w:t xml:space="preserve"> need to ask yourself, what would it take to establish it and h</w:t>
      </w:r>
      <w:r w:rsidR="00A6692E">
        <w:t xml:space="preserve">ow sustainable it’s going to be? </w:t>
      </w:r>
      <w:r w:rsidR="00881D9D">
        <w:rPr>
          <w:i w:val="0"/>
        </w:rPr>
        <w:t xml:space="preserve">–Health manager / researcher </w:t>
      </w:r>
      <w:r w:rsidR="00A6692E" w:rsidRPr="00C6192D">
        <w:rPr>
          <w:i w:val="0"/>
        </w:rPr>
        <w:t>3</w:t>
      </w:r>
    </w:p>
    <w:p w14:paraId="299AE030" w14:textId="77777777" w:rsidR="007E7F77" w:rsidRDefault="007E7F77" w:rsidP="007E7F77">
      <w:pPr>
        <w:spacing w:line="480" w:lineRule="auto"/>
      </w:pPr>
      <w:r>
        <w:t>Several stakeholders encouraged that the intervention be sustainable beyond a trial itself:</w:t>
      </w:r>
    </w:p>
    <w:p w14:paraId="0C3097EE" w14:textId="2171FB52" w:rsidR="005B7D01" w:rsidRDefault="007E7F77" w:rsidP="0097677C">
      <w:pPr>
        <w:pStyle w:val="Quote1"/>
        <w:spacing w:line="480" w:lineRule="auto"/>
      </w:pPr>
      <w:r w:rsidRPr="0018371D">
        <w:t xml:space="preserve">It needs to be sustainable; it needs to be owned and located somewhere within the public health system, so that it can continue beyond this particular study, or this particular intervention. And as we know, given the lack of capacity of the health system, this is going to be a challenge. </w:t>
      </w:r>
      <w:r w:rsidR="00881D9D">
        <w:rPr>
          <w:i w:val="0"/>
        </w:rPr>
        <w:t>–Health manager / researcher</w:t>
      </w:r>
      <w:r w:rsidR="00E61CCE" w:rsidRPr="00D469FE">
        <w:rPr>
          <w:i w:val="0"/>
        </w:rPr>
        <w:t xml:space="preserve"> </w:t>
      </w:r>
      <w:r w:rsidRPr="00D469FE">
        <w:rPr>
          <w:i w:val="0"/>
        </w:rPr>
        <w:t>8</w:t>
      </w:r>
    </w:p>
    <w:p w14:paraId="3F4132A5" w14:textId="77777777" w:rsidR="005B7D01" w:rsidRDefault="005B7D01" w:rsidP="00733DCD">
      <w:pPr>
        <w:ind w:firstLine="720"/>
      </w:pPr>
    </w:p>
    <w:p w14:paraId="4340ABB9" w14:textId="77777777" w:rsidR="005B7D01" w:rsidRDefault="005B7D01" w:rsidP="00733DCD">
      <w:pPr>
        <w:ind w:firstLine="720"/>
      </w:pPr>
    </w:p>
    <w:p w14:paraId="2B215595" w14:textId="77777777" w:rsidR="001A188B" w:rsidRPr="007B7434" w:rsidRDefault="006345B0" w:rsidP="005248C5">
      <w:pPr>
        <w:spacing w:line="480" w:lineRule="auto"/>
        <w:jc w:val="both"/>
        <w:rPr>
          <w:rFonts w:ascii="Gill Sans" w:hAnsi="Gill Sans"/>
          <w:b/>
          <w:i/>
          <w:szCs w:val="22"/>
        </w:rPr>
      </w:pPr>
      <w:r w:rsidRPr="007B7434">
        <w:rPr>
          <w:rFonts w:ascii="Gill Sans" w:hAnsi="Gill Sans"/>
          <w:b/>
          <w:i/>
          <w:szCs w:val="22"/>
        </w:rPr>
        <w:t>Towards a feasible, sustainable intervention</w:t>
      </w:r>
    </w:p>
    <w:p w14:paraId="38DD0168" w14:textId="3870084A" w:rsidR="001A188B" w:rsidRDefault="001A188B" w:rsidP="00EA0C37">
      <w:pPr>
        <w:spacing w:line="480" w:lineRule="auto"/>
      </w:pPr>
      <w:r>
        <w:lastRenderedPageBreak/>
        <w:t xml:space="preserve">In order to design </w:t>
      </w:r>
      <w:r w:rsidR="002E55BE">
        <w:t xml:space="preserve">an effective and sustainable </w:t>
      </w:r>
      <w:r>
        <w:t xml:space="preserve">intervention, we asked participants for their advice on the intervention structure. Included in this were questions about the best ways to train health workers to deliver the intervention. We found that </w:t>
      </w:r>
      <w:r w:rsidR="00AD4885">
        <w:t>participants valued clinic</w:t>
      </w:r>
      <w:r w:rsidR="00EA0C37">
        <w:t>s dedicating</w:t>
      </w:r>
      <w:r w:rsidR="00AD4885">
        <w:t xml:space="preserve"> time</w:t>
      </w:r>
      <w:r w:rsidR="00EA0C37">
        <w:t xml:space="preserve"> to this issue</w:t>
      </w:r>
      <w:r w:rsidR="00AD4885">
        <w:t>, and provider</w:t>
      </w:r>
      <w:r w:rsidR="00EA0C37">
        <w:t>s having</w:t>
      </w:r>
      <w:r w:rsidR="00AD4885">
        <w:t xml:space="preserve"> skills such as</w:t>
      </w:r>
      <w:r>
        <w:t xml:space="preserve"> empathy and openness. </w:t>
      </w:r>
    </w:p>
    <w:p w14:paraId="118BC92D" w14:textId="77777777" w:rsidR="001A188B" w:rsidRDefault="001A188B" w:rsidP="008A0069">
      <w:pPr>
        <w:spacing w:line="480" w:lineRule="auto"/>
        <w:ind w:firstLine="720"/>
      </w:pPr>
      <w:r>
        <w:t>Both patients and health workers encouraged us not to add more time to patient queues, but to find ways to utilize the time that patients are already waiting for their routine services. It may be possible to weave in IPV screening during the booking visit, when several steps</w:t>
      </w:r>
      <w:r w:rsidR="008A0069">
        <w:t xml:space="preserve"> occur at the same clinic visit.</w:t>
      </w:r>
    </w:p>
    <w:p w14:paraId="3AB18762" w14:textId="593D762D" w:rsidR="001A188B" w:rsidRDefault="001A188B" w:rsidP="005248C5">
      <w:pPr>
        <w:spacing w:line="480" w:lineRule="auto"/>
        <w:ind w:firstLine="720"/>
      </w:pPr>
      <w:r>
        <w:t xml:space="preserve">Several health workers and patients suggested that we ask about IPV multiple times throughout the pregnancy. One pregnant woman explained that asking several times will help women </w:t>
      </w:r>
      <w:r w:rsidR="00AA320F">
        <w:t>to</w:t>
      </w:r>
      <w:r>
        <w:t xml:space="preserve"> open up, especially if health workers explain that these questions are for the safety of the baby and the woman themselves:</w:t>
      </w:r>
    </w:p>
    <w:p w14:paraId="47A391BE" w14:textId="25EB74B1" w:rsidR="001A188B" w:rsidRPr="004558D7" w:rsidRDefault="001A188B" w:rsidP="005248C5">
      <w:pPr>
        <w:pStyle w:val="Quote1"/>
        <w:spacing w:line="480" w:lineRule="auto"/>
      </w:pPr>
      <w:r>
        <w:t xml:space="preserve">Interviewer: </w:t>
      </w:r>
      <w:r w:rsidRPr="004558D7">
        <w:t>Do you think we should do it only once? Or is it something that you think we should r</w:t>
      </w:r>
      <w:r>
        <w:t>epeat during your period of ante</w:t>
      </w:r>
      <w:r w:rsidRPr="004558D7">
        <w:t>natal care?</w:t>
      </w:r>
    </w:p>
    <w:p w14:paraId="691B0960" w14:textId="77777777" w:rsidR="001A188B" w:rsidRPr="00B22437" w:rsidRDefault="001A188B" w:rsidP="005248C5">
      <w:pPr>
        <w:pStyle w:val="Quote1"/>
        <w:spacing w:line="480" w:lineRule="auto"/>
        <w:rPr>
          <w:i w:val="0"/>
        </w:rPr>
      </w:pPr>
      <w:r>
        <w:t xml:space="preserve">Participant: </w:t>
      </w:r>
      <w:r w:rsidRPr="004558D7">
        <w:t>They must do it repeatedl</w:t>
      </w:r>
      <w:r w:rsidR="00002A80">
        <w:t>y. T</w:t>
      </w:r>
      <w:r w:rsidRPr="004558D7">
        <w:t>here are women who are so secretive, who don’t want anyone to know what is happening in thei</w:t>
      </w:r>
      <w:r>
        <w:t>r lives</w:t>
      </w:r>
      <w:r w:rsidR="008A0069">
        <w:t xml:space="preserve">. </w:t>
      </w:r>
      <w:r>
        <w:rPr>
          <w:i w:val="0"/>
        </w:rPr>
        <w:t>–Pregnant woman, FGD 3</w:t>
      </w:r>
    </w:p>
    <w:p w14:paraId="638442DB" w14:textId="77777777" w:rsidR="00733DCD" w:rsidRDefault="00733DCD" w:rsidP="00733DCD">
      <w:pPr>
        <w:ind w:firstLine="720"/>
      </w:pPr>
    </w:p>
    <w:p w14:paraId="383BF4FD" w14:textId="34480CBA" w:rsidR="006345B0" w:rsidRDefault="006345B0" w:rsidP="005248C5">
      <w:pPr>
        <w:spacing w:line="480" w:lineRule="auto"/>
        <w:ind w:firstLine="720"/>
      </w:pPr>
      <w:r>
        <w:t xml:space="preserve">An important component of a successful intervention is training health workers to deliver the intervention. The health workers we spoke to described several gaps that should be addressed in training. They needed training to learn how best to identify violence and to strengthen interpersonal skills, tools </w:t>
      </w:r>
      <w:r w:rsidR="00AA320F">
        <w:t xml:space="preserve">and job aids </w:t>
      </w:r>
      <w:r>
        <w:t>for use in the clinic setting, and strong referral systems to ensure they helped clients. One health worker explained that the benefit of training would be gaining the skills and tools required to speak openly about IPV - an issue that they see often in the clinic, but generally avoid:</w:t>
      </w:r>
    </w:p>
    <w:p w14:paraId="6F3251B8" w14:textId="77777777" w:rsidR="006345B0" w:rsidRPr="001258A1" w:rsidRDefault="006345B0" w:rsidP="005248C5">
      <w:pPr>
        <w:pStyle w:val="Quote1"/>
        <w:spacing w:line="480" w:lineRule="auto"/>
      </w:pPr>
      <w:r>
        <w:t xml:space="preserve">Interviewer: </w:t>
      </w:r>
      <w:r w:rsidRPr="000114FC">
        <w:t>Do you think if we provide training here, it will be beneficial for your colleagues too?</w:t>
      </w:r>
    </w:p>
    <w:p w14:paraId="7875E871" w14:textId="2F5396EF" w:rsidR="006345B0" w:rsidRDefault="006345B0" w:rsidP="005248C5">
      <w:pPr>
        <w:pStyle w:val="Quote1"/>
        <w:spacing w:line="480" w:lineRule="auto"/>
        <w:rPr>
          <w:bCs/>
          <w:i w:val="0"/>
        </w:rPr>
      </w:pPr>
      <w:r>
        <w:rPr>
          <w:bCs/>
        </w:rPr>
        <w:t xml:space="preserve">Health worker: </w:t>
      </w:r>
      <w:r w:rsidRPr="001258A1">
        <w:rPr>
          <w:bCs/>
        </w:rPr>
        <w:t xml:space="preserve">Very much! Because most of the time, where it’s very sensitive, we try to avoid it though we can see it. </w:t>
      </w:r>
      <w:r w:rsidR="00B8199E">
        <w:rPr>
          <w:bCs/>
        </w:rPr>
        <w:t xml:space="preserve">It [violence] </w:t>
      </w:r>
      <w:r w:rsidRPr="001258A1">
        <w:rPr>
          <w:bCs/>
        </w:rPr>
        <w:t xml:space="preserve">is treated as if it’s not there, because you’ll always feel like </w:t>
      </w:r>
      <w:r w:rsidRPr="001258A1">
        <w:rPr>
          <w:bCs/>
        </w:rPr>
        <w:lastRenderedPageBreak/>
        <w:t xml:space="preserve">you’re infringing, you’re getting into a person’s private life. But if we have tools, </w:t>
      </w:r>
      <w:r w:rsidR="00B8199E">
        <w:rPr>
          <w:bCs/>
        </w:rPr>
        <w:t xml:space="preserve">we can talk about it. </w:t>
      </w:r>
      <w:r>
        <w:rPr>
          <w:bCs/>
        </w:rPr>
        <w:softHyphen/>
      </w:r>
      <w:r>
        <w:rPr>
          <w:bCs/>
          <w:i w:val="0"/>
        </w:rPr>
        <w:t xml:space="preserve">– Health </w:t>
      </w:r>
      <w:r w:rsidR="00881D9D">
        <w:rPr>
          <w:bCs/>
          <w:i w:val="0"/>
        </w:rPr>
        <w:t>care provider</w:t>
      </w:r>
      <w:r>
        <w:rPr>
          <w:bCs/>
          <w:i w:val="0"/>
        </w:rPr>
        <w:t xml:space="preserve"> 8</w:t>
      </w:r>
    </w:p>
    <w:p w14:paraId="5E6326C4" w14:textId="77777777" w:rsidR="006345B0" w:rsidRDefault="006345B0" w:rsidP="005248C5">
      <w:pPr>
        <w:spacing w:line="480" w:lineRule="auto"/>
      </w:pPr>
      <w:r>
        <w:t>Providing health workers support and debriefing over time was identified as a priority to ensure the intervention success. This is because health workers themselves are going through many of the same challenges as patients, and need an opportunity to reflect and process the difficulties:</w:t>
      </w:r>
    </w:p>
    <w:p w14:paraId="1CD326D0" w14:textId="7B0A8EF9" w:rsidR="006345B0" w:rsidRPr="00687A24" w:rsidRDefault="006345B0" w:rsidP="005248C5">
      <w:pPr>
        <w:pStyle w:val="Quote1"/>
        <w:spacing w:line="480" w:lineRule="auto"/>
        <w:rPr>
          <w:i w:val="0"/>
          <w:vanish/>
        </w:rPr>
      </w:pPr>
      <w:r>
        <w:t>T</w:t>
      </w:r>
      <w:r w:rsidRPr="000114FC">
        <w:t xml:space="preserve">he </w:t>
      </w:r>
      <w:proofErr w:type="gramStart"/>
      <w:r w:rsidRPr="000114FC">
        <w:t xml:space="preserve">health workers are </w:t>
      </w:r>
      <w:r w:rsidR="00B71D4C">
        <w:t>a</w:t>
      </w:r>
      <w:r w:rsidRPr="000114FC">
        <w:t>ffected by the same things</w:t>
      </w:r>
      <w:proofErr w:type="gramEnd"/>
      <w:r w:rsidRPr="000114FC">
        <w:t xml:space="preserve">. So whether it's HIV or gender-based violence, maybe the starting point is to talk to the healthcare workers and </w:t>
      </w:r>
      <w:proofErr w:type="spellStart"/>
      <w:r w:rsidRPr="000114FC">
        <w:t>sensitise</w:t>
      </w:r>
      <w:proofErr w:type="spellEnd"/>
      <w:r w:rsidRPr="000114FC">
        <w:t xml:space="preserve"> them about it</w:t>
      </w:r>
      <w:r w:rsidR="00714E25">
        <w:t>. B</w:t>
      </w:r>
      <w:r w:rsidRPr="000114FC">
        <w:t>ut then how do you get them to talk about their own problem</w:t>
      </w:r>
      <w:r w:rsidR="00714E25">
        <w:t>?</w:t>
      </w:r>
      <w:r w:rsidRPr="000114FC">
        <w:t xml:space="preserve"> </w:t>
      </w:r>
      <w:r w:rsidR="00714E25">
        <w:t xml:space="preserve">It’s </w:t>
      </w:r>
      <w:r w:rsidRPr="000114FC">
        <w:t xml:space="preserve">true what you say, in that, you know, </w:t>
      </w:r>
      <w:r w:rsidR="00714E25">
        <w:t>“</w:t>
      </w:r>
      <w:r w:rsidRPr="000114FC">
        <w:t>I don’t want to talk about that because it's just so close to home.</w:t>
      </w:r>
      <w:r w:rsidR="00714E25">
        <w:t>”</w:t>
      </w:r>
      <w:r>
        <w:t xml:space="preserve"> </w:t>
      </w:r>
      <w:r>
        <w:softHyphen/>
      </w:r>
      <w:r w:rsidR="00881D9D">
        <w:rPr>
          <w:i w:val="0"/>
        </w:rPr>
        <w:t xml:space="preserve">–Health manager / researcher </w:t>
      </w:r>
      <w:r>
        <w:rPr>
          <w:i w:val="0"/>
        </w:rPr>
        <w:t>2</w:t>
      </w:r>
      <w:r>
        <w:rPr>
          <w:i w:val="0"/>
          <w:vanish/>
        </w:rPr>
        <w:t xml:space="preserve"> H H</w:t>
      </w:r>
    </w:p>
    <w:p w14:paraId="6B84CBD5" w14:textId="77777777" w:rsidR="001A188B" w:rsidRDefault="001A188B" w:rsidP="005248C5">
      <w:pPr>
        <w:spacing w:line="480" w:lineRule="auto"/>
      </w:pPr>
    </w:p>
    <w:p w14:paraId="6405C8B0" w14:textId="77777777" w:rsidR="00733DCD" w:rsidRDefault="00733DCD" w:rsidP="00733DCD">
      <w:pPr>
        <w:ind w:firstLine="720"/>
      </w:pPr>
    </w:p>
    <w:p w14:paraId="0C42CCDE" w14:textId="77777777" w:rsidR="001A188B" w:rsidRDefault="001A188B" w:rsidP="00002A80">
      <w:pPr>
        <w:spacing w:line="480" w:lineRule="auto"/>
        <w:ind w:firstLine="720"/>
      </w:pPr>
      <w:r>
        <w:t>To increase the ability of health workers to respond to cases of IPV, several participants suggested that we identify good referral sites with a direct point of contact. This is partly because “normal” referrals (often, simply giving women a slip of paper) are inadequate to ensure that IPV cases receive the attention they require:</w:t>
      </w:r>
    </w:p>
    <w:p w14:paraId="79BA1000" w14:textId="4BAC1BBB" w:rsidR="001A188B" w:rsidRDefault="001A188B" w:rsidP="005248C5">
      <w:pPr>
        <w:pStyle w:val="Quote1"/>
        <w:spacing w:line="480" w:lineRule="auto"/>
      </w:pPr>
      <w:r w:rsidRPr="004558D7">
        <w:t xml:space="preserve">And yes, you say, there are options available. </w:t>
      </w:r>
      <w:proofErr w:type="gramStart"/>
      <w:r w:rsidRPr="004558D7">
        <w:t>But then maybe also making the referrals easier and facilitating those referrals.</w:t>
      </w:r>
      <w:proofErr w:type="gramEnd"/>
      <w:r w:rsidRPr="004558D7">
        <w:t xml:space="preserve"> Not only to say </w:t>
      </w:r>
      <w:r w:rsidR="00B8199E">
        <w:t>“</w:t>
      </w:r>
      <w:r w:rsidRPr="004558D7">
        <w:t xml:space="preserve">here's </w:t>
      </w:r>
      <w:r w:rsidR="00B8199E">
        <w:t>their name and a contact number,</w:t>
      </w:r>
      <w:proofErr w:type="gramStart"/>
      <w:r w:rsidR="00B8199E">
        <w:t>”…</w:t>
      </w:r>
      <w:proofErr w:type="gramEnd"/>
      <w:r w:rsidRPr="004558D7">
        <w:t xml:space="preserve"> </w:t>
      </w:r>
      <w:r w:rsidR="00B8199E">
        <w:t>but</w:t>
      </w:r>
      <w:r>
        <w:t xml:space="preserve"> to say, “O</w:t>
      </w:r>
      <w:r w:rsidRPr="004558D7">
        <w:t>kay, I'm going to phone somebody, do you want me to do that? Do you want the help? Here's a place you can go to.</w:t>
      </w:r>
      <w:r>
        <w:t>”</w:t>
      </w:r>
      <w:r w:rsidRPr="004558D7">
        <w:t xml:space="preserve"> I don’t think just giving contact details is </w:t>
      </w:r>
      <w:proofErr w:type="gramStart"/>
      <w:r w:rsidRPr="004558D7">
        <w:t>enough</w:t>
      </w:r>
      <w:r>
        <w:t>.</w:t>
      </w:r>
      <w:proofErr w:type="gramEnd"/>
      <w:r>
        <w:t xml:space="preserve"> </w:t>
      </w:r>
      <w:r w:rsidR="00881D9D">
        <w:rPr>
          <w:i w:val="0"/>
        </w:rPr>
        <w:t xml:space="preserve">–Health manager / researcher </w:t>
      </w:r>
      <w:r w:rsidR="00714E25">
        <w:rPr>
          <w:i w:val="0"/>
        </w:rPr>
        <w:t>2</w:t>
      </w:r>
    </w:p>
    <w:p w14:paraId="7204C868" w14:textId="0A5090A1" w:rsidR="00A6692E" w:rsidRPr="000A3A0D" w:rsidRDefault="00A6692E" w:rsidP="00A6692E">
      <w:pPr>
        <w:spacing w:line="480" w:lineRule="auto"/>
        <w:rPr>
          <w:lang w:val="en-ZA"/>
        </w:rPr>
      </w:pPr>
      <w:r>
        <w:rPr>
          <w:lang w:val="en-ZA"/>
        </w:rPr>
        <w:t xml:space="preserve">Participants mentioned </w:t>
      </w:r>
      <w:r w:rsidR="00002A80">
        <w:rPr>
          <w:lang w:val="en-ZA"/>
        </w:rPr>
        <w:t xml:space="preserve">an </w:t>
      </w:r>
      <w:r>
        <w:rPr>
          <w:lang w:val="en-ZA"/>
        </w:rPr>
        <w:t xml:space="preserve">absence of proper referral systems for </w:t>
      </w:r>
      <w:r w:rsidR="0005420A">
        <w:rPr>
          <w:lang w:val="en-ZA"/>
        </w:rPr>
        <w:t>IPV survivors</w:t>
      </w:r>
      <w:r>
        <w:rPr>
          <w:lang w:val="en-ZA"/>
        </w:rPr>
        <w:t xml:space="preserve"> from the health facility to other organisations. For example, while there are existing services at larger hospitals, many services closer to the community are unavailable outside of normal office hours:</w:t>
      </w:r>
    </w:p>
    <w:p w14:paraId="3C893A16" w14:textId="2A3EC751" w:rsidR="001A188B" w:rsidRPr="00327919" w:rsidRDefault="00A6692E" w:rsidP="00327919">
      <w:pPr>
        <w:pStyle w:val="Quote1"/>
        <w:spacing w:line="480" w:lineRule="auto"/>
        <w:rPr>
          <w:i w:val="0"/>
          <w:lang w:val="en-ZA"/>
        </w:rPr>
      </w:pPr>
      <w:r>
        <w:rPr>
          <w:lang w:val="en-ZA"/>
        </w:rPr>
        <w:t>So we have been referred to other communities so that presents a challenge because if anything happen at any time of the night and you need those services done, then you refer to the big hospital … so if the services could be brought to the community it would help quite a bit. -</w:t>
      </w:r>
      <w:r w:rsidR="00881D9D">
        <w:rPr>
          <w:i w:val="0"/>
          <w:lang w:val="en-ZA"/>
        </w:rPr>
        <w:t xml:space="preserve">NGO </w:t>
      </w:r>
      <w:r>
        <w:rPr>
          <w:i w:val="0"/>
          <w:lang w:val="en-ZA"/>
        </w:rPr>
        <w:t>3</w:t>
      </w:r>
    </w:p>
    <w:p w14:paraId="77864504" w14:textId="77777777" w:rsidR="001A188B" w:rsidRDefault="001A188B" w:rsidP="007E7F77">
      <w:pPr>
        <w:spacing w:line="480" w:lineRule="auto"/>
      </w:pPr>
    </w:p>
    <w:p w14:paraId="7512A149" w14:textId="77777777" w:rsidR="00D35555" w:rsidRDefault="00EB7BE1" w:rsidP="005248C5">
      <w:pPr>
        <w:spacing w:line="480" w:lineRule="auto"/>
        <w:jc w:val="center"/>
        <w:rPr>
          <w:rFonts w:ascii="Gill Sans" w:eastAsia="Cambria" w:hAnsi="Gill Sans" w:cs="Times New Roman"/>
          <w:b/>
          <w:szCs w:val="22"/>
        </w:rPr>
      </w:pPr>
      <w:r>
        <w:rPr>
          <w:rFonts w:ascii="Gill Sans" w:eastAsia="Cambria" w:hAnsi="Gill Sans" w:cs="Times New Roman"/>
          <w:b/>
          <w:szCs w:val="22"/>
        </w:rPr>
        <w:t>Discussion</w:t>
      </w:r>
    </w:p>
    <w:p w14:paraId="66C27104" w14:textId="03C1BFE8" w:rsidR="00327919" w:rsidRDefault="00327919" w:rsidP="001417A4">
      <w:pPr>
        <w:spacing w:line="480" w:lineRule="auto"/>
      </w:pPr>
      <w:r>
        <w:lastRenderedPageBreak/>
        <w:t xml:space="preserve">We found that pregnant women in urban Johannesburg experience multiple forms of </w:t>
      </w:r>
      <w:r w:rsidR="00FE405C">
        <w:t>intimate partner violence</w:t>
      </w:r>
      <w:r>
        <w:t xml:space="preserve"> but tend </w:t>
      </w:r>
      <w:r w:rsidR="00FE405C">
        <w:t xml:space="preserve">not </w:t>
      </w:r>
      <w:r>
        <w:t xml:space="preserve">to disclose </w:t>
      </w:r>
      <w:r w:rsidR="00EB7F13">
        <w:t xml:space="preserve">IPV </w:t>
      </w:r>
      <w:r>
        <w:t xml:space="preserve">to antenatal care providers. Health care providers, recognize </w:t>
      </w:r>
      <w:r w:rsidR="00EB7F13">
        <w:t xml:space="preserve">IPV </w:t>
      </w:r>
      <w:r>
        <w:t xml:space="preserve">as prevalent in their patient populations, but are uncertain how best to inquire and respond. Providers tend to overlook subtle cues around IPV and assist only in cases of severe physical </w:t>
      </w:r>
      <w:r w:rsidR="00FE405C">
        <w:t>injuries</w:t>
      </w:r>
      <w:r>
        <w:t xml:space="preserve">, thus missing a large majority of women who present with </w:t>
      </w:r>
      <w:r w:rsidR="00FE405C">
        <w:t>other signs and</w:t>
      </w:r>
      <w:r w:rsidR="00EB7F13">
        <w:t xml:space="preserve"> </w:t>
      </w:r>
      <w:r>
        <w:t>symptoms</w:t>
      </w:r>
      <w:r w:rsidR="00B40895">
        <w:t xml:space="preserve"> of violence</w:t>
      </w:r>
      <w:r>
        <w:t xml:space="preserve">. </w:t>
      </w:r>
      <w:r w:rsidR="00024BC8">
        <w:t xml:space="preserve">IPV interventions in the antenatal clinic setting </w:t>
      </w:r>
      <w:r w:rsidR="00FE405C">
        <w:t xml:space="preserve">will </w:t>
      </w:r>
      <w:r w:rsidR="00024BC8">
        <w:t xml:space="preserve">require tailoring to </w:t>
      </w:r>
      <w:r w:rsidR="001417A4">
        <w:t xml:space="preserve">address challenges in </w:t>
      </w:r>
      <w:r w:rsidR="00024BC8">
        <w:t>current staffing and skills</w:t>
      </w:r>
      <w:r w:rsidR="00FE405C">
        <w:t>, as well as time shortage and long queues</w:t>
      </w:r>
      <w:r w:rsidR="00024BC8">
        <w:t>.</w:t>
      </w:r>
    </w:p>
    <w:p w14:paraId="4C769E43" w14:textId="4BC41E62" w:rsidR="002814DC" w:rsidRDefault="00EC1FF2" w:rsidP="009A2AC4">
      <w:pPr>
        <w:spacing w:line="480" w:lineRule="auto"/>
        <w:ind w:firstLine="720"/>
      </w:pPr>
      <w:r>
        <w:t xml:space="preserve">Pregnant women who lived with violence and those without IPV in their own lives expressed support for being asked about violence in antenatal care. This aligns with </w:t>
      </w:r>
      <w:r w:rsidR="0018454A">
        <w:t xml:space="preserve">research </w:t>
      </w:r>
      <w:r w:rsidR="0038584D">
        <w:t xml:space="preserve">from </w:t>
      </w:r>
      <w:r w:rsidR="00075A61">
        <w:t>resource-</w:t>
      </w:r>
      <w:r w:rsidR="0005420A">
        <w:t xml:space="preserve">rich settings </w:t>
      </w:r>
      <w:r w:rsidR="0018454A">
        <w:t>suggesting</w:t>
      </w:r>
      <w:r w:rsidR="00400DCB">
        <w:t xml:space="preserve"> that</w:t>
      </w:r>
      <w:r w:rsidR="0018454A">
        <w:t xml:space="preserve"> many</w:t>
      </w:r>
      <w:r w:rsidR="00400DCB">
        <w:t xml:space="preserve"> pregnant and postpartum women are supportive of health </w:t>
      </w:r>
      <w:r w:rsidR="003829A0">
        <w:t>providers</w:t>
      </w:r>
      <w:r w:rsidR="00400DCB">
        <w:t xml:space="preserve"> inquiring about IPV </w:t>
      </w:r>
      <w:r w:rsidR="00241526">
        <w:fldChar w:fldCharType="begin">
          <w:fldData xml:space="preserve">PEVuZE5vdGU+PENpdGU+PEF1dGhvcj5FaXNlbm1hbjwvQXV0aG9yPjxZZWFyPjIwMDk8L1llYXI+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</w:fldData>
        </w:fldChar>
      </w:r>
      <w:r w:rsidR="00A556FD">
        <w:instrText xml:space="preserve"> ADDIN EN.CITE </w:instrText>
      </w:r>
      <w:r w:rsidR="00A556FD">
        <w:fldChar w:fldCharType="begin">
          <w:fldData xml:space="preserve">PEVuZE5vdGU+PENpdGU+PEF1dGhvcj5FaXNlbm1hbjwvQXV0aG9yPjxZZWFyPjIwMDk8L1llYXI+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</w:fldData>
        </w:fldChar>
      </w:r>
      <w:r w:rsidR="00A556FD">
        <w:instrText xml:space="preserve"> ADDIN EN.CITE.DATA </w:instrText>
      </w:r>
      <w:r w:rsidR="00A556FD">
        <w:fldChar w:fldCharType="end"/>
      </w:r>
      <w:r w:rsidR="00241526">
        <w:fldChar w:fldCharType="separate"/>
      </w:r>
      <w:r w:rsidR="0021709F">
        <w:rPr>
          <w:noProof/>
        </w:rPr>
        <w:t>(</w:t>
      </w:r>
      <w:hyperlink w:anchor="_ENREF_13" w:tooltip="Eisenman, 2009 #912" w:history="1">
        <w:r w:rsidR="003203F2">
          <w:rPr>
            <w:noProof/>
          </w:rPr>
          <w:t>Eisenman et al., 2009</w:t>
        </w:r>
      </w:hyperlink>
      <w:r w:rsidR="0021709F">
        <w:rPr>
          <w:noProof/>
        </w:rPr>
        <w:t xml:space="preserve">; </w:t>
      </w:r>
      <w:hyperlink w:anchor="_ENREF_44" w:tooltip="Ramsay, 2002 #913" w:history="1">
        <w:r w:rsidR="003203F2">
          <w:rPr>
            <w:noProof/>
          </w:rPr>
          <w:t>Ramsay, Richardson, Carter, Davidson, &amp; Feder, 2002</w:t>
        </w:r>
      </w:hyperlink>
      <w:r w:rsidR="0021709F">
        <w:rPr>
          <w:noProof/>
        </w:rPr>
        <w:t xml:space="preserve">; </w:t>
      </w:r>
      <w:hyperlink w:anchor="_ENREF_59" w:tooltip="Stockl, 2013 #1108" w:history="1">
        <w:r w:rsidR="003203F2">
          <w:rPr>
            <w:noProof/>
          </w:rPr>
          <w:t>Stockl et al., 2013</w:t>
        </w:r>
      </w:hyperlink>
      <w:r w:rsidR="0021709F">
        <w:rPr>
          <w:noProof/>
        </w:rPr>
        <w:t xml:space="preserve">; </w:t>
      </w:r>
      <w:hyperlink w:anchor="_ENREF_66" w:tooltip="Waalen, 2000 #226" w:history="1">
        <w:r w:rsidR="003203F2">
          <w:rPr>
            <w:noProof/>
          </w:rPr>
          <w:t>Waalen, Goodwin, Spitz, Petersen, &amp; Saltzman, 2000</w:t>
        </w:r>
      </w:hyperlink>
      <w:r w:rsidR="0021709F">
        <w:rPr>
          <w:noProof/>
        </w:rPr>
        <w:t>)</w:t>
      </w:r>
      <w:r w:rsidR="00241526">
        <w:fldChar w:fldCharType="end"/>
      </w:r>
      <w:r w:rsidR="0018454A">
        <w:t>.</w:t>
      </w:r>
      <w:r w:rsidR="002772E9">
        <w:t xml:space="preserve"> </w:t>
      </w:r>
      <w:r w:rsidR="00400DCB">
        <w:t xml:space="preserve"> </w:t>
      </w:r>
      <w:r w:rsidR="0018454A">
        <w:t>In Sou</w:t>
      </w:r>
      <w:r w:rsidR="001417A4">
        <w:t>th</w:t>
      </w:r>
      <w:r w:rsidR="0018454A">
        <w:t xml:space="preserve"> Africa, </w:t>
      </w:r>
      <w:r w:rsidR="00400DCB">
        <w:t>research suggests</w:t>
      </w:r>
      <w:r>
        <w:t xml:space="preserve"> patients </w:t>
      </w:r>
      <w:r w:rsidR="0018454A">
        <w:t>are</w:t>
      </w:r>
      <w:r>
        <w:t xml:space="preserve"> receptive to be</w:t>
      </w:r>
      <w:r w:rsidR="00B40895">
        <w:t>ing</w:t>
      </w:r>
      <w:r>
        <w:t xml:space="preserve"> asked about IPV</w:t>
      </w:r>
      <w:r w:rsidR="003829A0">
        <w:t xml:space="preserve"> in HIV counseling setting</w:t>
      </w:r>
      <w:r w:rsidR="006A29D1">
        <w:t>s</w:t>
      </w:r>
      <w:r>
        <w:t xml:space="preserve"> </w:t>
      </w:r>
      <w:r w:rsidR="00241526">
        <w:fldChar w:fldCharType="begin">
          <w:fldData xml:space="preserve">PEVuZE5vdGU+PENpdGU+PEF1dGhvcj5DaHJpc3RvZmlkZXM8L0F1dGhvcj48WWVhcj4yMDEwPC9Z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</w:fldData>
        </w:fldChar>
      </w:r>
      <w:r w:rsidR="00A556FD">
        <w:instrText xml:space="preserve"> ADDIN EN.CITE </w:instrText>
      </w:r>
      <w:r w:rsidR="00A556FD">
        <w:fldChar w:fldCharType="begin">
          <w:fldData xml:space="preserve">PEVuZE5vdGU+PENpdGU+PEF1dGhvcj5DaHJpc3RvZmlkZXM8L0F1dGhvcj48WWVhcj4yMDEwPC9Z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</w:fldData>
        </w:fldChar>
      </w:r>
      <w:r w:rsidR="00A556FD">
        <w:instrText xml:space="preserve"> ADDIN EN.CITE.DATA </w:instrText>
      </w:r>
      <w:r w:rsidR="00A556FD">
        <w:fldChar w:fldCharType="end"/>
      </w:r>
      <w:r w:rsidR="00241526">
        <w:fldChar w:fldCharType="separate"/>
      </w:r>
      <w:r w:rsidR="00FF528D">
        <w:rPr>
          <w:noProof/>
        </w:rPr>
        <w:t>(</w:t>
      </w:r>
      <w:hyperlink w:anchor="_ENREF_5" w:tooltip="Christofides, 2010 #896" w:history="1">
        <w:r w:rsidR="003203F2">
          <w:rPr>
            <w:noProof/>
          </w:rPr>
          <w:t>Christofides &amp; Jewkes, 2010</w:t>
        </w:r>
      </w:hyperlink>
      <w:r w:rsidR="00FF528D">
        <w:rPr>
          <w:noProof/>
        </w:rPr>
        <w:t>)</w:t>
      </w:r>
      <w:r w:rsidR="00241526">
        <w:fldChar w:fldCharType="end"/>
      </w:r>
      <w:r w:rsidR="006A29D1">
        <w:t xml:space="preserve"> and ambulatory care </w:t>
      </w:r>
      <w:r w:rsidR="006A29D1">
        <w:fldChar w:fldCharType="begin"/>
      </w:r>
      <w:r w:rsidR="00A556FD">
        <w:instrText xml:space="preserve"> ADDIN EN.CITE &lt;EndNote&gt;&lt;Cite&gt;&lt;Author&gt;Joyner&lt;/Author&gt;&lt;Year&gt;2012&lt;/Year&gt;&lt;RecNum&gt;885&lt;/RecNum&gt;&lt;DisplayText&gt;(Joyner &amp;amp; Mash, 2012)&lt;/DisplayText&gt;&lt;record&gt;&lt;rec-number&gt;885&lt;/rec-number&gt;&lt;foreign-keys&gt;&lt;key app="EN" db-id="x9t0a0fe92sdznev0z1xs0z3zxtdewevfxfw" timestamp="1403780396"&gt;885&lt;/key&gt;&lt;/foreign-keys&gt;&lt;ref-type name="Journal Article"&gt;17&lt;/ref-type&gt;&lt;contributors&gt;&lt;authors&gt;&lt;author&gt;Joyner, K.&lt;/author&gt;&lt;author&gt;Mash, R.&lt;/author&gt;&lt;/authors&gt;&lt;/contributors&gt;&lt;auth-address&gt;Division of Nursing, Faculty of Health Sciences, Stellenbosch University, Tygerberg, South Africa. kjoy@sun.ac.za&lt;/auth-address&gt;&lt;titles&gt;&lt;title&gt;Recognizing intimate partner violence in primary care: Western Cape, South Africa&lt;/title&gt;&lt;secondary-title&gt;PLoS One&lt;/secondary-title&gt;&lt;/titles&gt;&lt;periodical&gt;&lt;full-title&gt;PLoS One&lt;/full-title&gt;&lt;/periodical&gt;&lt;pages&gt;e29540&lt;/pages&gt;&lt;volume&gt;7&lt;/volume&gt;&lt;number&gt;1&lt;/number&gt;&lt;edition&gt;2012/01/14&lt;/edition&gt;&lt;keywords&gt;&lt;keyword&gt;Adult&lt;/keyword&gt;&lt;keyword&gt;Domestic Violence/*statistics &amp;amp; numerical data&lt;/keyword&gt;&lt;keyword&gt;Female&lt;/keyword&gt;&lt;keyword&gt;Humans&lt;/keyword&gt;&lt;keyword&gt;Primary Health Care/*statistics &amp;amp; numerical data&lt;/keyword&gt;&lt;keyword&gt;*Sexual Partners&lt;/keyword&gt;&lt;keyword&gt;South Africa/epidemiology&lt;/keyword&gt;&lt;keyword&gt;Spouse Abuse/diagnosis/statistics &amp;amp; numerical data&lt;/keyword&gt;&lt;/keywords&gt;&lt;dates&gt;&lt;year&gt;2012&lt;/year&gt;&lt;/dates&gt;&lt;isbn&gt;1932-6203 (Electronic)&amp;#xD;1932-6203 (Linking)&lt;/isbn&gt;&lt;accession-num&gt;22242173&lt;/accession-num&gt;&lt;urls&gt;&lt;related-urls&gt;&lt;url&gt;http://www.ncbi.nlm.nih.gov/pubmed/22242173&lt;/url&gt;&lt;/related-urls&gt;&lt;/urls&gt;&lt;electronic-resource-num&gt;10.1371/journal.pone.0029540&amp;#xD;PONE-D-11-12195 [pii]&lt;/electronic-resource-num&gt;&lt;language&gt;eng&lt;/language&gt;&lt;/record&gt;&lt;/Cite&gt;&lt;/EndNote&gt;</w:instrText>
      </w:r>
      <w:r w:rsidR="006A29D1">
        <w:fldChar w:fldCharType="separate"/>
      </w:r>
      <w:r w:rsidR="006C0BD1">
        <w:rPr>
          <w:noProof/>
        </w:rPr>
        <w:t>(</w:t>
      </w:r>
      <w:hyperlink w:anchor="_ENREF_21" w:tooltip="Joyner, 2012 #885" w:history="1">
        <w:r w:rsidR="003203F2">
          <w:rPr>
            <w:noProof/>
          </w:rPr>
          <w:t>Joyner &amp; Mash, 2012</w:t>
        </w:r>
      </w:hyperlink>
      <w:r w:rsidR="006C0BD1">
        <w:rPr>
          <w:noProof/>
        </w:rPr>
        <w:t>)</w:t>
      </w:r>
      <w:r w:rsidR="006A29D1">
        <w:fldChar w:fldCharType="end"/>
      </w:r>
      <w:r w:rsidR="0018454A">
        <w:t xml:space="preserve">, but little research has explored views </w:t>
      </w:r>
      <w:r w:rsidR="006A29D1">
        <w:t>of patients around IPV inquiry within</w:t>
      </w:r>
      <w:r w:rsidR="0018454A">
        <w:t xml:space="preserve"> </w:t>
      </w:r>
      <w:r w:rsidR="006A29D1">
        <w:t>antenatal services</w:t>
      </w:r>
      <w:r w:rsidR="0018454A">
        <w:t>.</w:t>
      </w:r>
      <w:r w:rsidR="00881D9D">
        <w:t xml:space="preserve"> Our findings confirm that pregnant women would be supportive of health care providers identifying and responding to violence during antenatal care.</w:t>
      </w:r>
    </w:p>
    <w:p w14:paraId="7A594D08" w14:textId="1A1C35FF" w:rsidR="00365FE7" w:rsidRDefault="00365FE7" w:rsidP="009A2AC4">
      <w:pPr>
        <w:spacing w:line="480" w:lineRule="auto"/>
        <w:ind w:firstLine="720"/>
      </w:pPr>
      <w:r>
        <w:t xml:space="preserve">IPV in this particular urban, sub-Saharan African context seems to include multiple forms of violence, many of which are rather severe. Examples included kicking a pregnant woman’s belly, fetal death due to abdominal blows, locking a woman up, threatening to use a gun, and forced sex. </w:t>
      </w:r>
      <w:r w:rsidR="0044469F">
        <w:t>Importantly, some violence escalated from intimate partner-only to family violence, as in the case of the woman whose cousin beat her up. This confirms that clinic interventions may need to be accompanied by community work in order to counter prevalent norms of violence.</w:t>
      </w:r>
    </w:p>
    <w:p w14:paraId="7799D3BA" w14:textId="0AC957DB" w:rsidR="002B62F4" w:rsidRDefault="00621168" w:rsidP="005D6CBA">
      <w:pPr>
        <w:spacing w:line="480" w:lineRule="auto"/>
        <w:ind w:firstLine="720"/>
      </w:pPr>
      <w:r>
        <w:t xml:space="preserve">Health care providers were receptive to the idea of </w:t>
      </w:r>
      <w:r w:rsidR="00D767BF">
        <w:t xml:space="preserve">receiving training on </w:t>
      </w:r>
      <w:r w:rsidR="00B40895">
        <w:t>IPV</w:t>
      </w:r>
      <w:r w:rsidR="004E0313">
        <w:t>, despite practical challenges in a resource-constrained health setting</w:t>
      </w:r>
      <w:r w:rsidR="00CA01CD">
        <w:t xml:space="preserve">. Similar to findings elsewhere </w:t>
      </w:r>
      <w:r w:rsidR="00241526">
        <w:fldChar w:fldCharType="begin">
          <w:fldData xml:space="preserve">PEVuZE5vdGU+PENpdGU+PEF1dGhvcj5PJmFwb3M7UmVpbGx5PC9BdXRob3I+PFllYXI+MjAxMDwv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</w:fldData>
        </w:fldChar>
      </w:r>
      <w:r w:rsidR="00A556FD">
        <w:instrText xml:space="preserve"> ADDIN EN.CITE </w:instrText>
      </w:r>
      <w:r w:rsidR="00A556FD">
        <w:fldChar w:fldCharType="begin">
          <w:fldData xml:space="preserve">PEVuZE5vdGU+PENpdGU+PEF1dGhvcj5PJmFwb3M7UmVpbGx5PC9BdXRob3I+PFllYXI+MjAxMDwv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</w:fldData>
        </w:fldChar>
      </w:r>
      <w:r w:rsidR="00A556FD">
        <w:instrText xml:space="preserve"> ADDIN EN.CITE.DATA </w:instrText>
      </w:r>
      <w:r w:rsidR="00A556FD">
        <w:fldChar w:fldCharType="end"/>
      </w:r>
      <w:r w:rsidR="00241526">
        <w:fldChar w:fldCharType="separate"/>
      </w:r>
      <w:r w:rsidR="00FF528D">
        <w:rPr>
          <w:noProof/>
        </w:rPr>
        <w:t>(</w:t>
      </w:r>
      <w:hyperlink w:anchor="_ENREF_38" w:tooltip="O'Reilly, 2010 #78" w:history="1">
        <w:r w:rsidR="003203F2">
          <w:rPr>
            <w:noProof/>
          </w:rPr>
          <w:t>O'Reilly, Beale, &amp; Gillies, 2010</w:t>
        </w:r>
      </w:hyperlink>
      <w:r w:rsidR="00FF528D">
        <w:rPr>
          <w:noProof/>
        </w:rPr>
        <w:t xml:space="preserve">; </w:t>
      </w:r>
      <w:hyperlink w:anchor="_ENREF_50" w:tooltip="Roelens, 2006 #919" w:history="1">
        <w:r w:rsidR="003203F2">
          <w:rPr>
            <w:noProof/>
          </w:rPr>
          <w:t>Roelens, Verstraelen, Van Egmond, &amp; Temmerman, 2006</w:t>
        </w:r>
      </w:hyperlink>
      <w:r w:rsidR="00FF528D">
        <w:rPr>
          <w:noProof/>
        </w:rPr>
        <w:t>)</w:t>
      </w:r>
      <w:r w:rsidR="00241526">
        <w:fldChar w:fldCharType="end"/>
      </w:r>
      <w:r w:rsidR="00CA01CD">
        <w:t xml:space="preserve">, we </w:t>
      </w:r>
      <w:r w:rsidR="00CA01CD">
        <w:lastRenderedPageBreak/>
        <w:t>found that inade</w:t>
      </w:r>
      <w:r w:rsidR="00CA01CD" w:rsidRPr="00CA01CD">
        <w:t>quate tim</w:t>
      </w:r>
      <w:r w:rsidR="00CA01CD">
        <w:t>e with patients may hinder IPV inquiry and subsequent intervention</w:t>
      </w:r>
      <w:r w:rsidR="00CA01CD" w:rsidRPr="00CA01CD">
        <w:t xml:space="preserve">. </w:t>
      </w:r>
      <w:r w:rsidR="002B62F4">
        <w:t>The time constraints faced by providers may make it particularly challenging to ask patients “repeatedly” about their violent relationships. Yet, as patients noted in our sample, women may need repeated inquiry to gain comfort with a provider and disclose around this sensitive topic</w:t>
      </w:r>
      <w:r w:rsidR="0044469F">
        <w:t xml:space="preserve"> </w:t>
      </w:r>
      <w:r w:rsidR="0044469F">
        <w:fldChar w:fldCharType="begin">
          <w:fldData xml:space="preserve">PEVuZE5vdGU+PENpdGU+PEF1dGhvcj5FZGluPC9BdXRob3I+PFllYXI+MjAxMDwvWWVhcj48UmVj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</w:fldData>
        </w:fldChar>
      </w:r>
      <w:r w:rsidR="003203F2">
        <w:instrText xml:space="preserve"> ADDIN EN.CITE </w:instrText>
      </w:r>
      <w:r w:rsidR="003203F2">
        <w:fldChar w:fldCharType="begin">
          <w:fldData xml:space="preserve">PEVuZE5vdGU+PENpdGU+PEF1dGhvcj5FZGluPC9BdXRob3I+PFllYXI+MjAxMDwvWWVhcj48UmVj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</w:fldData>
        </w:fldChar>
      </w:r>
      <w:r w:rsidR="003203F2">
        <w:instrText xml:space="preserve"> ADDIN EN.CITE.DATA </w:instrText>
      </w:r>
      <w:r w:rsidR="003203F2">
        <w:fldChar w:fldCharType="end"/>
      </w:r>
      <w:r w:rsidR="0044469F">
        <w:fldChar w:fldCharType="separate"/>
      </w:r>
      <w:r w:rsidR="003203F2">
        <w:rPr>
          <w:noProof/>
        </w:rPr>
        <w:t>(</w:t>
      </w:r>
      <w:hyperlink w:anchor="_ENREF_12" w:tooltip="Edin, 2010 #922" w:history="1">
        <w:r w:rsidR="003203F2">
          <w:rPr>
            <w:noProof/>
          </w:rPr>
          <w:t>Edin, Dahlgren, Lalos, &amp; H√∂gberg, 2010</w:t>
        </w:r>
      </w:hyperlink>
      <w:r w:rsidR="003203F2">
        <w:rPr>
          <w:noProof/>
        </w:rPr>
        <w:t xml:space="preserve">; </w:t>
      </w:r>
      <w:hyperlink w:anchor="_ENREF_28" w:tooltip="Lutz, 2005 #925" w:history="1">
        <w:r w:rsidR="003203F2">
          <w:rPr>
            <w:noProof/>
          </w:rPr>
          <w:t>Lutz, 2005</w:t>
        </w:r>
      </w:hyperlink>
      <w:r w:rsidR="003203F2">
        <w:rPr>
          <w:noProof/>
        </w:rPr>
        <w:t>)</w:t>
      </w:r>
      <w:r w:rsidR="0044469F">
        <w:fldChar w:fldCharType="end"/>
      </w:r>
      <w:r w:rsidR="0044469F">
        <w:t>.</w:t>
      </w:r>
    </w:p>
    <w:p w14:paraId="7DA25B2F" w14:textId="7794943F" w:rsidR="002814DC" w:rsidRDefault="002B62F4" w:rsidP="005D6CBA">
      <w:pPr>
        <w:spacing w:line="480" w:lineRule="auto"/>
        <w:ind w:firstLine="720"/>
      </w:pPr>
      <w:r>
        <w:t>In our sample, provider fears included those around provider safety if, for example, a perpetrator turned rage towards the clinic staff. In other studies, health providers</w:t>
      </w:r>
      <w:r w:rsidR="007A43A8">
        <w:t xml:space="preserve"> </w:t>
      </w:r>
      <w:r w:rsidR="005D6CBA">
        <w:t xml:space="preserve">held </w:t>
      </w:r>
      <w:r w:rsidR="007A43A8">
        <w:t>fear</w:t>
      </w:r>
      <w:r w:rsidR="005D6CBA">
        <w:t>s around possible</w:t>
      </w:r>
      <w:r w:rsidR="007A43A8">
        <w:t xml:space="preserve"> repercussions</w:t>
      </w:r>
      <w:r w:rsidR="005D6CBA">
        <w:t xml:space="preserve"> of asking about violence</w:t>
      </w:r>
      <w:r w:rsidR="007A43A8">
        <w:t xml:space="preserve"> </w:t>
      </w:r>
      <w:r w:rsidR="00241526">
        <w:fldChar w:fldCharType="begin">
          <w:fldData xml:space="preserve">PEVuZE5vdGU+PENpdGU+PEF1dGhvcj5Sb2RyaWd1ZXo8L0F1dGhvcj48WWVhcj4xOTk5PC9ZZWFy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</w:fldData>
        </w:fldChar>
      </w:r>
      <w:r w:rsidR="00A556FD">
        <w:instrText xml:space="preserve"> ADDIN EN.CITE </w:instrText>
      </w:r>
      <w:r w:rsidR="00A556FD">
        <w:fldChar w:fldCharType="begin">
          <w:fldData xml:space="preserve">PEVuZE5vdGU+PENpdGU+PEF1dGhvcj5Sb2RyaWd1ZXo8L0F1dGhvcj48WWVhcj4xOTk5PC9ZZWFy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</w:fldData>
        </w:fldChar>
      </w:r>
      <w:r w:rsidR="00A556FD">
        <w:instrText xml:space="preserve"> ADDIN EN.CITE.DATA </w:instrText>
      </w:r>
      <w:r w:rsidR="00A556FD">
        <w:fldChar w:fldCharType="end"/>
      </w:r>
      <w:r w:rsidR="00241526">
        <w:fldChar w:fldCharType="separate"/>
      </w:r>
      <w:r w:rsidR="00FF528D">
        <w:rPr>
          <w:noProof/>
        </w:rPr>
        <w:t>(</w:t>
      </w:r>
      <w:hyperlink w:anchor="_ENREF_48" w:tooltip="Rodriguez, 1999 #920" w:history="1">
        <w:r w:rsidR="003203F2">
          <w:rPr>
            <w:noProof/>
          </w:rPr>
          <w:t>Rodriguez, Bauer, McLoughlin, &amp; Grumbach, 1999</w:t>
        </w:r>
      </w:hyperlink>
      <w:r w:rsidR="00FF528D">
        <w:rPr>
          <w:noProof/>
        </w:rPr>
        <w:t xml:space="preserve">; </w:t>
      </w:r>
      <w:hyperlink w:anchor="_ENREF_66" w:tooltip="Waalen, 2000 #226" w:history="1">
        <w:r w:rsidR="003203F2">
          <w:rPr>
            <w:noProof/>
          </w:rPr>
          <w:t>Waalen et al., 2000</w:t>
        </w:r>
      </w:hyperlink>
      <w:r w:rsidR="00FF528D">
        <w:rPr>
          <w:noProof/>
        </w:rPr>
        <w:t>)</w:t>
      </w:r>
      <w:r w:rsidR="00241526">
        <w:fldChar w:fldCharType="end"/>
      </w:r>
      <w:r w:rsidR="007A43A8">
        <w:t xml:space="preserve">. </w:t>
      </w:r>
      <w:r>
        <w:t xml:space="preserve">A distinct provider concern was that women would not disclose due to the normalization of violence in this setting. </w:t>
      </w:r>
      <w:r w:rsidR="007A43A8">
        <w:t xml:space="preserve">However, </w:t>
      </w:r>
      <w:r>
        <w:t>this constraint did not seem</w:t>
      </w:r>
      <w:r w:rsidR="007A43A8">
        <w:t xml:space="preserve"> to dissuade providers from intervening</w:t>
      </w:r>
      <w:r w:rsidR="004E6382">
        <w:t xml:space="preserve">, </w:t>
      </w:r>
      <w:r w:rsidR="0038584D">
        <w:t>which differs from findings from other settings</w:t>
      </w:r>
      <w:r w:rsidR="004E6382">
        <w:t xml:space="preserve"> in sub-Saharan A</w:t>
      </w:r>
      <w:r w:rsidR="008F327D">
        <w:t>frica</w:t>
      </w:r>
      <w:r w:rsidR="00075A61">
        <w:t xml:space="preserve"> </w:t>
      </w:r>
      <w:r w:rsidR="008F327D">
        <w:t>where providers express</w:t>
      </w:r>
      <w:r w:rsidR="004E6382">
        <w:t xml:space="preserve"> ambivalence around intervening in IPV </w:t>
      </w:r>
      <w:r w:rsidR="008F327D">
        <w:t>due to beliefs that</w:t>
      </w:r>
      <w:r w:rsidR="008F327D" w:rsidRPr="008F327D">
        <w:t xml:space="preserve"> </w:t>
      </w:r>
      <w:r w:rsidR="008F327D">
        <w:t>violence</w:t>
      </w:r>
      <w:r w:rsidR="008F327D" w:rsidRPr="008F327D">
        <w:t xml:space="preserve"> </w:t>
      </w:r>
      <w:r w:rsidR="008F327D">
        <w:t>is</w:t>
      </w:r>
      <w:r w:rsidR="008F327D" w:rsidRPr="008F327D">
        <w:t xml:space="preserve"> a</w:t>
      </w:r>
      <w:r w:rsidR="008F327D">
        <w:t>n acceptable</w:t>
      </w:r>
      <w:r w:rsidR="008F327D" w:rsidRPr="008F327D">
        <w:t xml:space="preserve"> means </w:t>
      </w:r>
      <w:r w:rsidR="008F327D">
        <w:t>of punishing women</w:t>
      </w:r>
      <w:r w:rsidR="008F327D" w:rsidRPr="008F327D">
        <w:t xml:space="preserve"> who transgress</w:t>
      </w:r>
      <w:r w:rsidR="008F327D">
        <w:t xml:space="preserve"> cultural norms</w:t>
      </w:r>
      <w:r w:rsidR="008F327D" w:rsidRPr="008F327D">
        <w:t xml:space="preserve"> </w:t>
      </w:r>
      <w:r w:rsidR="00241526">
        <w:fldChar w:fldCharType="begin">
          <w:fldData xml:space="preserve">PEVuZE5vdGU+PENpdGU+PEF1dGhvcj5TaGFtdTwvQXV0aG9yPjxZZWFyPjIwMTM8L1llYXI+PFJl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</w:fldData>
        </w:fldChar>
      </w:r>
      <w:r w:rsidR="00A556FD">
        <w:instrText xml:space="preserve"> ADDIN EN.CITE </w:instrText>
      </w:r>
      <w:r w:rsidR="00A556FD">
        <w:fldChar w:fldCharType="begin">
          <w:fldData xml:space="preserve">PEVuZE5vdGU+PENpdGU+PEF1dGhvcj5TaGFtdTwvQXV0aG9yPjxZZWFyPjIwMTM8L1llYXI+PFJl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</w:fldData>
        </w:fldChar>
      </w:r>
      <w:r w:rsidR="00A556FD">
        <w:instrText xml:space="preserve"> ADDIN EN.CITE.DATA </w:instrText>
      </w:r>
      <w:r w:rsidR="00A556FD">
        <w:fldChar w:fldCharType="end"/>
      </w:r>
      <w:r w:rsidR="00241526">
        <w:fldChar w:fldCharType="separate"/>
      </w:r>
      <w:r w:rsidR="00FF528D">
        <w:rPr>
          <w:noProof/>
        </w:rPr>
        <w:t>(</w:t>
      </w:r>
      <w:hyperlink w:anchor="_ENREF_25" w:tooltip="Lawoko, 2013 #1160" w:history="1">
        <w:r w:rsidR="003203F2">
          <w:rPr>
            <w:noProof/>
          </w:rPr>
          <w:t>Lawoko et al., 2013</w:t>
        </w:r>
      </w:hyperlink>
      <w:r w:rsidR="00FF528D">
        <w:rPr>
          <w:noProof/>
        </w:rPr>
        <w:t xml:space="preserve">; </w:t>
      </w:r>
      <w:hyperlink w:anchor="_ENREF_54" w:tooltip="Shamu, 2013 #903" w:history="1">
        <w:r w:rsidR="003203F2">
          <w:rPr>
            <w:noProof/>
          </w:rPr>
          <w:t>Shamu et al., 2013</w:t>
        </w:r>
      </w:hyperlink>
      <w:r w:rsidR="00FF528D">
        <w:rPr>
          <w:noProof/>
        </w:rPr>
        <w:t>)</w:t>
      </w:r>
      <w:r w:rsidR="00241526">
        <w:fldChar w:fldCharType="end"/>
      </w:r>
      <w:r w:rsidR="004E6382">
        <w:t>. Rather than ambivalence or a</w:t>
      </w:r>
      <w:r w:rsidR="00B46DC3">
        <w:t>n unwillingnes</w:t>
      </w:r>
      <w:r w:rsidR="004E0313">
        <w:t>s to take up the screening role</w:t>
      </w:r>
      <w:r w:rsidR="00B46DC3">
        <w:t>, t</w:t>
      </w:r>
      <w:r w:rsidR="007A43A8">
        <w:t>he main reason cited by h</w:t>
      </w:r>
      <w:r w:rsidR="00B60026">
        <w:t xml:space="preserve">ealth care providers in urban Johannesburg </w:t>
      </w:r>
      <w:r w:rsidR="007A43A8">
        <w:t xml:space="preserve">were that they </w:t>
      </w:r>
      <w:r w:rsidR="004E0313">
        <w:t>required more</w:t>
      </w:r>
      <w:r w:rsidR="00B60026">
        <w:t xml:space="preserve"> guidance</w:t>
      </w:r>
      <w:r w:rsidR="007A43A8">
        <w:t xml:space="preserve"> </w:t>
      </w:r>
      <w:r w:rsidR="004E0313">
        <w:t xml:space="preserve">and </w:t>
      </w:r>
      <w:r w:rsidR="007A43A8">
        <w:t>training</w:t>
      </w:r>
      <w:r w:rsidR="00B60026">
        <w:t xml:space="preserve"> around addressing IPV</w:t>
      </w:r>
      <w:r w:rsidR="00B80414">
        <w:t xml:space="preserve"> </w:t>
      </w:r>
      <w:r w:rsidR="00B80414">
        <w:fldChar w:fldCharType="begin"/>
      </w:r>
      <w:r w:rsidR="00A556FD">
        <w:instrText xml:space="preserve"> ADDIN EN.CITE &lt;EndNote&gt;&lt;Cite&gt;&lt;Author&gt;Sprague&lt;/Author&gt;&lt;Year&gt;2015&lt;/Year&gt;&lt;RecNum&gt;1118&lt;/RecNum&gt;&lt;DisplayText&gt;(Sprague, Hatcher, Woollett, &amp;amp; Black, 2015)&lt;/DisplayText&gt;&lt;record&gt;&lt;rec-number&gt;1118&lt;/rec-number&gt;&lt;foreign-keys&gt;&lt;key app="EN" db-id="x9t0a0fe92sdznev0z1xs0z3zxtdewevfxfw" timestamp="1442927932"&gt;1118&lt;/key&gt;&lt;/foreign-keys&gt;&lt;ref-type name="Journal Article"&gt;17&lt;/ref-type&gt;&lt;contributors&gt;&lt;authors&gt;&lt;author&gt;Sprague, Courtenay&lt;/author&gt;&lt;author&gt;Hatcher, Abigail M&lt;/author&gt;&lt;author&gt;Woollett, Nataly&lt;/author&gt;&lt;author&gt;Black, Vivian&lt;/author&gt;&lt;/authors&gt;&lt;/contributors&gt;&lt;titles&gt;&lt;title&gt;How Nurses in Johannesburg Address Intimate Partner Violence in Female Patients Understanding IPV Responses in Low-and Middle-Income Country Health Systems&lt;/title&gt;&lt;secondary-title&gt;Journal of interpersonal violence&lt;/secondary-title&gt;&lt;/titles&gt;&lt;periodical&gt;&lt;full-title&gt;Journal of Interpersonal Violence&lt;/full-title&gt;&lt;/periodical&gt;&lt;pages&gt;e1-29&lt;/pages&gt;&lt;dates&gt;&lt;year&gt;2015&lt;/year&gt;&lt;/dates&gt;&lt;isbn&gt;0886-2605&lt;/isbn&gt;&lt;urls&gt;&lt;/urls&gt;&lt;/record&gt;&lt;/Cite&gt;&lt;/EndNote&gt;</w:instrText>
      </w:r>
      <w:r w:rsidR="00B80414">
        <w:fldChar w:fldCharType="separate"/>
      </w:r>
      <w:r w:rsidR="00B80414">
        <w:rPr>
          <w:noProof/>
        </w:rPr>
        <w:t>(</w:t>
      </w:r>
      <w:hyperlink w:anchor="_ENREF_56" w:tooltip="Sprague, 2015 #1118" w:history="1">
        <w:r w:rsidR="003203F2">
          <w:rPr>
            <w:noProof/>
          </w:rPr>
          <w:t>Sprague, Hatcher, Woollett, &amp; Black, 2015</w:t>
        </w:r>
      </w:hyperlink>
      <w:r w:rsidR="00B80414">
        <w:rPr>
          <w:noProof/>
        </w:rPr>
        <w:t>)</w:t>
      </w:r>
      <w:r w:rsidR="00B80414">
        <w:fldChar w:fldCharType="end"/>
      </w:r>
      <w:r w:rsidR="00B60026">
        <w:t xml:space="preserve">. </w:t>
      </w:r>
      <w:r w:rsidR="005D6CBA">
        <w:t xml:space="preserve">Indeed, </w:t>
      </w:r>
      <w:r w:rsidR="00B60026">
        <w:t xml:space="preserve">having a dedicated </w:t>
      </w:r>
      <w:r w:rsidR="00B60026" w:rsidRPr="00B60026">
        <w:t xml:space="preserve">protocol </w:t>
      </w:r>
      <w:r w:rsidR="00B60026">
        <w:t>for screening</w:t>
      </w:r>
      <w:r w:rsidR="00B60026" w:rsidRPr="00B60026">
        <w:t xml:space="preserve"> </w:t>
      </w:r>
      <w:r w:rsidR="00B40895">
        <w:t xml:space="preserve">improves </w:t>
      </w:r>
      <w:r w:rsidR="00B60026">
        <w:t xml:space="preserve">provider ability to </w:t>
      </w:r>
      <w:r w:rsidR="00D767BF">
        <w:t>identify</w:t>
      </w:r>
      <w:r w:rsidR="00B60026">
        <w:t xml:space="preserve"> IPV</w:t>
      </w:r>
      <w:r w:rsidR="00B60026" w:rsidRPr="00B60026">
        <w:t xml:space="preserve"> </w:t>
      </w:r>
      <w:r w:rsidR="00241526">
        <w:fldChar w:fldCharType="begin">
          <w:fldData xml:space="preserve">PEVuZE5vdGU+PENpdGU+PEF1dGhvcj5XYWFsZW48L0F1dGhvcj48WWVhcj4yMDAwPC9ZZWFyPjxS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</w:fldData>
        </w:fldChar>
      </w:r>
      <w:r w:rsidR="00A556FD">
        <w:instrText xml:space="preserve"> ADDIN EN.CITE </w:instrText>
      </w:r>
      <w:r w:rsidR="00A556FD">
        <w:fldChar w:fldCharType="begin">
          <w:fldData xml:space="preserve">PEVuZE5vdGU+PENpdGU+PEF1dGhvcj5XYWFsZW48L0F1dGhvcj48WWVhcj4yMDAwPC9ZZWFyPjxS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</w:fldData>
        </w:fldChar>
      </w:r>
      <w:r w:rsidR="00A556FD">
        <w:instrText xml:space="preserve"> ADDIN EN.CITE.DATA </w:instrText>
      </w:r>
      <w:r w:rsidR="00A556FD">
        <w:fldChar w:fldCharType="end"/>
      </w:r>
      <w:r w:rsidR="00241526">
        <w:fldChar w:fldCharType="separate"/>
      </w:r>
      <w:r w:rsidR="00FF528D">
        <w:rPr>
          <w:noProof/>
        </w:rPr>
        <w:t>(</w:t>
      </w:r>
      <w:hyperlink w:anchor="_ENREF_66" w:tooltip="Waalen, 2000 #226" w:history="1">
        <w:r w:rsidR="003203F2">
          <w:rPr>
            <w:noProof/>
          </w:rPr>
          <w:t>Waalen et al., 2000</w:t>
        </w:r>
      </w:hyperlink>
      <w:r w:rsidR="00FF528D">
        <w:rPr>
          <w:noProof/>
        </w:rPr>
        <w:t>)</w:t>
      </w:r>
      <w:r w:rsidR="00241526">
        <w:fldChar w:fldCharType="end"/>
      </w:r>
      <w:r w:rsidR="008E5F79">
        <w:t xml:space="preserve"> and lack of training is often a barrier to IPV screening </w:t>
      </w:r>
      <w:r w:rsidR="00241526">
        <w:fldChar w:fldCharType="begin"/>
      </w:r>
      <w:r w:rsidR="00A556FD">
        <w:instrText xml:space="preserve"> ADDIN EN.CITE &lt;EndNote&gt;&lt;Cite&gt;&lt;Author&gt;Beynon&lt;/Author&gt;&lt;Year&gt;2012&lt;/Year&gt;&lt;RecNum&gt;923&lt;/RecNum&gt;&lt;DisplayText&gt;(Beynon, Gutmanis, Tutty, Wathen, &amp;amp; MacMillan, 2012)&lt;/DisplayText&gt;&lt;record&gt;&lt;rec-number&gt;923&lt;/rec-number&gt;&lt;foreign-keys&gt;&lt;key app="EN" db-id="x9t0a0fe92sdznev0z1xs0z3zxtdewevfxfw" timestamp="1411135198"&gt;923&lt;/key&gt;&lt;/foreign-keys&gt;&lt;ref-type name="Journal Article"&gt;17&lt;/ref-type&gt;&lt;contributors&gt;&lt;authors&gt;&lt;author&gt;Beynon, Charlene E&lt;/author&gt;&lt;author&gt;Gutmanis, Iris A&lt;/author&gt;&lt;author&gt;Tutty, Leslie M&lt;/author&gt;&lt;author&gt;Wathen, C Nadine&lt;/author&gt;&lt;author&gt;MacMillan, Harriet L&lt;/author&gt;&lt;/authors&gt;&lt;/contributors&gt;&lt;titles&gt;&lt;title&gt;Why physicians and nurses ask (or don&amp;apos;t) about partner violence: a qualitative analysis&lt;/title&gt;&lt;secondary-title&gt;BMC Public Health&lt;/secondary-title&gt;&lt;/titles&gt;&lt;periodical&gt;&lt;full-title&gt;BMC Public Health&lt;/full-title&gt;&lt;/periodical&gt;&lt;pages&gt;473&lt;/pages&gt;&lt;volume&gt;12&lt;/volume&gt;&lt;number&gt;1&lt;/number&gt;&lt;dates&gt;&lt;year&gt;2012&lt;/year&gt;&lt;/dates&gt;&lt;isbn&gt;1471-2458&lt;/isbn&gt;&lt;urls&gt;&lt;/urls&gt;&lt;/record&gt;&lt;/Cite&gt;&lt;/EndNote&gt;</w:instrText>
      </w:r>
      <w:r w:rsidR="00241526">
        <w:fldChar w:fldCharType="separate"/>
      </w:r>
      <w:r w:rsidR="00FF528D">
        <w:rPr>
          <w:noProof/>
        </w:rPr>
        <w:t>(</w:t>
      </w:r>
      <w:hyperlink w:anchor="_ENREF_3" w:tooltip="Beynon, 2012 #923" w:history="1">
        <w:r w:rsidR="003203F2">
          <w:rPr>
            <w:noProof/>
          </w:rPr>
          <w:t>Beynon, Gutmanis, Tutty, Wathen, &amp; MacMillan, 2012</w:t>
        </w:r>
      </w:hyperlink>
      <w:r w:rsidR="00FF528D">
        <w:rPr>
          <w:noProof/>
        </w:rPr>
        <w:t>)</w:t>
      </w:r>
      <w:r w:rsidR="00241526">
        <w:fldChar w:fldCharType="end"/>
      </w:r>
      <w:r w:rsidR="008E5F79">
        <w:t>.</w:t>
      </w:r>
      <w:r w:rsidR="001417A4">
        <w:t xml:space="preserve"> </w:t>
      </w:r>
      <w:r w:rsidR="005D6CBA">
        <w:t>R</w:t>
      </w:r>
      <w:r w:rsidR="00B46DC3">
        <w:t>obust</w:t>
      </w:r>
      <w:r w:rsidR="001417A4">
        <w:t xml:space="preserve"> training and </w:t>
      </w:r>
      <w:r w:rsidR="00B46DC3">
        <w:t xml:space="preserve">ongoing </w:t>
      </w:r>
      <w:r w:rsidR="001417A4">
        <w:t>support of providers</w:t>
      </w:r>
      <w:r w:rsidR="00881D9D">
        <w:t xml:space="preserve"> </w:t>
      </w:r>
      <w:r w:rsidR="00B46DC3">
        <w:t xml:space="preserve">seems a necessary aspect of implementing any IPV intervention </w:t>
      </w:r>
      <w:r w:rsidR="008F327D">
        <w:t>in the health setting</w:t>
      </w:r>
      <w:r w:rsidR="007942ED">
        <w:t xml:space="preserve"> </w:t>
      </w:r>
      <w:r w:rsidR="007942ED">
        <w:fldChar w:fldCharType="begin">
          <w:fldData xml:space="preserve">PEVuZE5vdGU+PENpdGU+PEF1dGhvcj5TdMO2Y2tsPC9BdXRob3I+PFllYXI+MjAxNDwvWWVhcj48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</w:fldData>
        </w:fldChar>
      </w:r>
      <w:r w:rsidR="00A556FD">
        <w:instrText xml:space="preserve"> ADDIN EN.CITE </w:instrText>
      </w:r>
      <w:r w:rsidR="00A556FD">
        <w:fldChar w:fldCharType="begin">
          <w:fldData xml:space="preserve">PEVuZE5vdGU+PENpdGU+PEF1dGhvcj5TdMO2Y2tsPC9BdXRob3I+PFllYXI+MjAxNDwvWWVhcj48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</w:fldData>
        </w:fldChar>
      </w:r>
      <w:r w:rsidR="00A556FD">
        <w:instrText xml:space="preserve"> ADDIN EN.CITE.DATA </w:instrText>
      </w:r>
      <w:r w:rsidR="00A556FD">
        <w:fldChar w:fldCharType="end"/>
      </w:r>
      <w:r w:rsidR="007942ED">
        <w:fldChar w:fldCharType="separate"/>
      </w:r>
      <w:r w:rsidR="007942ED">
        <w:rPr>
          <w:noProof/>
        </w:rPr>
        <w:t>(</w:t>
      </w:r>
      <w:hyperlink w:anchor="_ENREF_6" w:tooltip="Colombini, 2008 #262" w:history="1">
        <w:r w:rsidR="003203F2">
          <w:rPr>
            <w:noProof/>
          </w:rPr>
          <w:t>Colombini, Mayhew, &amp; Watts, 2008</w:t>
        </w:r>
      </w:hyperlink>
      <w:r w:rsidR="007942ED">
        <w:rPr>
          <w:noProof/>
        </w:rPr>
        <w:t xml:space="preserve">; </w:t>
      </w:r>
      <w:hyperlink w:anchor="_ENREF_57" w:tooltip="Stöckl, 2014 #1112" w:history="1">
        <w:r w:rsidR="003203F2">
          <w:rPr>
            <w:noProof/>
          </w:rPr>
          <w:t>Stöckl, 2014</w:t>
        </w:r>
      </w:hyperlink>
      <w:r w:rsidR="007942ED">
        <w:rPr>
          <w:noProof/>
        </w:rPr>
        <w:t>)</w:t>
      </w:r>
      <w:r w:rsidR="007942ED">
        <w:fldChar w:fldCharType="end"/>
      </w:r>
      <w:r w:rsidR="001417A4">
        <w:t>.</w:t>
      </w:r>
      <w:r w:rsidR="00D767BF">
        <w:t xml:space="preserve"> </w:t>
      </w:r>
      <w:r w:rsidR="005D6CBA">
        <w:t>Yet, it is striking that South African providers have virtually no access to training or clinical tools for responding to violence in the antenatal setting.</w:t>
      </w:r>
    </w:p>
    <w:p w14:paraId="51C6A63F" w14:textId="1926EEEE" w:rsidR="00621168" w:rsidRDefault="001650B1" w:rsidP="00621168">
      <w:pPr>
        <w:spacing w:line="480" w:lineRule="auto"/>
        <w:ind w:firstLine="720"/>
      </w:pPr>
      <w:r>
        <w:t xml:space="preserve">Participants offered several concrete suggestions for designing an IPV intervention in antenatal care. Referrals to existing services should be strengthened, so that women receive more than simply </w:t>
      </w:r>
      <w:r w:rsidR="003C4C3C">
        <w:t xml:space="preserve">the </w:t>
      </w:r>
      <w:r>
        <w:t xml:space="preserve">name </w:t>
      </w:r>
      <w:r w:rsidR="003C4C3C">
        <w:t xml:space="preserve">of a support service </w:t>
      </w:r>
      <w:r>
        <w:t xml:space="preserve">and phone number. </w:t>
      </w:r>
      <w:r w:rsidR="00622945">
        <w:t>Other studies</w:t>
      </w:r>
      <w:r>
        <w:t xml:space="preserve"> suggest that referrals </w:t>
      </w:r>
      <w:r>
        <w:lastRenderedPageBreak/>
        <w:t xml:space="preserve">from health care can </w:t>
      </w:r>
      <w:r w:rsidR="00622945">
        <w:t>increase women’s access</w:t>
      </w:r>
      <w:r>
        <w:t xml:space="preserve"> </w:t>
      </w:r>
      <w:r w:rsidR="00622945">
        <w:t>to</w:t>
      </w:r>
      <w:r>
        <w:t xml:space="preserve"> social services </w:t>
      </w:r>
      <w:r w:rsidR="00241526">
        <w:fldChar w:fldCharType="begin"/>
      </w:r>
      <w:r w:rsidR="00A556FD">
        <w:instrText xml:space="preserve"> ADDIN EN.CITE &lt;EndNote&gt;&lt;Cite&gt;&lt;Author&gt;Wathen&lt;/Author&gt;&lt;Year&gt;2003&lt;/Year&gt;&lt;RecNum&gt;914&lt;/RecNum&gt;&lt;DisplayText&gt;(Wathen &amp;amp; MacMillan, 2003)&lt;/DisplayText&gt;&lt;record&gt;&lt;rec-number&gt;914&lt;/rec-number&gt;&lt;foreign-keys&gt;&lt;key app="EN" db-id="x9t0a0fe92sdznev0z1xs0z3zxtdewevfxfw" timestamp="1411132098"&gt;914&lt;/key&gt;&lt;/foreign-keys&gt;&lt;ref-type name="Journal Article"&gt;17&lt;/ref-type&gt;&lt;contributors&gt;&lt;authors&gt;&lt;author&gt;Wathen, C. N.&lt;/author&gt;&lt;author&gt;MacMillan, H. L.&lt;/author&gt;&lt;/authors&gt;&lt;/contributors&gt;&lt;auth-address&gt;Canadian Task Force on Preventive Health Care and Faculty of Information and Media Studies, The University of Western Ontario, London, Ontario, Canada. cwathen@uwo.ca&lt;/auth-address&gt;&lt;titles&gt;&lt;title&gt;Interventions for violence against women: scientific review&lt;/title&gt;&lt;secondary-title&gt;Journal of the American Medical Association&lt;/secondary-title&gt;&lt;/titles&gt;&lt;periodical&gt;&lt;full-title&gt;Journal of the American Medical Association&lt;/full-title&gt;&lt;/periodical&gt;&lt;pages&gt;589-600&lt;/pages&gt;&lt;volume&gt;289&lt;/volume&gt;&lt;number&gt;5&lt;/number&gt;&lt;edition&gt;2003/02/13&lt;/edition&gt;&lt;keywords&gt;&lt;keyword&gt;Behavior Therapy&lt;/keyword&gt;&lt;keyword&gt;Counseling&lt;/keyword&gt;&lt;keyword&gt;Emergency Medical Services&lt;/keyword&gt;&lt;keyword&gt;Female&lt;/keyword&gt;&lt;keyword&gt;Health Education&lt;/keyword&gt;&lt;keyword&gt;Humans&lt;/keyword&gt;&lt;keyword&gt;Male&lt;/keyword&gt;&lt;keyword&gt;Spouse Abuse/*prevention &amp;amp; control&lt;/keyword&gt;&lt;keyword&gt;*Women&amp;apos;s Health&lt;/keyword&gt;&lt;/keywords&gt;&lt;dates&gt;&lt;year&gt;2003&lt;/year&gt;&lt;pub-dates&gt;&lt;date&gt;Feb 5&lt;/date&gt;&lt;/pub-dates&gt;&lt;/dates&gt;&lt;isbn&gt;0098-7484 (Print)&amp;#xD;0098-7484 (Linking)&lt;/isbn&gt;&lt;accession-num&gt;12578492&lt;/accession-num&gt;&lt;urls&gt;&lt;related-urls&gt;&lt;url&gt;http://www.ncbi.nlm.nih.gov/pubmed/12578492&lt;/url&gt;&lt;/related-urls&gt;&lt;/urls&gt;&lt;electronic-resource-num&gt;jsr20018 [pii]&lt;/electronic-resource-num&gt;&lt;language&gt;eng&lt;/language&gt;&lt;/record&gt;&lt;/Cite&gt;&lt;/EndNote&gt;</w:instrText>
      </w:r>
      <w:r w:rsidR="00241526">
        <w:fldChar w:fldCharType="separate"/>
      </w:r>
      <w:r w:rsidR="00FF528D">
        <w:rPr>
          <w:noProof/>
        </w:rPr>
        <w:t>(</w:t>
      </w:r>
      <w:hyperlink w:anchor="_ENREF_67" w:tooltip="Wathen, 2003 #914" w:history="1">
        <w:r w:rsidR="003203F2">
          <w:rPr>
            <w:noProof/>
          </w:rPr>
          <w:t>Wathen &amp; MacMillan, 2003</w:t>
        </w:r>
      </w:hyperlink>
      <w:r w:rsidR="00FF528D">
        <w:rPr>
          <w:noProof/>
        </w:rPr>
        <w:t>)</w:t>
      </w:r>
      <w:r w:rsidR="00241526">
        <w:fldChar w:fldCharType="end"/>
      </w:r>
      <w:r w:rsidR="00622945">
        <w:t xml:space="preserve">. </w:t>
      </w:r>
      <w:r w:rsidR="002772E9">
        <w:t xml:space="preserve">Findings from </w:t>
      </w:r>
      <w:r w:rsidR="0038584D">
        <w:t xml:space="preserve">this research support </w:t>
      </w:r>
      <w:r w:rsidR="002772E9">
        <w:t>setting</w:t>
      </w:r>
      <w:r w:rsidR="00075A61">
        <w:t xml:space="preserve"> </w:t>
      </w:r>
      <w:r w:rsidR="002772E9">
        <w:t xml:space="preserve">a systems-based approach to referrals from the clinic </w:t>
      </w:r>
      <w:r w:rsidR="00241526">
        <w:fldChar w:fldCharType="begin">
          <w:fldData xml:space="preserve">PEVuZE5vdGU+PENpdGU+PEF1dGhvcj5SYW1hY2hhbmRyYW48L0F1dGhvcj48WWVhcj4yMDEzPC9Z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==
</w:fldData>
        </w:fldChar>
      </w:r>
      <w:r w:rsidR="00A556FD">
        <w:instrText xml:space="preserve"> ADDIN EN.CITE </w:instrText>
      </w:r>
      <w:r w:rsidR="00A556FD">
        <w:fldChar w:fldCharType="begin">
          <w:fldData xml:space="preserve">PEVuZE5vdGU+PENpdGU+PEF1dGhvcj5SYW1hY2hhbmRyYW48L0F1dGhvcj48WWVhcj4yMDEzPC9Z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==
</w:fldData>
        </w:fldChar>
      </w:r>
      <w:r w:rsidR="00A556FD">
        <w:instrText xml:space="preserve"> ADDIN EN.CITE.DATA </w:instrText>
      </w:r>
      <w:r w:rsidR="00A556FD">
        <w:fldChar w:fldCharType="end"/>
      </w:r>
      <w:r w:rsidR="00241526">
        <w:fldChar w:fldCharType="separate"/>
      </w:r>
      <w:r w:rsidR="00FF528D">
        <w:rPr>
          <w:noProof/>
        </w:rPr>
        <w:t>(</w:t>
      </w:r>
      <w:hyperlink w:anchor="_ENREF_8" w:tooltip="Decker, 2012 #1162" w:history="1">
        <w:r w:rsidR="003203F2">
          <w:rPr>
            <w:noProof/>
          </w:rPr>
          <w:t>Decker et al., 2012</w:t>
        </w:r>
      </w:hyperlink>
      <w:r w:rsidR="00FF528D">
        <w:rPr>
          <w:noProof/>
        </w:rPr>
        <w:t xml:space="preserve">; </w:t>
      </w:r>
      <w:hyperlink w:anchor="_ENREF_37" w:tooltip="O'Campo, 2011 #1163" w:history="1">
        <w:r w:rsidR="003203F2">
          <w:rPr>
            <w:noProof/>
          </w:rPr>
          <w:t>O'Campo, Kirst, Tsamis, Chambers, &amp; Ahmad, 2011</w:t>
        </w:r>
      </w:hyperlink>
      <w:r w:rsidR="00FF528D">
        <w:rPr>
          <w:noProof/>
        </w:rPr>
        <w:t xml:space="preserve">; </w:t>
      </w:r>
      <w:hyperlink w:anchor="_ENREF_43" w:tooltip="Ramachandran, 2013 #1161" w:history="1">
        <w:r w:rsidR="003203F2">
          <w:rPr>
            <w:noProof/>
          </w:rPr>
          <w:t>Ramachandran, Covarrubias, Watson, &amp; Decker, 2013</w:t>
        </w:r>
      </w:hyperlink>
      <w:r w:rsidR="00FF528D">
        <w:rPr>
          <w:noProof/>
        </w:rPr>
        <w:t>)</w:t>
      </w:r>
      <w:r w:rsidR="00241526">
        <w:fldChar w:fldCharType="end"/>
      </w:r>
      <w:r w:rsidR="002772E9" w:rsidRPr="002772E9">
        <w:t xml:space="preserve">. </w:t>
      </w:r>
      <w:r w:rsidR="009874A4">
        <w:t>Others have found that comprehensive services, including</w:t>
      </w:r>
      <w:r w:rsidR="002772E9" w:rsidRPr="002772E9">
        <w:t xml:space="preserve"> danger assessments, safety plans, mental health services, and </w:t>
      </w:r>
      <w:r w:rsidR="009874A4">
        <w:t>active</w:t>
      </w:r>
      <w:r w:rsidR="002772E9" w:rsidRPr="002772E9">
        <w:t xml:space="preserve"> referrals to other community resources, </w:t>
      </w:r>
      <w:r w:rsidR="009874A4">
        <w:t>lead to</w:t>
      </w:r>
      <w:r w:rsidR="002772E9" w:rsidRPr="002772E9">
        <w:t xml:space="preserve"> increased </w:t>
      </w:r>
      <w:r w:rsidR="00D767BF">
        <w:t>identification</w:t>
      </w:r>
      <w:r w:rsidR="002772E9" w:rsidRPr="002772E9">
        <w:t xml:space="preserve"> by providers </w:t>
      </w:r>
      <w:r w:rsidR="00241526">
        <w:fldChar w:fldCharType="begin">
          <w:fldData xml:space="preserve">PEVuZE5vdGU+PENpdGU+PEF1dGhvcj5NY0NhdzwvQXV0aG9yPjxZZWFyPjIwMDE8L1llYXI+PFJl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</w:fldData>
        </w:fldChar>
      </w:r>
      <w:r w:rsidR="00A556FD">
        <w:instrText xml:space="preserve"> ADDIN EN.CITE </w:instrText>
      </w:r>
      <w:r w:rsidR="00A556FD">
        <w:fldChar w:fldCharType="begin">
          <w:fldData xml:space="preserve">PEVuZE5vdGU+PENpdGU+PEF1dGhvcj5NY0NhdzwvQXV0aG9yPjxZZWFyPjIwMDE8L1llYXI+PFJl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</w:fldData>
        </w:fldChar>
      </w:r>
      <w:r w:rsidR="00A556FD">
        <w:instrText xml:space="preserve"> ADDIN EN.CITE.DATA </w:instrText>
      </w:r>
      <w:r w:rsidR="00A556FD">
        <w:fldChar w:fldCharType="end"/>
      </w:r>
      <w:r w:rsidR="00241526">
        <w:fldChar w:fldCharType="separate"/>
      </w:r>
      <w:r w:rsidR="00FF528D">
        <w:rPr>
          <w:noProof/>
        </w:rPr>
        <w:t>(</w:t>
      </w:r>
      <w:hyperlink w:anchor="_ENREF_30" w:tooltip="McCaw, 2001 #1164" w:history="1">
        <w:r w:rsidR="003203F2">
          <w:rPr>
            <w:noProof/>
          </w:rPr>
          <w:t>McCaw, Berman, Syme, &amp; Hunkeler, 2001</w:t>
        </w:r>
      </w:hyperlink>
      <w:r w:rsidR="00FF528D">
        <w:rPr>
          <w:noProof/>
        </w:rPr>
        <w:t>)</w:t>
      </w:r>
      <w:r w:rsidR="00241526">
        <w:fldChar w:fldCharType="end"/>
      </w:r>
      <w:r w:rsidR="002772E9" w:rsidRPr="002772E9">
        <w:t>.</w:t>
      </w:r>
      <w:r w:rsidR="002772E9">
        <w:t xml:space="preserve"> </w:t>
      </w:r>
      <w:r w:rsidR="0038584D">
        <w:t xml:space="preserve">The capacity and accessibility of </w:t>
      </w:r>
      <w:r>
        <w:t>existing referral services</w:t>
      </w:r>
      <w:r w:rsidR="0038584D">
        <w:t xml:space="preserve"> must be assessed in determining the appropriateness of a referral system</w:t>
      </w:r>
      <w:r>
        <w:t>.</w:t>
      </w:r>
    </w:p>
    <w:p w14:paraId="606C5DDD" w14:textId="75727228" w:rsidR="00075A61" w:rsidRDefault="009E61FB" w:rsidP="005D6CBA">
      <w:pPr>
        <w:spacing w:line="480" w:lineRule="auto"/>
        <w:ind w:firstLine="720"/>
      </w:pPr>
      <w:r>
        <w:t xml:space="preserve">Pregnant women emphasized that the </w:t>
      </w:r>
      <w:r w:rsidR="004E0313">
        <w:t xml:space="preserve">interpersonal </w:t>
      </w:r>
      <w:r>
        <w:t xml:space="preserve">approach </w:t>
      </w:r>
      <w:r w:rsidR="004E0313">
        <w:t xml:space="preserve">by </w:t>
      </w:r>
      <w:r w:rsidR="00686D3E">
        <w:t xml:space="preserve">health care </w:t>
      </w:r>
      <w:r>
        <w:t xml:space="preserve">providers is crucial to encourage </w:t>
      </w:r>
      <w:r w:rsidR="004E0313">
        <w:t xml:space="preserve">IPV </w:t>
      </w:r>
      <w:r>
        <w:t xml:space="preserve">disclosure. For example, providers should be empathetic and kind when discussing the issue, and should refrain from judgment. This aligns with </w:t>
      </w:r>
      <w:r w:rsidR="000D7281">
        <w:t xml:space="preserve">qualitative </w:t>
      </w:r>
      <w:r>
        <w:t>research elsewhere,</w:t>
      </w:r>
      <w:r w:rsidR="000D7281">
        <w:t xml:space="preserve"> where p</w:t>
      </w:r>
      <w:r w:rsidR="000D7281" w:rsidRPr="000D7281">
        <w:t xml:space="preserve">regnant, abused women </w:t>
      </w:r>
      <w:r w:rsidR="000D7281">
        <w:t xml:space="preserve">desire empathy and respect from health providers, but have no expectation that these professionals should </w:t>
      </w:r>
      <w:r w:rsidR="004E0313">
        <w:t>“</w:t>
      </w:r>
      <w:r w:rsidR="000D7281">
        <w:t>somehow fix</w:t>
      </w:r>
      <w:r w:rsidR="000D7281" w:rsidRPr="000D7281">
        <w:t xml:space="preserve"> their situation</w:t>
      </w:r>
      <w:r w:rsidR="004E0313">
        <w:t>”</w:t>
      </w:r>
      <w:r w:rsidR="009874A4">
        <w:t xml:space="preserve"> </w:t>
      </w:r>
      <w:r w:rsidR="00241526">
        <w:fldChar w:fldCharType="begin"/>
      </w:r>
      <w:r w:rsidR="00A556FD">
        <w:instrText xml:space="preserve"> ADDIN EN.CITE &lt;EndNote&gt;&lt;Cite&gt;&lt;Author&gt;Lutz&lt;/Author&gt;&lt;Year&gt;2005&lt;/Year&gt;&lt;RecNum&gt;925&lt;/RecNum&gt;&lt;DisplayText&gt;(Lutz, 2005)&lt;/DisplayText&gt;&lt;record&gt;&lt;rec-number&gt;925&lt;/rec-number&gt;&lt;foreign-keys&gt;&lt;key app="EN" db-id="x9t0a0fe92sdznev0z1xs0z3zxtdewevfxfw" timestamp="1411135623"&gt;925&lt;/key&gt;&lt;/foreign-keys&gt;&lt;ref-type name="Journal Article"&gt;17&lt;/ref-type&gt;&lt;contributors&gt;&lt;authors&gt;&lt;author&gt;Lutz, K. F.&lt;/author&gt;&lt;/authors&gt;&lt;/contributors&gt;&lt;auth-address&gt;Oregon Health &amp;amp; Science University, School of Nursing, Mail Code SN-5S, 3455 S.W. U.S. Veterans Hospital Road, Portland, OR 97239-2941, USA. lutzk@ohsu.edu&lt;/auth-address&gt;&lt;titles&gt;&lt;title&gt;Abused pregnant women&amp;apos;s interactions with health care providers during the childbearing year&lt;/title&gt;&lt;secondary-title&gt;Journal of Obstetrics Gynecology and Neonatal Nursing&lt;/secondary-title&gt;&lt;/titles&gt;&lt;periodical&gt;&lt;full-title&gt;Journal of Obstetrics Gynecology and Neonatal Nursing&lt;/full-title&gt;&lt;/periodical&gt;&lt;pages&gt;151-62&lt;/pages&gt;&lt;volume&gt;34&lt;/volume&gt;&lt;number&gt;2&lt;/number&gt;&lt;edition&gt;2005/03/23&lt;/edition&gt;&lt;keywords&gt;&lt;keyword&gt;Adolescent&lt;/keyword&gt;&lt;keyword&gt;Adult&lt;/keyword&gt;&lt;keyword&gt;Disclosure&lt;/keyword&gt;&lt;keyword&gt;Emotions&lt;/keyword&gt;&lt;keyword&gt;Female&lt;/keyword&gt;&lt;keyword&gt;Humans&lt;/keyword&gt;&lt;keyword&gt;Mass Screening/methods/nursing&lt;/keyword&gt;&lt;keyword&gt;Northwestern United States&lt;/keyword&gt;&lt;keyword&gt;*Nurse-Patient Relations&lt;/keyword&gt;&lt;keyword&gt;Nursing Research&lt;/keyword&gt;&lt;keyword&gt;Obstetric Nursing/*methods&lt;/keyword&gt;&lt;keyword&gt;Patient Acceptance of Health Care/psychology&lt;/keyword&gt;&lt;keyword&gt;Patient Education as Topic/methods&lt;/keyword&gt;&lt;keyword&gt;Pregnancy&lt;/keyword&gt;&lt;keyword&gt;Qualitative Research&lt;/keyword&gt;&lt;keyword&gt;Spouse Abuse/*prevention &amp;amp; control/*psychology&lt;/keyword&gt;&lt;/keywords&gt;&lt;dates&gt;&lt;year&gt;2005&lt;/year&gt;&lt;pub-dates&gt;&lt;date&gt;Mar-Apr&lt;/date&gt;&lt;/pub-dates&gt;&lt;/dates&gt;&lt;isbn&gt;0884-2175 (Print)&amp;#xD;0090-0311 (Linking)&lt;/isbn&gt;&lt;accession-num&gt;15781592&lt;/accession-num&gt;&lt;urls&gt;&lt;related-urls&gt;&lt;url&gt;http://www.ncbi.nlm.nih.gov/pubmed/15781592&lt;/url&gt;&lt;/related-urls&gt;&lt;/urls&gt;&lt;electronic-resource-num&gt;34/2/151 [pii]&amp;#xD;10.1177/0884217505274580&lt;/electronic-resource-num&gt;&lt;language&gt;eng&lt;/language&gt;&lt;/record&gt;&lt;/Cite&gt;&lt;/EndNote&gt;</w:instrText>
      </w:r>
      <w:r w:rsidR="00241526">
        <w:fldChar w:fldCharType="separate"/>
      </w:r>
      <w:r w:rsidR="00FF528D">
        <w:rPr>
          <w:noProof/>
        </w:rPr>
        <w:t>(</w:t>
      </w:r>
      <w:hyperlink w:anchor="_ENREF_28" w:tooltip="Lutz, 2005 #925" w:history="1">
        <w:r w:rsidR="003203F2">
          <w:rPr>
            <w:noProof/>
          </w:rPr>
          <w:t>Lutz, 2005</w:t>
        </w:r>
      </w:hyperlink>
      <w:r w:rsidR="00FF528D">
        <w:rPr>
          <w:noProof/>
        </w:rPr>
        <w:t>)</w:t>
      </w:r>
      <w:r w:rsidR="00241526">
        <w:fldChar w:fldCharType="end"/>
      </w:r>
      <w:r w:rsidR="000D7281">
        <w:t>.</w:t>
      </w:r>
      <w:r>
        <w:t xml:space="preserve"> </w:t>
      </w:r>
      <w:r w:rsidR="00A028B5">
        <w:t xml:space="preserve">Others have noted that </w:t>
      </w:r>
      <w:r w:rsidR="000D7281">
        <w:t xml:space="preserve">even </w:t>
      </w:r>
      <w:r w:rsidR="00A028B5">
        <w:t>brief discussions with clinicians who approach patients in a concerned and non</w:t>
      </w:r>
      <w:r w:rsidR="008E5F79">
        <w:t>-</w:t>
      </w:r>
      <w:r w:rsidR="00A028B5">
        <w:t xml:space="preserve">judgmental way can </w:t>
      </w:r>
      <w:r w:rsidR="000D7281">
        <w:t>lead to a life-changing opportunity for women to reconsider the violence</w:t>
      </w:r>
      <w:r w:rsidR="00A028B5">
        <w:t xml:space="preserve"> </w:t>
      </w:r>
      <w:r w:rsidR="00241526">
        <w:fldChar w:fldCharType="begin">
          <w:fldData xml:space="preserve">PEVuZE5vdGU+PENpdGU+PEF1dGhvcj5DaGFuZzwvQXV0aG9yPjxZZWFyPjIwMDU8L1llYXI+PFJl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</w:fldData>
        </w:fldChar>
      </w:r>
      <w:r w:rsidR="00A556FD">
        <w:instrText xml:space="preserve"> ADDIN EN.CITE </w:instrText>
      </w:r>
      <w:r w:rsidR="00A556FD">
        <w:fldChar w:fldCharType="begin">
          <w:fldData xml:space="preserve">PEVuZE5vdGU+PENpdGU+PEF1dGhvcj5DaGFuZzwvQXV0aG9yPjxZZWFyPjIwMDU8L1llYXI+PFJl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</w:fldData>
        </w:fldChar>
      </w:r>
      <w:r w:rsidR="00A556FD">
        <w:instrText xml:space="preserve"> ADDIN EN.CITE.DATA </w:instrText>
      </w:r>
      <w:r w:rsidR="00A556FD">
        <w:fldChar w:fldCharType="end"/>
      </w:r>
      <w:r w:rsidR="00241526">
        <w:fldChar w:fldCharType="separate"/>
      </w:r>
      <w:r w:rsidR="00FF528D">
        <w:rPr>
          <w:noProof/>
        </w:rPr>
        <w:t>(</w:t>
      </w:r>
      <w:hyperlink w:anchor="_ENREF_4" w:tooltip="Chang, 2005 #918" w:history="1">
        <w:r w:rsidR="003203F2">
          <w:rPr>
            <w:noProof/>
          </w:rPr>
          <w:t>Chang et al., 2005</w:t>
        </w:r>
      </w:hyperlink>
      <w:r w:rsidR="00FF528D">
        <w:rPr>
          <w:noProof/>
        </w:rPr>
        <w:t xml:space="preserve">; </w:t>
      </w:r>
      <w:hyperlink w:anchor="_ENREF_46" w:tooltip="Rhodes, 2003 #921" w:history="1">
        <w:r w:rsidR="003203F2">
          <w:rPr>
            <w:noProof/>
          </w:rPr>
          <w:t>Rhodes &amp; Levinson, 2003</w:t>
        </w:r>
      </w:hyperlink>
      <w:r w:rsidR="00FF528D">
        <w:rPr>
          <w:noProof/>
        </w:rPr>
        <w:t>)</w:t>
      </w:r>
      <w:r w:rsidR="00241526">
        <w:fldChar w:fldCharType="end"/>
      </w:r>
      <w:r w:rsidR="00A028B5">
        <w:t>.</w:t>
      </w:r>
      <w:r w:rsidR="008E5F79">
        <w:t xml:space="preserve"> </w:t>
      </w:r>
      <w:r w:rsidR="004E0313">
        <w:t xml:space="preserve">This is partly because </w:t>
      </w:r>
      <w:r w:rsidR="004E0313" w:rsidRPr="004E0313">
        <w:t>naming the experience as abuse</w:t>
      </w:r>
      <w:r w:rsidR="004E0313">
        <w:t xml:space="preserve"> and</w:t>
      </w:r>
      <w:r w:rsidR="004E0313" w:rsidRPr="004E0313">
        <w:t xml:space="preserve"> </w:t>
      </w:r>
      <w:r w:rsidR="00672533">
        <w:t>connecting with health workers can reduce isolation and allow</w:t>
      </w:r>
      <w:r w:rsidR="004E0313">
        <w:t xml:space="preserve"> women to create</w:t>
      </w:r>
      <w:r w:rsidR="004E0313" w:rsidRPr="004E0313">
        <w:t xml:space="preserve"> new narratives of </w:t>
      </w:r>
      <w:r w:rsidR="00672533">
        <w:t xml:space="preserve">their experience </w:t>
      </w:r>
      <w:r w:rsidR="00241526">
        <w:fldChar w:fldCharType="begin">
          <w:fldData xml:space="preserve">PEVuZE5vdGU+PENpdGU+PEF1dGhvcj5TcGFuZ2FybzwvQXV0aG9yPjxZZWFyPjIwMTE8L1llYXI+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=
</w:fldData>
        </w:fldChar>
      </w:r>
      <w:r w:rsidR="00A556FD">
        <w:instrText xml:space="preserve"> ADDIN EN.CITE </w:instrText>
      </w:r>
      <w:r w:rsidR="00A556FD">
        <w:fldChar w:fldCharType="begin">
          <w:fldData xml:space="preserve">PEVuZE5vdGU+PENpdGU+PEF1dGhvcj5TcGFuZ2FybzwvQXV0aG9yPjxZZWFyPjIwMTE8L1llYXI+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=
</w:fldData>
        </w:fldChar>
      </w:r>
      <w:r w:rsidR="00A556FD">
        <w:instrText xml:space="preserve"> ADDIN EN.CITE.DATA </w:instrText>
      </w:r>
      <w:r w:rsidR="00A556FD">
        <w:fldChar w:fldCharType="end"/>
      </w:r>
      <w:r w:rsidR="00241526">
        <w:fldChar w:fldCharType="separate"/>
      </w:r>
      <w:r w:rsidR="00FF528D">
        <w:rPr>
          <w:noProof/>
        </w:rPr>
        <w:t>(</w:t>
      </w:r>
      <w:hyperlink w:anchor="_ENREF_17" w:tooltip="Herman-Lewis, 1992 #1166" w:history="1">
        <w:r w:rsidR="003203F2">
          <w:rPr>
            <w:noProof/>
          </w:rPr>
          <w:t>Herman-Lewis, 1992</w:t>
        </w:r>
      </w:hyperlink>
      <w:r w:rsidR="00FF528D">
        <w:rPr>
          <w:noProof/>
        </w:rPr>
        <w:t xml:space="preserve">; </w:t>
      </w:r>
      <w:hyperlink w:anchor="_ENREF_22" w:tooltip="Joyner, 2011 #887" w:history="1">
        <w:r w:rsidR="003203F2">
          <w:rPr>
            <w:noProof/>
          </w:rPr>
          <w:t>Joyner &amp; Mash, 2011</w:t>
        </w:r>
      </w:hyperlink>
      <w:r w:rsidR="00FF528D">
        <w:rPr>
          <w:noProof/>
        </w:rPr>
        <w:t xml:space="preserve">; </w:t>
      </w:r>
      <w:hyperlink w:anchor="_ENREF_55" w:tooltip="Spangaro, 2011 #1165" w:history="1">
        <w:r w:rsidR="003203F2">
          <w:rPr>
            <w:noProof/>
          </w:rPr>
          <w:t>Spangaro, Zwi, &amp; Poulos, 2011</w:t>
        </w:r>
      </w:hyperlink>
      <w:r w:rsidR="00FF528D">
        <w:rPr>
          <w:noProof/>
        </w:rPr>
        <w:t>)</w:t>
      </w:r>
      <w:r w:rsidR="00241526">
        <w:fldChar w:fldCharType="end"/>
      </w:r>
      <w:r w:rsidR="004E0313" w:rsidRPr="004E0313">
        <w:t>.</w:t>
      </w:r>
      <w:r w:rsidR="004E0313">
        <w:t xml:space="preserve"> </w:t>
      </w:r>
      <w:r w:rsidR="00075A61">
        <w:t>In some instances, health workers in our research recounted cases of “pushing women” to disclose violence. Existing guidelines suggest that such a forceful approach should be avoided in lieu of more empathetic and women-centered approach</w:t>
      </w:r>
      <w:r w:rsidR="00D767BF">
        <w:t>, as it violates women’s autonomy</w:t>
      </w:r>
      <w:r w:rsidR="00075A61">
        <w:t xml:space="preserve"> </w:t>
      </w:r>
      <w:r w:rsidR="00075A61">
        <w:fldChar w:fldCharType="begin"/>
      </w:r>
      <w:r w:rsidR="00A556FD">
        <w:instrText xml:space="preserve"> ADDIN EN.CITE &lt;EndNote&gt;&lt;Cite&gt;&lt;Author&gt;WHO&lt;/Author&gt;&lt;Year&gt;2013&lt;/Year&gt;&lt;RecNum&gt;897&lt;/RecNum&gt;&lt;DisplayText&gt;(WHO, 2013)&lt;/DisplayText&gt;&lt;record&gt;&lt;rec-number&gt;897&lt;/rec-number&gt;&lt;foreign-keys&gt;&lt;key app="EN" db-id="x9t0a0fe92sdznev0z1xs0z3zxtdewevfxfw" timestamp="1407753703"&gt;897&lt;/key&gt;&lt;/foreign-keys&gt;&lt;ref-type name="Report"&gt;27&lt;/ref-type&gt;&lt;contributors&gt;&lt;authors&gt;&lt;author&gt;WHO,&lt;/author&gt;&lt;/authors&gt;&lt;/contributors&gt;&lt;titles&gt;&lt;title&gt;Responding to intimate partner violence and sexual violence against women: WHO clinical and policy guidelines&lt;/title&gt;&lt;/titles&gt;&lt;dates&gt;&lt;year&gt;2013&lt;/year&gt;&lt;/dates&gt;&lt;pub-location&gt;Geneva&lt;/pub-location&gt;&lt;publisher&gt;World Health Organization&lt;/publisher&gt;&lt;urls&gt;&lt;related-urls&gt;&lt;url&gt;http://www.who.int/reproductivehealth/publications/violence/9789241548595/en/&lt;/url&gt;&lt;/related-urls&gt;&lt;/urls&gt;&lt;/record&gt;&lt;/Cite&gt;&lt;/EndNote&gt;</w:instrText>
      </w:r>
      <w:r w:rsidR="00075A61">
        <w:fldChar w:fldCharType="separate"/>
      </w:r>
      <w:r w:rsidR="00075A61">
        <w:rPr>
          <w:noProof/>
        </w:rPr>
        <w:t>(</w:t>
      </w:r>
      <w:hyperlink w:anchor="_ENREF_69" w:tooltip="WHO, 2013 #897" w:history="1">
        <w:r w:rsidR="003203F2">
          <w:rPr>
            <w:noProof/>
          </w:rPr>
          <w:t>WHO, 2013</w:t>
        </w:r>
      </w:hyperlink>
      <w:r w:rsidR="00075A61">
        <w:rPr>
          <w:noProof/>
        </w:rPr>
        <w:t>)</w:t>
      </w:r>
      <w:r w:rsidR="00075A61">
        <w:fldChar w:fldCharType="end"/>
      </w:r>
      <w:r w:rsidR="00075A61">
        <w:t>.</w:t>
      </w:r>
      <w:r w:rsidR="00075A61" w:rsidRPr="00075A61">
        <w:t xml:space="preserve"> </w:t>
      </w:r>
      <w:r w:rsidR="00075A61">
        <w:t xml:space="preserve">Our research showed that women find it less important </w:t>
      </w:r>
      <w:r w:rsidR="00075A61">
        <w:rPr>
          <w:i/>
        </w:rPr>
        <w:t xml:space="preserve">who </w:t>
      </w:r>
      <w:r w:rsidR="00075A61">
        <w:t xml:space="preserve">delivers the intervention than </w:t>
      </w:r>
      <w:r w:rsidR="00075A61">
        <w:rPr>
          <w:i/>
        </w:rPr>
        <w:t xml:space="preserve">how skillfully </w:t>
      </w:r>
      <w:r w:rsidR="00075A61">
        <w:t>a health worker conducts it. This finding suggests that training for health providers should focus on skills around empathy, non-judgmental listening, and offering concrete support.</w:t>
      </w:r>
    </w:p>
    <w:p w14:paraId="0976CD60" w14:textId="1CA60735" w:rsidR="00EB7BE1" w:rsidRPr="00CC7ECD" w:rsidRDefault="00CC7ECD" w:rsidP="00523D1F">
      <w:pPr>
        <w:spacing w:line="480" w:lineRule="auto"/>
        <w:ind w:firstLine="720"/>
      </w:pPr>
      <w:r>
        <w:lastRenderedPageBreak/>
        <w:t xml:space="preserve">The findings of this formative research should be examined in light of several design limitations. Firstly, logistical constraints led to small sample sizes of each participant group. While analysis suggested that we began to reach saturation through FGDs with pregnant women, the IDIs with pregnant women experiencing IPV were not sufficient to reach thematic saturation </w:t>
      </w:r>
      <w:r w:rsidR="00241526">
        <w:fldChar w:fldCharType="begin"/>
      </w:r>
      <w:r w:rsidR="00A556FD">
        <w:instrText xml:space="preserve"> ADDIN EN.CITE &lt;EndNote&gt;&lt;Cite&gt;&lt;Author&gt;Morse&lt;/Author&gt;&lt;Year&gt;1993&lt;/Year&gt;&lt;RecNum&gt;1167&lt;/RecNum&gt;&lt;DisplayText&gt;(Morse, 1993)&lt;/DisplayText&gt;&lt;record&gt;&lt;rec-number&gt;1167&lt;/rec-number&gt;&lt;foreign-keys&gt;&lt;key app="EN" db-id="x9t0a0fe92sdznev0z1xs0z3zxtdewevfxfw" timestamp="1456924254"&gt;1167&lt;/key&gt;&lt;/foreign-keys&gt;&lt;ref-type name="Book"&gt;6&lt;/ref-type&gt;&lt;contributors&gt;&lt;authors&gt;&lt;author&gt;Morse, J.M.&lt;/author&gt;&lt;/authors&gt;&lt;/contributors&gt;&lt;titles&gt;&lt;title&gt;Critical issues in qualitative research methods&lt;/title&gt;&lt;/titles&gt;&lt;dates&gt;&lt;year&gt;1993&lt;/year&gt;&lt;/dates&gt;&lt;publisher&gt;Sage Publications, Incorporated&lt;/publisher&gt;&lt;isbn&gt;0803950438&lt;/isbn&gt;&lt;urls&gt;&lt;/urls&gt;&lt;/record&gt;&lt;/Cite&gt;&lt;Cite&gt;&lt;Author&gt;Morse&lt;/Author&gt;&lt;Year&gt;1993&lt;/Year&gt;&lt;RecNum&gt;1167&lt;/RecNum&gt;&lt;record&gt;&lt;rec-number&gt;1167&lt;/rec-number&gt;&lt;foreign-keys&gt;&lt;key app="EN" db-id="x9t0a0fe92sdznev0z1xs0z3zxtdewevfxfw" timestamp="1456924254"&gt;1167&lt;/key&gt;&lt;/foreign-keys&gt;&lt;ref-type name="Book"&gt;6&lt;/ref-type&gt;&lt;contributors&gt;&lt;authors&gt;&lt;author&gt;Morse, J.M.&lt;/author&gt;&lt;/authors&gt;&lt;/contributors&gt;&lt;titles&gt;&lt;title&gt;Critical issues in qualitative research methods&lt;/title&gt;&lt;/titles&gt;&lt;dates&gt;&lt;year&gt;1993&lt;/year&gt;&lt;/dates&gt;&lt;publisher&gt;Sage Publications, Incorporated&lt;/publisher&gt;&lt;isbn&gt;0803950438&lt;/isbn&gt;&lt;urls&gt;&lt;/urls&gt;&lt;/record&gt;&lt;/Cite&gt;&lt;/EndNote&gt;</w:instrText>
      </w:r>
      <w:r w:rsidR="00241526">
        <w:fldChar w:fldCharType="separate"/>
      </w:r>
      <w:r w:rsidR="00FF528D">
        <w:rPr>
          <w:noProof/>
        </w:rPr>
        <w:t>(</w:t>
      </w:r>
      <w:hyperlink w:anchor="_ENREF_36" w:tooltip="Morse, 1993 #1167" w:history="1">
        <w:r w:rsidR="003203F2">
          <w:rPr>
            <w:noProof/>
          </w:rPr>
          <w:t>Morse, 1993</w:t>
        </w:r>
      </w:hyperlink>
      <w:r w:rsidR="00FF528D">
        <w:rPr>
          <w:noProof/>
        </w:rPr>
        <w:t>)</w:t>
      </w:r>
      <w:r w:rsidR="00241526">
        <w:fldChar w:fldCharType="end"/>
      </w:r>
      <w:r>
        <w:t xml:space="preserve">. Recruitment of the latter group posed a challenge because </w:t>
      </w:r>
      <w:r w:rsidR="00D840BD">
        <w:t>abused women were asked to volunteer for in-depth interviews following a brief information session and may have preferred a personal invitation in a more private setting.</w:t>
      </w:r>
      <w:r>
        <w:t xml:space="preserve"> Secondly, as with any research, </w:t>
      </w:r>
      <w:r w:rsidR="003A1D85">
        <w:t xml:space="preserve">and qualitative research in particular, </w:t>
      </w:r>
      <w:r>
        <w:t xml:space="preserve">the perspective of individual researchers was brought to the data analysis process. Although we tried to limit a skewed version of the data </w:t>
      </w:r>
      <w:r w:rsidR="00B40895">
        <w:t>analysis</w:t>
      </w:r>
      <w:r>
        <w:t xml:space="preserve"> using team analytical and writing approaches, it is possible that personal perspectives altered the final interpretation of findings. </w:t>
      </w:r>
      <w:r w:rsidR="00804029">
        <w:t xml:space="preserve">Thirdly, we did not collect detailed demographic information about each participant group, which may limit the interpretation of the findings. </w:t>
      </w:r>
      <w:r w:rsidR="00D840BD">
        <w:t xml:space="preserve">The study setting was urban Johannesburg, and thus findings may not be applicable to other settings within South Africa, such as rural areas where clinic services and patient perspectives may differ. </w:t>
      </w:r>
    </w:p>
    <w:p w14:paraId="353A2F3A" w14:textId="77777777" w:rsidR="00075A61" w:rsidRDefault="00075A61" w:rsidP="005248C5">
      <w:pPr>
        <w:widowControl w:val="0"/>
        <w:autoSpaceDE w:val="0"/>
        <w:autoSpaceDN w:val="0"/>
        <w:adjustRightInd w:val="0"/>
        <w:spacing w:line="480" w:lineRule="auto"/>
        <w:rPr>
          <w:rFonts w:ascii="Gill Sans" w:eastAsia="Cambria" w:hAnsi="Gill Sans" w:cs="Times New Roman"/>
          <w:b/>
          <w:i/>
          <w:szCs w:val="22"/>
        </w:rPr>
      </w:pPr>
    </w:p>
    <w:p w14:paraId="2DB19366" w14:textId="540A97BE" w:rsidR="00EB7BE1" w:rsidRPr="000C5F9E" w:rsidRDefault="00EB7BE1" w:rsidP="005248C5">
      <w:pPr>
        <w:widowControl w:val="0"/>
        <w:autoSpaceDE w:val="0"/>
        <w:autoSpaceDN w:val="0"/>
        <w:adjustRightInd w:val="0"/>
        <w:spacing w:line="480" w:lineRule="auto"/>
        <w:rPr>
          <w:rFonts w:ascii="Gill Sans" w:eastAsia="Cambria" w:hAnsi="Gill Sans" w:cs="Times New Roman"/>
          <w:b/>
          <w:i/>
          <w:szCs w:val="22"/>
        </w:rPr>
      </w:pPr>
      <w:r w:rsidRPr="000C5F9E">
        <w:rPr>
          <w:rFonts w:ascii="Gill Sans" w:eastAsia="Cambria" w:hAnsi="Gill Sans" w:cs="Times New Roman"/>
          <w:b/>
          <w:i/>
          <w:szCs w:val="22"/>
        </w:rPr>
        <w:t>Conclusion</w:t>
      </w:r>
    </w:p>
    <w:p w14:paraId="10707A63" w14:textId="7E930AE3" w:rsidR="004E06DE" w:rsidRDefault="008F281B" w:rsidP="00F22882">
      <w:pPr>
        <w:spacing w:line="480" w:lineRule="auto"/>
      </w:pPr>
      <w:r>
        <w:t>While</w:t>
      </w:r>
      <w:r w:rsidRPr="004C44A0">
        <w:t xml:space="preserve"> </w:t>
      </w:r>
      <w:r>
        <w:t xml:space="preserve">promising IPV </w:t>
      </w:r>
      <w:r w:rsidRPr="004C44A0">
        <w:t xml:space="preserve">interventions have been developed </w:t>
      </w:r>
      <w:r>
        <w:t xml:space="preserve">for antenatal care </w:t>
      </w:r>
      <w:r w:rsidRPr="004C44A0">
        <w:t xml:space="preserve">in </w:t>
      </w:r>
      <w:r>
        <w:t>resource-rich settings</w:t>
      </w:r>
      <w:r w:rsidRPr="004C44A0">
        <w:t xml:space="preserve"> </w:t>
      </w:r>
      <w:r w:rsidR="00241526">
        <w:fldChar w:fldCharType="begin">
          <w:fldData xml:space="preserve">PEVuZE5vdGU+PENpdGU+PEF1dGhvcj5QYXJrZXI8L0F1dGhvcj48WWVhcj4xOTk5PC9ZZWFyPjxS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</w:fldData>
        </w:fldChar>
      </w:r>
      <w:r w:rsidR="00A556FD">
        <w:instrText xml:space="preserve"> ADDIN EN.CITE </w:instrText>
      </w:r>
      <w:r w:rsidR="00A556FD">
        <w:fldChar w:fldCharType="begin">
          <w:fldData xml:space="preserve">PEVuZE5vdGU+PENpdGU+PEF1dGhvcj5QYXJrZXI8L0F1dGhvcj48WWVhcj4xOTk5PC9ZZWFyPjxS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</w:fldData>
        </w:fldChar>
      </w:r>
      <w:r w:rsidR="00A556FD">
        <w:instrText xml:space="preserve"> ADDIN EN.CITE.DATA </w:instrText>
      </w:r>
      <w:r w:rsidR="00A556FD">
        <w:fldChar w:fldCharType="end"/>
      </w:r>
      <w:r w:rsidR="00241526">
        <w:fldChar w:fldCharType="separate"/>
      </w:r>
      <w:r w:rsidR="00FF528D">
        <w:rPr>
          <w:noProof/>
        </w:rPr>
        <w:t>(</w:t>
      </w:r>
      <w:hyperlink w:anchor="_ENREF_31" w:tooltip="McFarlane, 2000 #122" w:history="1">
        <w:r w:rsidR="003203F2">
          <w:rPr>
            <w:noProof/>
          </w:rPr>
          <w:t>McFarlane, Soeken, &amp; Wiist, 2000</w:t>
        </w:r>
      </w:hyperlink>
      <w:r w:rsidR="00FF528D">
        <w:rPr>
          <w:noProof/>
        </w:rPr>
        <w:t xml:space="preserve">; </w:t>
      </w:r>
      <w:hyperlink w:anchor="_ENREF_42" w:tooltip="Parker, 1999 #43" w:history="1">
        <w:r w:rsidR="003203F2">
          <w:rPr>
            <w:noProof/>
          </w:rPr>
          <w:t>Parker, McFarlane, Soeken, Silva, &amp; Reel, 1999</w:t>
        </w:r>
      </w:hyperlink>
      <w:r w:rsidR="00FF528D">
        <w:rPr>
          <w:noProof/>
        </w:rPr>
        <w:t xml:space="preserve">; </w:t>
      </w:r>
      <w:hyperlink w:anchor="_ENREF_62" w:tooltip="Tiwari, 2005 #46" w:history="1">
        <w:r w:rsidR="003203F2">
          <w:rPr>
            <w:noProof/>
          </w:rPr>
          <w:t>Tiwari et al., 2005</w:t>
        </w:r>
      </w:hyperlink>
      <w:r w:rsidR="00FF528D">
        <w:rPr>
          <w:noProof/>
        </w:rPr>
        <w:t>)</w:t>
      </w:r>
      <w:r w:rsidR="00241526">
        <w:fldChar w:fldCharType="end"/>
      </w:r>
      <w:r>
        <w:t>,</w:t>
      </w:r>
      <w:r w:rsidRPr="004C44A0">
        <w:t xml:space="preserve"> </w:t>
      </w:r>
      <w:r>
        <w:t>scholars have noted the urgent need to develop</w:t>
      </w:r>
      <w:r w:rsidR="00523D1F">
        <w:t xml:space="preserve"> and evaluate such IPV program</w:t>
      </w:r>
      <w:r>
        <w:t xml:space="preserve">s </w:t>
      </w:r>
      <w:r w:rsidRPr="004C44A0">
        <w:t xml:space="preserve">in </w:t>
      </w:r>
      <w:r>
        <w:t xml:space="preserve">sub-Saharan </w:t>
      </w:r>
      <w:r w:rsidRPr="004C44A0">
        <w:t xml:space="preserve">Africa </w:t>
      </w:r>
      <w:r w:rsidR="00241526" w:rsidRPr="004C44A0">
        <w:fldChar w:fldCharType="begin">
          <w:fldData xml:space="preserve">PEVuZE5vdGU+PENpdGU+PEF1dGhvcj5TdG9ja2w8L0F1dGhvcj48WWVhcj4yMDEwPC9ZZWFyPjxS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=
</w:fldData>
        </w:fldChar>
      </w:r>
      <w:r w:rsidR="00A556FD">
        <w:instrText xml:space="preserve"> ADDIN EN.CITE </w:instrText>
      </w:r>
      <w:r w:rsidR="00A556FD">
        <w:fldChar w:fldCharType="begin">
          <w:fldData xml:space="preserve">PEVuZE5vdGU+PENpdGU+PEF1dGhvcj5TdG9ja2w8L0F1dGhvcj48WWVhcj4yMDEwPC9ZZWFyPjxS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=
</w:fldData>
        </w:fldChar>
      </w:r>
      <w:r w:rsidR="00A556FD">
        <w:instrText xml:space="preserve"> ADDIN EN.CITE.DATA </w:instrText>
      </w:r>
      <w:r w:rsidR="00A556FD">
        <w:fldChar w:fldCharType="end"/>
      </w:r>
      <w:r w:rsidR="00241526" w:rsidRPr="004C44A0">
        <w:fldChar w:fldCharType="separate"/>
      </w:r>
      <w:r w:rsidR="006C0BD1">
        <w:rPr>
          <w:noProof/>
        </w:rPr>
        <w:t>(</w:t>
      </w:r>
      <w:hyperlink w:anchor="_ENREF_38" w:tooltip="O'Reilly, 2010 #78" w:history="1">
        <w:r w:rsidR="003203F2">
          <w:rPr>
            <w:noProof/>
          </w:rPr>
          <w:t>O'Reilly et al., 2010</w:t>
        </w:r>
      </w:hyperlink>
      <w:r w:rsidR="006C0BD1">
        <w:rPr>
          <w:noProof/>
        </w:rPr>
        <w:t xml:space="preserve">; </w:t>
      </w:r>
      <w:hyperlink w:anchor="_ENREF_60" w:tooltip="Stockl, 2010 #1168" w:history="1">
        <w:r w:rsidR="003203F2">
          <w:rPr>
            <w:noProof/>
          </w:rPr>
          <w:t>Stockl, Watts, &amp; Kilonzo Mwambo, 2010</w:t>
        </w:r>
      </w:hyperlink>
      <w:r w:rsidR="006C0BD1">
        <w:rPr>
          <w:noProof/>
        </w:rPr>
        <w:t>)</w:t>
      </w:r>
      <w:r w:rsidR="00241526" w:rsidRPr="004C44A0">
        <w:fldChar w:fldCharType="end"/>
      </w:r>
      <w:r>
        <w:t xml:space="preserve">. </w:t>
      </w:r>
      <w:r w:rsidR="00B72523">
        <w:t xml:space="preserve">Our findings suggest that </w:t>
      </w:r>
      <w:r w:rsidR="003A1D85">
        <w:t xml:space="preserve">a well-designed </w:t>
      </w:r>
      <w:r w:rsidR="00B72523">
        <w:t xml:space="preserve">intervention </w:t>
      </w:r>
      <w:r w:rsidR="003A1D85">
        <w:t xml:space="preserve">to address IPV </w:t>
      </w:r>
      <w:r w:rsidR="00B72523">
        <w:t xml:space="preserve">in Johannesburg antenatal care </w:t>
      </w:r>
      <w:r w:rsidR="003A1D85">
        <w:t>clinics would</w:t>
      </w:r>
      <w:r w:rsidR="00B72523">
        <w:t xml:space="preserve"> meet with high receptivity among </w:t>
      </w:r>
      <w:r w:rsidR="009874A4">
        <w:t xml:space="preserve">both </w:t>
      </w:r>
      <w:r w:rsidR="00B72523">
        <w:t xml:space="preserve">patients and providers. </w:t>
      </w:r>
      <w:r w:rsidR="009874A4">
        <w:t xml:space="preserve">These </w:t>
      </w:r>
      <w:r w:rsidR="003203F2">
        <w:t xml:space="preserve">formative </w:t>
      </w:r>
      <w:r w:rsidR="009874A4">
        <w:t>data suggested several key prerequisites to implementing an IPV intervention in antenatal care</w:t>
      </w:r>
      <w:r w:rsidR="003203F2">
        <w:t xml:space="preserve">. Firstly, we learned that providing </w:t>
      </w:r>
      <w:r>
        <w:t xml:space="preserve">high-quality </w:t>
      </w:r>
      <w:r w:rsidR="00F22882">
        <w:t xml:space="preserve">training and </w:t>
      </w:r>
      <w:r w:rsidR="009874A4">
        <w:t xml:space="preserve">mentorship </w:t>
      </w:r>
      <w:r w:rsidR="00F22882">
        <w:t xml:space="preserve">of key health </w:t>
      </w:r>
      <w:proofErr w:type="gramStart"/>
      <w:r w:rsidR="003203F2">
        <w:t>may</w:t>
      </w:r>
      <w:proofErr w:type="gramEnd"/>
      <w:r w:rsidR="003203F2">
        <w:t xml:space="preserve"> give health professionals necessary and valued skills around IPV response</w:t>
      </w:r>
      <w:r w:rsidR="003A1D85">
        <w:t>.</w:t>
      </w:r>
      <w:r w:rsidR="003203F2">
        <w:t xml:space="preserve"> A focus on skillful, empathetic inquiry about IPV would ensure providers display the interpersonal techniques that </w:t>
      </w:r>
      <w:r w:rsidR="003203F2">
        <w:lastRenderedPageBreak/>
        <w:t>promote safe IPV disclosure. Secondly, additional dedicated staff may be required to address provider concerns around time constraints in a busy antenatal clinic. Thirdly, patients do want to be asked about violence and this conversation can be framed around staying safe in pregnancy – a key priority for a majority of patients who deeply care for the health of their children. Lastly, building a systems-based referral network from the antenatal clinic would ensure onwards services related to IPV.</w:t>
      </w:r>
      <w:r w:rsidR="00F22882">
        <w:t xml:space="preserve"> A carefully </w:t>
      </w:r>
      <w:r w:rsidR="003A1D85">
        <w:t>design</w:t>
      </w:r>
      <w:r w:rsidR="00F22882">
        <w:t>ed</w:t>
      </w:r>
      <w:r w:rsidR="00113E91">
        <w:t xml:space="preserve"> health systems response</w:t>
      </w:r>
      <w:r w:rsidR="000D7281">
        <w:t xml:space="preserve"> </w:t>
      </w:r>
      <w:r w:rsidR="003A1D85">
        <w:t xml:space="preserve">to address IPV in antenatal care </w:t>
      </w:r>
      <w:r w:rsidR="00F22882">
        <w:t xml:space="preserve">will be a crucial step in </w:t>
      </w:r>
      <w:r w:rsidR="000D7281">
        <w:t>achiev</w:t>
      </w:r>
      <w:r w:rsidR="00F22882">
        <w:t>ing</w:t>
      </w:r>
      <w:r w:rsidR="000D7281">
        <w:t xml:space="preserve"> </w:t>
      </w:r>
      <w:r w:rsidR="00F22882">
        <w:t>sustainable impact on</w:t>
      </w:r>
      <w:r w:rsidR="000D7281">
        <w:t xml:space="preserve"> maternal and child health</w:t>
      </w:r>
      <w:r w:rsidR="00D840BD">
        <w:t xml:space="preserve"> in South Africa</w:t>
      </w:r>
      <w:r w:rsidR="000D7281">
        <w:t>.</w:t>
      </w:r>
    </w:p>
    <w:p w14:paraId="4613E2A2" w14:textId="77777777" w:rsidR="004E06DE" w:rsidRDefault="004E06DE" w:rsidP="00400DCB">
      <w:pPr>
        <w:spacing w:line="480" w:lineRule="auto"/>
      </w:pPr>
    </w:p>
    <w:p w14:paraId="03EA4350" w14:textId="77777777" w:rsidR="00400DCB" w:rsidRDefault="00400DCB" w:rsidP="00400DCB">
      <w:pPr>
        <w:spacing w:line="480" w:lineRule="auto"/>
      </w:pPr>
    </w:p>
    <w:p w14:paraId="4D24FB1A" w14:textId="77777777" w:rsidR="0015217A" w:rsidRPr="0015217A" w:rsidRDefault="00EB7BE1" w:rsidP="00400DCB">
      <w:pPr>
        <w:spacing w:line="480" w:lineRule="auto"/>
        <w:rPr>
          <w:rFonts w:ascii="Gill Sans" w:eastAsia="Cambria" w:hAnsi="Gill Sans" w:cs="Times New Roman"/>
          <w:b/>
          <w:szCs w:val="22"/>
        </w:rPr>
      </w:pPr>
      <w:r w:rsidRPr="00400DCB">
        <w:br w:type="page"/>
      </w:r>
      <w:r>
        <w:rPr>
          <w:rFonts w:ascii="Gill Sans" w:eastAsia="Cambria" w:hAnsi="Gill Sans" w:cs="Times New Roman"/>
          <w:b/>
          <w:szCs w:val="22"/>
        </w:rPr>
        <w:lastRenderedPageBreak/>
        <w:t>References</w:t>
      </w:r>
    </w:p>
    <w:p w14:paraId="1EC1E046" w14:textId="77777777" w:rsidR="0015217A" w:rsidRDefault="0015217A" w:rsidP="00D35555"/>
    <w:p w14:paraId="26E6C214" w14:textId="77777777" w:rsidR="003203F2" w:rsidRPr="003203F2" w:rsidRDefault="00241526" w:rsidP="003203F2">
      <w:pPr>
        <w:pStyle w:val="EndNoteBibliography"/>
        <w:ind w:left="720" w:hanging="720"/>
        <w:rPr>
          <w:noProof/>
        </w:rPr>
      </w:pPr>
      <w:r>
        <w:fldChar w:fldCharType="begin"/>
      </w:r>
      <w:r w:rsidR="0015217A">
        <w:instrText xml:space="preserve"> ADDIN EN.REFLIST </w:instrText>
      </w:r>
      <w:r>
        <w:fldChar w:fldCharType="separate"/>
      </w:r>
      <w:bookmarkStart w:id="0" w:name="_ENREF_1"/>
      <w:r w:rsidR="003203F2" w:rsidRPr="003203F2">
        <w:rPr>
          <w:noProof/>
        </w:rPr>
        <w:t xml:space="preserve">Bacchus, L., Mezey, G., Bewley, S., &amp; Haworth, A. (2004). Prevalence of domestic violence when midwives routinely enquire in pregnancy. </w:t>
      </w:r>
      <w:r w:rsidR="003203F2" w:rsidRPr="003203F2">
        <w:rPr>
          <w:i/>
          <w:noProof/>
        </w:rPr>
        <w:t>BJOG: An International Journal of Obstetrics and Gynaecology, 111</w:t>
      </w:r>
      <w:r w:rsidR="003203F2" w:rsidRPr="003203F2">
        <w:rPr>
          <w:noProof/>
        </w:rPr>
        <w:t>(5), 441-445.</w:t>
      </w:r>
      <w:bookmarkEnd w:id="0"/>
    </w:p>
    <w:p w14:paraId="1BBBE998" w14:textId="77777777" w:rsidR="003203F2" w:rsidRPr="003203F2" w:rsidRDefault="003203F2" w:rsidP="003203F2">
      <w:pPr>
        <w:pStyle w:val="EndNoteBibliography"/>
        <w:ind w:left="720" w:hanging="720"/>
        <w:rPr>
          <w:noProof/>
        </w:rPr>
      </w:pPr>
      <w:bookmarkStart w:id="1" w:name="_ENREF_2"/>
      <w:r w:rsidRPr="003203F2">
        <w:rPr>
          <w:noProof/>
        </w:rPr>
        <w:t xml:space="preserve">Bair-Merritt, M. H., Lewis-O'Connor, A., Goel, S., Amato, P., Ismailji, T., Jelley, M., . . . Cronholm, P. (2014). Primary care-based interventions for intimate partner violence: a systematic review. </w:t>
      </w:r>
      <w:r w:rsidRPr="003203F2">
        <w:rPr>
          <w:i/>
          <w:noProof/>
        </w:rPr>
        <w:t>American Journal of Preventive Medicine, 46</w:t>
      </w:r>
      <w:r w:rsidRPr="003203F2">
        <w:rPr>
          <w:noProof/>
        </w:rPr>
        <w:t>(2), 188-194.</w:t>
      </w:r>
      <w:bookmarkEnd w:id="1"/>
    </w:p>
    <w:p w14:paraId="0349D995" w14:textId="77777777" w:rsidR="003203F2" w:rsidRPr="003203F2" w:rsidRDefault="003203F2" w:rsidP="003203F2">
      <w:pPr>
        <w:pStyle w:val="EndNoteBibliography"/>
        <w:ind w:left="720" w:hanging="720"/>
        <w:rPr>
          <w:noProof/>
        </w:rPr>
      </w:pPr>
      <w:bookmarkStart w:id="2" w:name="_ENREF_3"/>
      <w:r w:rsidRPr="003203F2">
        <w:rPr>
          <w:noProof/>
        </w:rPr>
        <w:t xml:space="preserve">Beynon, C. E., Gutmanis, I. A., Tutty, L. M., Wathen, C. N., &amp; MacMillan, H. L. (2012). Why physicians and nurses ask (or don't) about partner violence: a qualitative analysis. </w:t>
      </w:r>
      <w:r w:rsidRPr="003203F2">
        <w:rPr>
          <w:i/>
          <w:noProof/>
        </w:rPr>
        <w:t>BMC Public Health, 12</w:t>
      </w:r>
      <w:r w:rsidRPr="003203F2">
        <w:rPr>
          <w:noProof/>
        </w:rPr>
        <w:t>(1), 473.</w:t>
      </w:r>
      <w:bookmarkEnd w:id="2"/>
    </w:p>
    <w:p w14:paraId="49D69B37" w14:textId="77777777" w:rsidR="003203F2" w:rsidRPr="003203F2" w:rsidRDefault="003203F2" w:rsidP="003203F2">
      <w:pPr>
        <w:pStyle w:val="EndNoteBibliography"/>
        <w:ind w:left="720" w:hanging="720"/>
        <w:rPr>
          <w:noProof/>
        </w:rPr>
      </w:pPr>
      <w:bookmarkStart w:id="3" w:name="_ENREF_4"/>
      <w:r w:rsidRPr="003203F2">
        <w:rPr>
          <w:noProof/>
        </w:rPr>
        <w:t xml:space="preserve">Chang, J. C., Decker, M. R., Moracco, K. E., Martin, S. L., Petersen, R., &amp; Frasier, P. Y. (2005). Asking about intimate partner violence: advice from female survivors to health care providers. </w:t>
      </w:r>
      <w:r w:rsidRPr="003203F2">
        <w:rPr>
          <w:i/>
          <w:noProof/>
        </w:rPr>
        <w:t>Patient education and counseling, 59</w:t>
      </w:r>
      <w:r w:rsidRPr="003203F2">
        <w:rPr>
          <w:noProof/>
        </w:rPr>
        <w:t>(2), 141-147.</w:t>
      </w:r>
      <w:bookmarkEnd w:id="3"/>
    </w:p>
    <w:p w14:paraId="69358D24" w14:textId="77777777" w:rsidR="003203F2" w:rsidRPr="003203F2" w:rsidRDefault="003203F2" w:rsidP="003203F2">
      <w:pPr>
        <w:pStyle w:val="EndNoteBibliography"/>
        <w:ind w:left="720" w:hanging="720"/>
        <w:rPr>
          <w:noProof/>
        </w:rPr>
      </w:pPr>
      <w:bookmarkStart w:id="4" w:name="_ENREF_5"/>
      <w:r w:rsidRPr="003203F2">
        <w:rPr>
          <w:noProof/>
        </w:rPr>
        <w:t xml:space="preserve">Christofides, N., &amp; Jewkes, R. (2010). Acceptability of universal screening for intimate partner violence in voluntary HIV testing and counseling services in South Africa and service implications. </w:t>
      </w:r>
      <w:r w:rsidRPr="003203F2">
        <w:rPr>
          <w:i/>
          <w:noProof/>
        </w:rPr>
        <w:t>AIDS Care, 22</w:t>
      </w:r>
      <w:r w:rsidRPr="003203F2">
        <w:rPr>
          <w:noProof/>
        </w:rPr>
        <w:t>(3), 279-285.</w:t>
      </w:r>
      <w:bookmarkEnd w:id="4"/>
    </w:p>
    <w:p w14:paraId="137ECF4C" w14:textId="77777777" w:rsidR="003203F2" w:rsidRPr="003203F2" w:rsidRDefault="003203F2" w:rsidP="003203F2">
      <w:pPr>
        <w:pStyle w:val="EndNoteBibliography"/>
        <w:ind w:left="720" w:hanging="720"/>
        <w:rPr>
          <w:noProof/>
        </w:rPr>
      </w:pPr>
      <w:bookmarkStart w:id="5" w:name="_ENREF_6"/>
      <w:r w:rsidRPr="003203F2">
        <w:rPr>
          <w:noProof/>
        </w:rPr>
        <w:t xml:space="preserve">Colombini, M., Mayhew, S., &amp; Watts, C. (2008). Health-sector responses to intimate partner violence in low- and middle-income settings: a review of current models, challenges and opportunities. </w:t>
      </w:r>
      <w:r w:rsidRPr="003203F2">
        <w:rPr>
          <w:i/>
          <w:noProof/>
        </w:rPr>
        <w:t>Bulletin of the World Health Organization, 86</w:t>
      </w:r>
      <w:r w:rsidRPr="003203F2">
        <w:rPr>
          <w:noProof/>
        </w:rPr>
        <w:t>(8), 635-642.</w:t>
      </w:r>
      <w:bookmarkEnd w:id="5"/>
    </w:p>
    <w:p w14:paraId="670AE3BA" w14:textId="77777777" w:rsidR="003203F2" w:rsidRPr="003203F2" w:rsidRDefault="003203F2" w:rsidP="003203F2">
      <w:pPr>
        <w:pStyle w:val="EndNoteBibliography"/>
        <w:ind w:left="720" w:hanging="720"/>
        <w:rPr>
          <w:noProof/>
        </w:rPr>
      </w:pPr>
      <w:bookmarkStart w:id="6" w:name="_ENREF_7"/>
      <w:r w:rsidRPr="003203F2">
        <w:rPr>
          <w:noProof/>
        </w:rPr>
        <w:t xml:space="preserve">Davis, R. E. (2002). Leave-taking experiences in the lives of abused women. </w:t>
      </w:r>
      <w:r w:rsidRPr="003203F2">
        <w:rPr>
          <w:i/>
          <w:noProof/>
        </w:rPr>
        <w:t>Clinical Nursing Research, 11</w:t>
      </w:r>
      <w:r w:rsidRPr="003203F2">
        <w:rPr>
          <w:noProof/>
        </w:rPr>
        <w:t>(3), 285-305.</w:t>
      </w:r>
      <w:bookmarkEnd w:id="6"/>
    </w:p>
    <w:p w14:paraId="679AD4A8" w14:textId="77777777" w:rsidR="003203F2" w:rsidRPr="003203F2" w:rsidRDefault="003203F2" w:rsidP="003203F2">
      <w:pPr>
        <w:pStyle w:val="EndNoteBibliography"/>
        <w:ind w:left="720" w:hanging="720"/>
        <w:rPr>
          <w:noProof/>
        </w:rPr>
      </w:pPr>
      <w:bookmarkStart w:id="7" w:name="_ENREF_8"/>
      <w:r w:rsidRPr="003203F2">
        <w:rPr>
          <w:noProof/>
        </w:rPr>
        <w:t xml:space="preserve">Decker, M. R., Frattaroli, S., McCaw, B., Coker, A. L., Miller, E., Sharps, P., . . . Gielen, A. (2012). Transforming the healthcare response to intimate partner violence and taking best practices to scale. </w:t>
      </w:r>
      <w:r w:rsidRPr="003203F2">
        <w:rPr>
          <w:i/>
          <w:noProof/>
        </w:rPr>
        <w:t>Journal of Women's Health, 21</w:t>
      </w:r>
      <w:r w:rsidRPr="003203F2">
        <w:rPr>
          <w:noProof/>
        </w:rPr>
        <w:t>(12), 1222-1229.</w:t>
      </w:r>
      <w:bookmarkEnd w:id="7"/>
    </w:p>
    <w:p w14:paraId="138E38E3" w14:textId="77777777" w:rsidR="003203F2" w:rsidRPr="003203F2" w:rsidRDefault="003203F2" w:rsidP="003203F2">
      <w:pPr>
        <w:pStyle w:val="EndNoteBibliography"/>
        <w:ind w:left="720" w:hanging="720"/>
        <w:rPr>
          <w:noProof/>
        </w:rPr>
      </w:pPr>
      <w:bookmarkStart w:id="8" w:name="_ENREF_9"/>
      <w:r w:rsidRPr="003203F2">
        <w:rPr>
          <w:noProof/>
        </w:rPr>
        <w:t xml:space="preserve">Devries, K. M., Kishor, S., Johnson, H., Stockl, H., Bacchus, L. J., Garcia-Moreno, C., &amp; Watts, C. (2010). Intimate partner violence during pregnancy: analysis of prevalence data from 19 countries. </w:t>
      </w:r>
      <w:r w:rsidRPr="003203F2">
        <w:rPr>
          <w:i/>
          <w:noProof/>
        </w:rPr>
        <w:t>Reproductive health matters, 18</w:t>
      </w:r>
      <w:r w:rsidRPr="003203F2">
        <w:rPr>
          <w:noProof/>
        </w:rPr>
        <w:t>(36), 158-170.</w:t>
      </w:r>
      <w:bookmarkEnd w:id="8"/>
    </w:p>
    <w:p w14:paraId="07A57279" w14:textId="77777777" w:rsidR="003203F2" w:rsidRPr="003203F2" w:rsidRDefault="003203F2" w:rsidP="003203F2">
      <w:pPr>
        <w:pStyle w:val="EndNoteBibliography"/>
        <w:ind w:left="720" w:hanging="720"/>
        <w:rPr>
          <w:noProof/>
        </w:rPr>
      </w:pPr>
      <w:bookmarkStart w:id="9" w:name="_ENREF_10"/>
      <w:r w:rsidRPr="003203F2">
        <w:rPr>
          <w:noProof/>
        </w:rPr>
        <w:t>Domestic Violence Act, Government Gazette, 116 Stat. 19537 (1998).</w:t>
      </w:r>
      <w:bookmarkEnd w:id="9"/>
    </w:p>
    <w:p w14:paraId="4BE83EEF" w14:textId="77777777" w:rsidR="003203F2" w:rsidRPr="003203F2" w:rsidRDefault="003203F2" w:rsidP="003203F2">
      <w:pPr>
        <w:pStyle w:val="EndNoteBibliography"/>
        <w:ind w:left="720" w:hanging="720"/>
        <w:rPr>
          <w:noProof/>
        </w:rPr>
      </w:pPr>
      <w:bookmarkStart w:id="10" w:name="_ENREF_11"/>
      <w:r w:rsidRPr="003203F2">
        <w:rPr>
          <w:noProof/>
        </w:rPr>
        <w:t xml:space="preserve">Dunkle, K. L., Jewkes, R. K., Brown, H. C., Yoshihama, M., Gray, G. E., McIntyre, J. A., &amp; Harlow, S. D. (2004). Prevalence and patterns of gender-based violence and revictimization among women attending antenatal clinics in Soweto, South Africa. </w:t>
      </w:r>
      <w:r w:rsidRPr="003203F2">
        <w:rPr>
          <w:i/>
          <w:noProof/>
        </w:rPr>
        <w:t>American Journal of Epidemiology, 160</w:t>
      </w:r>
      <w:r w:rsidRPr="003203F2">
        <w:rPr>
          <w:noProof/>
        </w:rPr>
        <w:t>(3), 230-239.</w:t>
      </w:r>
      <w:bookmarkEnd w:id="10"/>
    </w:p>
    <w:p w14:paraId="2DE28B48" w14:textId="77777777" w:rsidR="003203F2" w:rsidRPr="003203F2" w:rsidRDefault="003203F2" w:rsidP="003203F2">
      <w:pPr>
        <w:pStyle w:val="EndNoteBibliography"/>
        <w:ind w:left="720" w:hanging="720"/>
        <w:rPr>
          <w:noProof/>
        </w:rPr>
      </w:pPr>
      <w:bookmarkStart w:id="11" w:name="_ENREF_12"/>
      <w:r w:rsidRPr="003203F2">
        <w:rPr>
          <w:noProof/>
        </w:rPr>
        <w:lastRenderedPageBreak/>
        <w:t xml:space="preserve">Edin, K. E., Dahlgren, L., Lalos, A., &amp; H√∂gberg, U. (2010). "Keeping up a front": narratives about intimate partner violence, pregnancy, and antenatal care. </w:t>
      </w:r>
      <w:r w:rsidRPr="003203F2">
        <w:rPr>
          <w:i/>
          <w:noProof/>
        </w:rPr>
        <w:t>Violence Against Women, 16</w:t>
      </w:r>
      <w:r w:rsidRPr="003203F2">
        <w:rPr>
          <w:noProof/>
        </w:rPr>
        <w:t>(2), 189-206.</w:t>
      </w:r>
      <w:bookmarkEnd w:id="11"/>
    </w:p>
    <w:p w14:paraId="6EA1FFA5" w14:textId="77777777" w:rsidR="003203F2" w:rsidRPr="003203F2" w:rsidRDefault="003203F2" w:rsidP="003203F2">
      <w:pPr>
        <w:pStyle w:val="EndNoteBibliography"/>
        <w:ind w:left="720" w:hanging="720"/>
        <w:rPr>
          <w:noProof/>
        </w:rPr>
      </w:pPr>
      <w:bookmarkStart w:id="12" w:name="_ENREF_13"/>
      <w:r w:rsidRPr="003203F2">
        <w:rPr>
          <w:noProof/>
        </w:rPr>
        <w:t xml:space="preserve">Eisenman, D. P., Richardson, E., Sumner, L. A., Ahmed, S. R., Liu, H., Valentine, J., &amp; Rodriguez, M. A. (2009). Intimate partner violence and community service needs among pregnant and post-partum Latina women. </w:t>
      </w:r>
      <w:r w:rsidRPr="003203F2">
        <w:rPr>
          <w:i/>
          <w:noProof/>
        </w:rPr>
        <w:t>Violence and Victims, 24</w:t>
      </w:r>
      <w:r w:rsidRPr="003203F2">
        <w:rPr>
          <w:noProof/>
        </w:rPr>
        <w:t>(1), 111.</w:t>
      </w:r>
      <w:bookmarkEnd w:id="12"/>
    </w:p>
    <w:p w14:paraId="45E60812" w14:textId="77777777" w:rsidR="003203F2" w:rsidRPr="003203F2" w:rsidRDefault="003203F2" w:rsidP="003203F2">
      <w:pPr>
        <w:pStyle w:val="EndNoteBibliography"/>
        <w:ind w:left="720" w:hanging="720"/>
        <w:rPr>
          <w:noProof/>
        </w:rPr>
      </w:pPr>
      <w:bookmarkStart w:id="13" w:name="_ENREF_14"/>
      <w:r w:rsidRPr="003203F2">
        <w:rPr>
          <w:noProof/>
        </w:rPr>
        <w:t xml:space="preserve">Groves, A. K., Kagee, A., Maman, S., Moodley, D., &amp; Rouse, P. (2012). Associations between intimate partner violence and emotional distress among pregnant women in Durban. </w:t>
      </w:r>
      <w:r w:rsidRPr="003203F2">
        <w:rPr>
          <w:i/>
          <w:noProof/>
        </w:rPr>
        <w:t>Journal of Interpersonal Violence, 27</w:t>
      </w:r>
      <w:r w:rsidRPr="003203F2">
        <w:rPr>
          <w:noProof/>
        </w:rPr>
        <w:t>(7), 1341-1356.</w:t>
      </w:r>
      <w:bookmarkEnd w:id="13"/>
    </w:p>
    <w:p w14:paraId="3713226E" w14:textId="77777777" w:rsidR="003203F2" w:rsidRPr="003203F2" w:rsidRDefault="003203F2" w:rsidP="003203F2">
      <w:pPr>
        <w:pStyle w:val="EndNoteBibliography"/>
        <w:ind w:left="720" w:hanging="720"/>
        <w:rPr>
          <w:noProof/>
        </w:rPr>
      </w:pPr>
      <w:bookmarkStart w:id="14" w:name="_ENREF_15"/>
      <w:r w:rsidRPr="003203F2">
        <w:rPr>
          <w:noProof/>
        </w:rPr>
        <w:t xml:space="preserve">Guion, L. A. (2002). </w:t>
      </w:r>
      <w:r w:rsidRPr="003203F2">
        <w:rPr>
          <w:i/>
          <w:noProof/>
        </w:rPr>
        <w:t>Triangulation: Establishing the validity of qualitative studies</w:t>
      </w:r>
      <w:r w:rsidRPr="003203F2">
        <w:rPr>
          <w:noProof/>
        </w:rPr>
        <w:t>: University of Florida Cooperative Extension Service, Institute of Food and Agricultural Sciences, EDIS.</w:t>
      </w:r>
      <w:bookmarkEnd w:id="14"/>
    </w:p>
    <w:p w14:paraId="2799D6AD" w14:textId="77777777" w:rsidR="003203F2" w:rsidRPr="003203F2" w:rsidRDefault="003203F2" w:rsidP="003203F2">
      <w:pPr>
        <w:pStyle w:val="EndNoteBibliography"/>
        <w:ind w:left="720" w:hanging="720"/>
        <w:rPr>
          <w:noProof/>
        </w:rPr>
      </w:pPr>
      <w:bookmarkStart w:id="15" w:name="_ENREF_16"/>
      <w:r w:rsidRPr="003203F2">
        <w:rPr>
          <w:noProof/>
        </w:rPr>
        <w:t xml:space="preserve">Hatch, S. L. (2005). Conceptualizing and identifying cumulative adversity and protective resources: implications for understanding health inequalities. </w:t>
      </w:r>
      <w:r w:rsidRPr="003203F2">
        <w:rPr>
          <w:i/>
          <w:noProof/>
        </w:rPr>
        <w:t xml:space="preserve">Journal of Gerontology Series B Psychological Sciences and Social Sciences, 60 </w:t>
      </w:r>
      <w:r w:rsidRPr="003203F2">
        <w:rPr>
          <w:noProof/>
        </w:rPr>
        <w:t>(2), 130-134.</w:t>
      </w:r>
      <w:bookmarkEnd w:id="15"/>
    </w:p>
    <w:p w14:paraId="15E0791A" w14:textId="77777777" w:rsidR="003203F2" w:rsidRPr="003203F2" w:rsidRDefault="003203F2" w:rsidP="003203F2">
      <w:pPr>
        <w:pStyle w:val="EndNoteBibliography"/>
        <w:ind w:left="720" w:hanging="720"/>
        <w:rPr>
          <w:noProof/>
        </w:rPr>
      </w:pPr>
      <w:bookmarkStart w:id="16" w:name="_ENREF_17"/>
      <w:r w:rsidRPr="003203F2">
        <w:rPr>
          <w:noProof/>
        </w:rPr>
        <w:t xml:space="preserve">Herman-Lewis, J. (1992). </w:t>
      </w:r>
      <w:r w:rsidRPr="003203F2">
        <w:rPr>
          <w:i/>
          <w:noProof/>
        </w:rPr>
        <w:t>Trauma and recovery: the aftermath of violence-from domestic abuse to political terror</w:t>
      </w:r>
      <w:r w:rsidRPr="003203F2">
        <w:rPr>
          <w:noProof/>
        </w:rPr>
        <w:t>. New York: Basic Books.</w:t>
      </w:r>
      <w:bookmarkEnd w:id="16"/>
    </w:p>
    <w:p w14:paraId="62A6785A" w14:textId="77777777" w:rsidR="003203F2" w:rsidRPr="003203F2" w:rsidRDefault="003203F2" w:rsidP="003203F2">
      <w:pPr>
        <w:pStyle w:val="EndNoteBibliography"/>
        <w:ind w:left="720" w:hanging="720"/>
        <w:rPr>
          <w:noProof/>
        </w:rPr>
      </w:pPr>
      <w:bookmarkStart w:id="17" w:name="_ENREF_18"/>
      <w:r w:rsidRPr="003203F2">
        <w:rPr>
          <w:noProof/>
        </w:rPr>
        <w:t xml:space="preserve">Hill, A., Pallitto, C., McCleary-Sills, J., &amp; Garcia Moreno, C. (in press). Intimate partner violence during pregnancy and selected birth outcomes: a systematic review &amp; meta-analysis. </w:t>
      </w:r>
      <w:r w:rsidRPr="003203F2">
        <w:rPr>
          <w:i/>
          <w:noProof/>
        </w:rPr>
        <w:t>International Journal of Gynecology and Obstetrics</w:t>
      </w:r>
      <w:r w:rsidRPr="003203F2">
        <w:rPr>
          <w:noProof/>
        </w:rPr>
        <w:t>.</w:t>
      </w:r>
      <w:bookmarkEnd w:id="17"/>
    </w:p>
    <w:p w14:paraId="191CB45A" w14:textId="77777777" w:rsidR="003203F2" w:rsidRPr="003203F2" w:rsidRDefault="003203F2" w:rsidP="003203F2">
      <w:pPr>
        <w:pStyle w:val="EndNoteBibliography"/>
        <w:ind w:left="720" w:hanging="720"/>
        <w:rPr>
          <w:noProof/>
        </w:rPr>
      </w:pPr>
      <w:bookmarkStart w:id="18" w:name="_ENREF_19"/>
      <w:r w:rsidRPr="003203F2">
        <w:rPr>
          <w:noProof/>
        </w:rPr>
        <w:t xml:space="preserve">Hoque, M. E., Hoque, M., &amp; Kader, S. B. (2009). Prevalence and experience of domestic violence among rural pregnant women in KwaZulu-Natal, South Africa. </w:t>
      </w:r>
      <w:r w:rsidRPr="003203F2">
        <w:rPr>
          <w:i/>
          <w:noProof/>
        </w:rPr>
        <w:t>Southern African Journal of Epidemiology and Infection, 24</w:t>
      </w:r>
      <w:r w:rsidRPr="003203F2">
        <w:rPr>
          <w:noProof/>
        </w:rPr>
        <w:t>(4), 34-37.</w:t>
      </w:r>
      <w:bookmarkEnd w:id="18"/>
    </w:p>
    <w:p w14:paraId="0B9CE83A" w14:textId="77777777" w:rsidR="003203F2" w:rsidRPr="003203F2" w:rsidRDefault="003203F2" w:rsidP="003203F2">
      <w:pPr>
        <w:pStyle w:val="EndNoteBibliography"/>
        <w:ind w:left="720" w:hanging="720"/>
        <w:rPr>
          <w:noProof/>
        </w:rPr>
      </w:pPr>
      <w:bookmarkStart w:id="19" w:name="_ENREF_20"/>
      <w:r w:rsidRPr="003203F2">
        <w:rPr>
          <w:noProof/>
        </w:rPr>
        <w:t xml:space="preserve">Hutchison, A. J., Johnston, L. H., &amp; Breckon, J. D. (2010). Using QSR-NVivo to facilitate the development of a grounded theory project: an account of a worked example. </w:t>
      </w:r>
      <w:r w:rsidRPr="003203F2">
        <w:rPr>
          <w:i/>
          <w:noProof/>
        </w:rPr>
        <w:t>International Journal of Social Research Methodology, 13</w:t>
      </w:r>
      <w:r w:rsidRPr="003203F2">
        <w:rPr>
          <w:noProof/>
        </w:rPr>
        <w:t>(4), 283-302.</w:t>
      </w:r>
      <w:bookmarkEnd w:id="19"/>
    </w:p>
    <w:p w14:paraId="47BD501E" w14:textId="77777777" w:rsidR="003203F2" w:rsidRPr="003203F2" w:rsidRDefault="003203F2" w:rsidP="003203F2">
      <w:pPr>
        <w:pStyle w:val="EndNoteBibliography"/>
        <w:ind w:left="720" w:hanging="720"/>
        <w:rPr>
          <w:noProof/>
        </w:rPr>
      </w:pPr>
      <w:bookmarkStart w:id="20" w:name="_ENREF_21"/>
      <w:r w:rsidRPr="003203F2">
        <w:rPr>
          <w:noProof/>
        </w:rPr>
        <w:t xml:space="preserve">Joyner, K., &amp; Mash, R. (2012). Recognizing intimate partner violence in primary care: Western Cape, South Africa. </w:t>
      </w:r>
      <w:r w:rsidRPr="003203F2">
        <w:rPr>
          <w:i/>
          <w:noProof/>
        </w:rPr>
        <w:t>PLoS One, 7</w:t>
      </w:r>
      <w:r w:rsidRPr="003203F2">
        <w:rPr>
          <w:noProof/>
        </w:rPr>
        <w:t>(1), e29540.</w:t>
      </w:r>
      <w:bookmarkEnd w:id="20"/>
    </w:p>
    <w:p w14:paraId="317347C9" w14:textId="77777777" w:rsidR="003203F2" w:rsidRPr="003203F2" w:rsidRDefault="003203F2" w:rsidP="003203F2">
      <w:pPr>
        <w:pStyle w:val="EndNoteBibliography"/>
        <w:ind w:left="720" w:hanging="720"/>
        <w:rPr>
          <w:noProof/>
        </w:rPr>
      </w:pPr>
      <w:bookmarkStart w:id="21" w:name="_ENREF_22"/>
      <w:r w:rsidRPr="003203F2">
        <w:rPr>
          <w:noProof/>
        </w:rPr>
        <w:t xml:space="preserve">Joyner, K., &amp; Mash, R. J. (2011). The value of intervening for intimate partner violence in South African primary care: project evaluation. </w:t>
      </w:r>
      <w:r w:rsidRPr="003203F2">
        <w:rPr>
          <w:i/>
          <w:noProof/>
        </w:rPr>
        <w:t>BMJ Open, 1</w:t>
      </w:r>
      <w:r w:rsidRPr="003203F2">
        <w:rPr>
          <w:noProof/>
        </w:rPr>
        <w:t>(2), e000254.</w:t>
      </w:r>
      <w:bookmarkEnd w:id="21"/>
    </w:p>
    <w:p w14:paraId="71E96F23" w14:textId="77777777" w:rsidR="003203F2" w:rsidRPr="003203F2" w:rsidRDefault="003203F2" w:rsidP="003203F2">
      <w:pPr>
        <w:pStyle w:val="EndNoteBibliography"/>
        <w:ind w:left="720" w:hanging="720"/>
        <w:rPr>
          <w:noProof/>
        </w:rPr>
      </w:pPr>
      <w:bookmarkStart w:id="22" w:name="_ENREF_23"/>
      <w:r w:rsidRPr="003203F2">
        <w:rPr>
          <w:noProof/>
        </w:rPr>
        <w:t xml:space="preserve">Karamagi, C. A., Tumwine, J. K., Tylleskar, T., &amp; Heggenhougen, K. (2007). Intimate partner violence and infant morbidity: evidence of an association from a population-based study in eastern Uganda in 2003. </w:t>
      </w:r>
      <w:r w:rsidRPr="003203F2">
        <w:rPr>
          <w:i/>
          <w:noProof/>
        </w:rPr>
        <w:t>BMC Pediatrics, 7</w:t>
      </w:r>
      <w:r w:rsidRPr="003203F2">
        <w:rPr>
          <w:noProof/>
        </w:rPr>
        <w:t>, 34.</w:t>
      </w:r>
      <w:bookmarkEnd w:id="22"/>
    </w:p>
    <w:p w14:paraId="3F50C9E8" w14:textId="77777777" w:rsidR="003203F2" w:rsidRPr="003203F2" w:rsidRDefault="003203F2" w:rsidP="003203F2">
      <w:pPr>
        <w:pStyle w:val="EndNoteBibliography"/>
        <w:ind w:left="720" w:hanging="720"/>
        <w:rPr>
          <w:noProof/>
        </w:rPr>
      </w:pPr>
      <w:bookmarkStart w:id="23" w:name="_ENREF_24"/>
      <w:r w:rsidRPr="003203F2">
        <w:rPr>
          <w:noProof/>
        </w:rPr>
        <w:lastRenderedPageBreak/>
        <w:t xml:space="preserve">Kirst, M., Zhang, Y. J., Young, A., Marshall, A., O'Campo, P., &amp; Ahmad, F. (2012). Referral to health and social services for intimate partner violence in health care settings: a realist scoping review. </w:t>
      </w:r>
      <w:r w:rsidRPr="003203F2">
        <w:rPr>
          <w:i/>
          <w:noProof/>
        </w:rPr>
        <w:t>Trauma Violence Abuse, 13</w:t>
      </w:r>
      <w:r w:rsidRPr="003203F2">
        <w:rPr>
          <w:noProof/>
        </w:rPr>
        <w:t>(4), 198-208.</w:t>
      </w:r>
      <w:bookmarkEnd w:id="23"/>
    </w:p>
    <w:p w14:paraId="225F226A" w14:textId="77777777" w:rsidR="003203F2" w:rsidRPr="003203F2" w:rsidRDefault="003203F2" w:rsidP="003203F2">
      <w:pPr>
        <w:pStyle w:val="EndNoteBibliography"/>
        <w:ind w:left="720" w:hanging="720"/>
        <w:rPr>
          <w:noProof/>
        </w:rPr>
      </w:pPr>
      <w:bookmarkStart w:id="24" w:name="_ENREF_25"/>
      <w:r w:rsidRPr="003203F2">
        <w:rPr>
          <w:noProof/>
        </w:rPr>
        <w:t xml:space="preserve">Lawoko, S., Seruwagi, G. K., Marunga, I., Mutto, M., Ochola, E., Oloya, G., . . . Lubega, M. (2013). Healthcare providers’ perceptions on screening for Intimate Partner Violence in healthcare: A qualitative study of four health centres in Uganda. </w:t>
      </w:r>
      <w:r w:rsidRPr="003203F2">
        <w:rPr>
          <w:i/>
          <w:noProof/>
        </w:rPr>
        <w:t>Open Journal of Preventive Medicine, 3</w:t>
      </w:r>
      <w:r w:rsidRPr="003203F2">
        <w:rPr>
          <w:noProof/>
        </w:rPr>
        <w:t>(01), 1.</w:t>
      </w:r>
      <w:bookmarkEnd w:id="24"/>
    </w:p>
    <w:p w14:paraId="4DCB56B0" w14:textId="77777777" w:rsidR="003203F2" w:rsidRPr="003203F2" w:rsidRDefault="003203F2" w:rsidP="003203F2">
      <w:pPr>
        <w:pStyle w:val="EndNoteBibliography"/>
        <w:ind w:left="720" w:hanging="720"/>
        <w:rPr>
          <w:noProof/>
        </w:rPr>
      </w:pPr>
      <w:bookmarkStart w:id="25" w:name="_ENREF_26"/>
      <w:r w:rsidRPr="003203F2">
        <w:rPr>
          <w:noProof/>
        </w:rPr>
        <w:t xml:space="preserve">Lincoln, Y. S., &amp; Guba, E. G. (1985). </w:t>
      </w:r>
      <w:r w:rsidRPr="003203F2">
        <w:rPr>
          <w:i/>
          <w:noProof/>
        </w:rPr>
        <w:t>Naturalistic inquiry</w:t>
      </w:r>
      <w:r w:rsidRPr="003203F2">
        <w:rPr>
          <w:noProof/>
        </w:rPr>
        <w:t>. Newbury Park, CA: Sage.</w:t>
      </w:r>
      <w:bookmarkEnd w:id="25"/>
    </w:p>
    <w:p w14:paraId="562FD5C2" w14:textId="77777777" w:rsidR="003203F2" w:rsidRPr="003203F2" w:rsidRDefault="003203F2" w:rsidP="003203F2">
      <w:pPr>
        <w:pStyle w:val="EndNoteBibliography"/>
        <w:ind w:left="720" w:hanging="720"/>
        <w:rPr>
          <w:noProof/>
        </w:rPr>
      </w:pPr>
      <w:bookmarkStart w:id="26" w:name="_ENREF_27"/>
      <w:r w:rsidRPr="003203F2">
        <w:rPr>
          <w:noProof/>
        </w:rPr>
        <w:t xml:space="preserve">Ludermir, A. B., Lewis, G., Valongueiro, S. A., de Araujo, T. V., &amp; Araya, R. (2010). Violence against women by their intimate partner during pregnancy and postnatal depression: a prospective cohort study. </w:t>
      </w:r>
      <w:r w:rsidRPr="003203F2">
        <w:rPr>
          <w:i/>
          <w:noProof/>
        </w:rPr>
        <w:t>Lancet, 376</w:t>
      </w:r>
      <w:r w:rsidRPr="003203F2">
        <w:rPr>
          <w:noProof/>
        </w:rPr>
        <w:t>(9744), 903-910.</w:t>
      </w:r>
      <w:bookmarkEnd w:id="26"/>
    </w:p>
    <w:p w14:paraId="408956A0" w14:textId="77777777" w:rsidR="003203F2" w:rsidRPr="003203F2" w:rsidRDefault="003203F2" w:rsidP="003203F2">
      <w:pPr>
        <w:pStyle w:val="EndNoteBibliography"/>
        <w:ind w:left="720" w:hanging="720"/>
        <w:rPr>
          <w:noProof/>
        </w:rPr>
      </w:pPr>
      <w:bookmarkStart w:id="27" w:name="_ENREF_28"/>
      <w:r w:rsidRPr="003203F2">
        <w:rPr>
          <w:noProof/>
        </w:rPr>
        <w:t xml:space="preserve">Lutz, K. F. (2005). Abused pregnant women's interactions with health care providers during the childbearing year. </w:t>
      </w:r>
      <w:r w:rsidRPr="003203F2">
        <w:rPr>
          <w:i/>
          <w:noProof/>
        </w:rPr>
        <w:t>Journal of Obstetrics Gynecology and Neonatal Nursing, 34</w:t>
      </w:r>
      <w:r w:rsidRPr="003203F2">
        <w:rPr>
          <w:noProof/>
        </w:rPr>
        <w:t>(2), 151-162.</w:t>
      </w:r>
      <w:bookmarkEnd w:id="27"/>
    </w:p>
    <w:p w14:paraId="2B170CCE" w14:textId="77777777" w:rsidR="003203F2" w:rsidRPr="003203F2" w:rsidRDefault="003203F2" w:rsidP="003203F2">
      <w:pPr>
        <w:pStyle w:val="EndNoteBibliography"/>
        <w:ind w:left="720" w:hanging="720"/>
        <w:rPr>
          <w:noProof/>
        </w:rPr>
      </w:pPr>
      <w:bookmarkStart w:id="28" w:name="_ENREF_29"/>
      <w:r w:rsidRPr="003203F2">
        <w:rPr>
          <w:noProof/>
        </w:rPr>
        <w:t xml:space="preserve">Martin, S. L., Li, Y., Casanueva, C., Harris-Britt, A., Kupper, L. L., &amp; Cloutier, S. (2006). Intimate partner violence and women's depression before and during pregnancy. </w:t>
      </w:r>
      <w:r w:rsidRPr="003203F2">
        <w:rPr>
          <w:i/>
          <w:noProof/>
        </w:rPr>
        <w:t>Violence Against Women, 12</w:t>
      </w:r>
      <w:r w:rsidRPr="003203F2">
        <w:rPr>
          <w:noProof/>
        </w:rPr>
        <w:t>(3), 221-239.</w:t>
      </w:r>
      <w:bookmarkEnd w:id="28"/>
    </w:p>
    <w:p w14:paraId="0C8D42DE" w14:textId="77777777" w:rsidR="003203F2" w:rsidRPr="003203F2" w:rsidRDefault="003203F2" w:rsidP="003203F2">
      <w:pPr>
        <w:pStyle w:val="EndNoteBibliography"/>
        <w:ind w:left="720" w:hanging="720"/>
        <w:rPr>
          <w:noProof/>
        </w:rPr>
      </w:pPr>
      <w:bookmarkStart w:id="29" w:name="_ENREF_30"/>
      <w:r w:rsidRPr="003203F2">
        <w:rPr>
          <w:noProof/>
        </w:rPr>
        <w:t xml:space="preserve">McCaw, B., Berman, W. H., Syme, S. L., &amp; Hunkeler, E. F. (2001). Beyond screening for domestic violence: a systems model approach in a managed care setting. </w:t>
      </w:r>
      <w:r w:rsidRPr="003203F2">
        <w:rPr>
          <w:i/>
          <w:noProof/>
        </w:rPr>
        <w:t>American Journal of Preventive Medicine, 21</w:t>
      </w:r>
      <w:r w:rsidRPr="003203F2">
        <w:rPr>
          <w:noProof/>
        </w:rPr>
        <w:t>(3), 170-176.</w:t>
      </w:r>
      <w:bookmarkEnd w:id="29"/>
    </w:p>
    <w:p w14:paraId="186DF0BC" w14:textId="77777777" w:rsidR="003203F2" w:rsidRPr="003203F2" w:rsidRDefault="003203F2" w:rsidP="003203F2">
      <w:pPr>
        <w:pStyle w:val="EndNoteBibliography"/>
        <w:ind w:left="720" w:hanging="720"/>
        <w:rPr>
          <w:noProof/>
        </w:rPr>
      </w:pPr>
      <w:bookmarkStart w:id="30" w:name="_ENREF_31"/>
      <w:r w:rsidRPr="003203F2">
        <w:rPr>
          <w:noProof/>
        </w:rPr>
        <w:t xml:space="preserve">McFarlane, J., Soeken, K., &amp; Wiist, W. (2000). An evaluation of interventions to decrease intimate partner violence to pregnant women. </w:t>
      </w:r>
      <w:r w:rsidRPr="003203F2">
        <w:rPr>
          <w:i/>
          <w:noProof/>
        </w:rPr>
        <w:t>Public Health Nurs, 17</w:t>
      </w:r>
      <w:r w:rsidRPr="003203F2">
        <w:rPr>
          <w:noProof/>
        </w:rPr>
        <w:t>(6), 443-451.</w:t>
      </w:r>
      <w:bookmarkEnd w:id="30"/>
    </w:p>
    <w:p w14:paraId="465113F8" w14:textId="77777777" w:rsidR="003203F2" w:rsidRPr="003203F2" w:rsidRDefault="003203F2" w:rsidP="003203F2">
      <w:pPr>
        <w:pStyle w:val="EndNoteBibliography"/>
        <w:ind w:left="720" w:hanging="720"/>
        <w:rPr>
          <w:noProof/>
        </w:rPr>
      </w:pPr>
      <w:bookmarkStart w:id="31" w:name="_ENREF_32"/>
      <w:r w:rsidRPr="003203F2">
        <w:rPr>
          <w:noProof/>
        </w:rPr>
        <w:t xml:space="preserve">Meyer, S. (2010). Seeking help to protect the children?: The influence of children on women's decisions to seek help when experiencing intimate partner violence. </w:t>
      </w:r>
      <w:r w:rsidRPr="003203F2">
        <w:rPr>
          <w:i/>
          <w:noProof/>
        </w:rPr>
        <w:t>Journal of Family Violence, 25</w:t>
      </w:r>
      <w:r w:rsidRPr="003203F2">
        <w:rPr>
          <w:noProof/>
        </w:rPr>
        <w:t>(8), 713-725.</w:t>
      </w:r>
      <w:bookmarkEnd w:id="31"/>
    </w:p>
    <w:p w14:paraId="2648E6D3" w14:textId="77777777" w:rsidR="003203F2" w:rsidRPr="003203F2" w:rsidRDefault="003203F2" w:rsidP="003203F2">
      <w:pPr>
        <w:pStyle w:val="EndNoteBibliography"/>
        <w:ind w:left="720" w:hanging="720"/>
        <w:rPr>
          <w:noProof/>
        </w:rPr>
      </w:pPr>
      <w:bookmarkStart w:id="32" w:name="_ENREF_33"/>
      <w:r w:rsidRPr="003203F2">
        <w:rPr>
          <w:noProof/>
        </w:rPr>
        <w:t xml:space="preserve">Meyer, S. (2011). Acting in the Children's Best Interest?: Examining Victims‚ Responses to Intimate Partner Violence. </w:t>
      </w:r>
      <w:r w:rsidRPr="003203F2">
        <w:rPr>
          <w:i/>
          <w:noProof/>
        </w:rPr>
        <w:t>Journal of Child and Family Studies, 20</w:t>
      </w:r>
      <w:r w:rsidRPr="003203F2">
        <w:rPr>
          <w:noProof/>
        </w:rPr>
        <w:t>(4), 436-443.</w:t>
      </w:r>
      <w:bookmarkEnd w:id="32"/>
    </w:p>
    <w:p w14:paraId="66D2202D" w14:textId="77777777" w:rsidR="003203F2" w:rsidRPr="003203F2" w:rsidRDefault="003203F2" w:rsidP="003203F2">
      <w:pPr>
        <w:pStyle w:val="EndNoteBibliography"/>
        <w:ind w:left="720" w:hanging="720"/>
        <w:rPr>
          <w:noProof/>
        </w:rPr>
      </w:pPr>
      <w:bookmarkStart w:id="33" w:name="_ENREF_34"/>
      <w:r w:rsidRPr="003203F2">
        <w:rPr>
          <w:noProof/>
        </w:rPr>
        <w:t xml:space="preserve">Miles, M. B., &amp; Huberman, A. M. (1994). </w:t>
      </w:r>
      <w:r w:rsidRPr="003203F2">
        <w:rPr>
          <w:i/>
          <w:noProof/>
        </w:rPr>
        <w:t>Qualitative data analysis: An expanded sourcebook</w:t>
      </w:r>
      <w:r w:rsidRPr="003203F2">
        <w:rPr>
          <w:noProof/>
        </w:rPr>
        <w:t>. New York: Sage.</w:t>
      </w:r>
      <w:bookmarkEnd w:id="33"/>
    </w:p>
    <w:p w14:paraId="37AC0B65" w14:textId="77777777" w:rsidR="003203F2" w:rsidRPr="003203F2" w:rsidRDefault="003203F2" w:rsidP="003203F2">
      <w:pPr>
        <w:pStyle w:val="EndNoteBibliography"/>
        <w:ind w:left="720" w:hanging="720"/>
        <w:rPr>
          <w:noProof/>
        </w:rPr>
      </w:pPr>
      <w:bookmarkStart w:id="34" w:name="_ENREF_35"/>
      <w:r w:rsidRPr="003203F2">
        <w:rPr>
          <w:noProof/>
        </w:rPr>
        <w:t xml:space="preserve">Miller, E., Decker, M. R., McCauley, H. L., Tancredi, D. J., Levenson, R. R., Waldman, J., . . . Silverman, J. G. (2010). Pregnancy coercion, intimate partner violence and unintended pregnancy. </w:t>
      </w:r>
      <w:r w:rsidRPr="003203F2">
        <w:rPr>
          <w:i/>
          <w:noProof/>
        </w:rPr>
        <w:t>Contraception, 81</w:t>
      </w:r>
      <w:r w:rsidRPr="003203F2">
        <w:rPr>
          <w:noProof/>
        </w:rPr>
        <w:t>(4), 316-322.</w:t>
      </w:r>
      <w:bookmarkEnd w:id="34"/>
    </w:p>
    <w:p w14:paraId="0C3A92D2" w14:textId="77777777" w:rsidR="003203F2" w:rsidRPr="003203F2" w:rsidRDefault="003203F2" w:rsidP="003203F2">
      <w:pPr>
        <w:pStyle w:val="EndNoteBibliography"/>
        <w:ind w:left="720" w:hanging="720"/>
        <w:rPr>
          <w:noProof/>
        </w:rPr>
      </w:pPr>
      <w:bookmarkStart w:id="35" w:name="_ENREF_36"/>
      <w:r w:rsidRPr="003203F2">
        <w:rPr>
          <w:noProof/>
        </w:rPr>
        <w:t xml:space="preserve">Morse, J. M. (1993). </w:t>
      </w:r>
      <w:r w:rsidRPr="003203F2">
        <w:rPr>
          <w:i/>
          <w:noProof/>
        </w:rPr>
        <w:t>Critical issues in qualitative research methods</w:t>
      </w:r>
      <w:r w:rsidRPr="003203F2">
        <w:rPr>
          <w:noProof/>
        </w:rPr>
        <w:t>: Sage Publications, Incorporated.</w:t>
      </w:r>
      <w:bookmarkEnd w:id="35"/>
    </w:p>
    <w:p w14:paraId="0445A646" w14:textId="77777777" w:rsidR="003203F2" w:rsidRPr="003203F2" w:rsidRDefault="003203F2" w:rsidP="003203F2">
      <w:pPr>
        <w:pStyle w:val="EndNoteBibliography"/>
        <w:ind w:left="720" w:hanging="720"/>
        <w:rPr>
          <w:noProof/>
        </w:rPr>
      </w:pPr>
      <w:bookmarkStart w:id="36" w:name="_ENREF_37"/>
      <w:r w:rsidRPr="003203F2">
        <w:rPr>
          <w:noProof/>
        </w:rPr>
        <w:lastRenderedPageBreak/>
        <w:t xml:space="preserve">O'Campo, P., Kirst, M., Tsamis, C., Chambers, C., &amp; Ahmad, F. (2011). Implementing successful intimate partner violence screening programs in health care settings: evidence generated from a realist-informed systematic review. </w:t>
      </w:r>
      <w:r w:rsidRPr="003203F2">
        <w:rPr>
          <w:i/>
          <w:noProof/>
        </w:rPr>
        <w:t>Soc Sci Med, 72</w:t>
      </w:r>
      <w:r w:rsidRPr="003203F2">
        <w:rPr>
          <w:noProof/>
        </w:rPr>
        <w:t>(6), 855-866.</w:t>
      </w:r>
      <w:bookmarkEnd w:id="36"/>
    </w:p>
    <w:p w14:paraId="5ADE7C90" w14:textId="77777777" w:rsidR="003203F2" w:rsidRPr="003203F2" w:rsidRDefault="003203F2" w:rsidP="003203F2">
      <w:pPr>
        <w:pStyle w:val="EndNoteBibliography"/>
        <w:ind w:left="720" w:hanging="720"/>
        <w:rPr>
          <w:noProof/>
        </w:rPr>
      </w:pPr>
      <w:bookmarkStart w:id="37" w:name="_ENREF_38"/>
      <w:r w:rsidRPr="003203F2">
        <w:rPr>
          <w:noProof/>
        </w:rPr>
        <w:t xml:space="preserve">O'Reilly, R., Beale, B., &amp; Gillies, D. (2010). Screening and intervention for domestic violence during pregnancy care: a systematic review. </w:t>
      </w:r>
      <w:r w:rsidRPr="003203F2">
        <w:rPr>
          <w:i/>
          <w:noProof/>
        </w:rPr>
        <w:t>Trauma Violence Abuse, 11</w:t>
      </w:r>
      <w:r w:rsidRPr="003203F2">
        <w:rPr>
          <w:noProof/>
        </w:rPr>
        <w:t>(4), 190-201.</w:t>
      </w:r>
      <w:bookmarkEnd w:id="37"/>
    </w:p>
    <w:p w14:paraId="7F88E48B" w14:textId="77777777" w:rsidR="003203F2" w:rsidRPr="003203F2" w:rsidRDefault="003203F2" w:rsidP="003203F2">
      <w:pPr>
        <w:pStyle w:val="EndNoteBibliography"/>
        <w:ind w:left="720" w:hanging="720"/>
        <w:rPr>
          <w:noProof/>
        </w:rPr>
      </w:pPr>
      <w:bookmarkStart w:id="38" w:name="_ENREF_39"/>
      <w:r w:rsidRPr="003203F2">
        <w:rPr>
          <w:noProof/>
        </w:rPr>
        <w:t xml:space="preserve">Okenwa, L., Lawoko, S., &amp; Jansson, B. (2011). Contraception, reproductive health and pregnancy outcomes among women exposed to intimate partner violence in Nigeria. </w:t>
      </w:r>
      <w:r w:rsidRPr="003203F2">
        <w:rPr>
          <w:i/>
          <w:noProof/>
        </w:rPr>
        <w:t>European Journal of Contraception and Reproductive Health Care, 16</w:t>
      </w:r>
      <w:r w:rsidRPr="003203F2">
        <w:rPr>
          <w:noProof/>
        </w:rPr>
        <w:t>(1), 18-25.</w:t>
      </w:r>
      <w:bookmarkEnd w:id="38"/>
    </w:p>
    <w:p w14:paraId="57795777" w14:textId="77777777" w:rsidR="003203F2" w:rsidRPr="003203F2" w:rsidRDefault="003203F2" w:rsidP="003203F2">
      <w:pPr>
        <w:pStyle w:val="EndNoteBibliography"/>
        <w:ind w:left="720" w:hanging="720"/>
        <w:rPr>
          <w:noProof/>
        </w:rPr>
      </w:pPr>
      <w:bookmarkStart w:id="39" w:name="_ENREF_40"/>
      <w:r w:rsidRPr="003203F2">
        <w:rPr>
          <w:noProof/>
        </w:rPr>
        <w:t xml:space="preserve">Pallitto, C. C., Garcia-Moreno, C., Jansen, H. A., Heise, L., Ellsberg, M., Watts, C., . . . Domestic, V. (2013). Intimate partner violence, abortion, and unintended pregnancy: results from the WHO Multi-country Study on Women's Health and Domestic Violence. </w:t>
      </w:r>
      <w:r w:rsidRPr="003203F2">
        <w:rPr>
          <w:i/>
          <w:noProof/>
        </w:rPr>
        <w:t>Int ernational Journal of Gynaecology and Obstetrics, 120</w:t>
      </w:r>
      <w:r w:rsidRPr="003203F2">
        <w:rPr>
          <w:noProof/>
        </w:rPr>
        <w:t>(1), 3-9.</w:t>
      </w:r>
      <w:bookmarkEnd w:id="39"/>
    </w:p>
    <w:p w14:paraId="0C1B05ED" w14:textId="77777777" w:rsidR="003203F2" w:rsidRPr="003203F2" w:rsidRDefault="003203F2" w:rsidP="003203F2">
      <w:pPr>
        <w:pStyle w:val="EndNoteBibliography"/>
        <w:ind w:left="720" w:hanging="720"/>
        <w:rPr>
          <w:noProof/>
        </w:rPr>
      </w:pPr>
      <w:bookmarkStart w:id="40" w:name="_ENREF_41"/>
      <w:r w:rsidRPr="003203F2">
        <w:rPr>
          <w:noProof/>
        </w:rPr>
        <w:t xml:space="preserve">Pallitto, C. C., &amp; O'Campo, P. (2004). The relationship between intimate partner violence and unintended pregnancy: analysis of a national sample from Colombia. </w:t>
      </w:r>
      <w:r w:rsidRPr="003203F2">
        <w:rPr>
          <w:i/>
          <w:noProof/>
        </w:rPr>
        <w:t>International Family Planning Perspectives, 30</w:t>
      </w:r>
      <w:r w:rsidRPr="003203F2">
        <w:rPr>
          <w:noProof/>
        </w:rPr>
        <w:t>(4), 165-173.</w:t>
      </w:r>
      <w:bookmarkEnd w:id="40"/>
    </w:p>
    <w:p w14:paraId="205C44C9" w14:textId="77777777" w:rsidR="003203F2" w:rsidRPr="003203F2" w:rsidRDefault="003203F2" w:rsidP="003203F2">
      <w:pPr>
        <w:pStyle w:val="EndNoteBibliography"/>
        <w:ind w:left="720" w:hanging="720"/>
        <w:rPr>
          <w:noProof/>
        </w:rPr>
      </w:pPr>
      <w:bookmarkStart w:id="41" w:name="_ENREF_42"/>
      <w:r w:rsidRPr="003203F2">
        <w:rPr>
          <w:noProof/>
        </w:rPr>
        <w:t xml:space="preserve">Parker, B., McFarlane, J., Soeken, K., Silva, C., &amp; Reel, S. (1999). Testing an intervention to prevent further abuse to pregnant women. </w:t>
      </w:r>
      <w:r w:rsidRPr="003203F2">
        <w:rPr>
          <w:i/>
          <w:noProof/>
        </w:rPr>
        <w:t>Research Nursing Health, 22</w:t>
      </w:r>
      <w:r w:rsidRPr="003203F2">
        <w:rPr>
          <w:noProof/>
        </w:rPr>
        <w:t>(1), 59-66.</w:t>
      </w:r>
      <w:bookmarkEnd w:id="41"/>
    </w:p>
    <w:p w14:paraId="7ABE4FF7" w14:textId="77777777" w:rsidR="003203F2" w:rsidRPr="003203F2" w:rsidRDefault="003203F2" w:rsidP="003203F2">
      <w:pPr>
        <w:pStyle w:val="EndNoteBibliography"/>
        <w:ind w:left="720" w:hanging="720"/>
        <w:rPr>
          <w:noProof/>
        </w:rPr>
      </w:pPr>
      <w:bookmarkStart w:id="42" w:name="_ENREF_43"/>
      <w:r w:rsidRPr="003203F2">
        <w:rPr>
          <w:noProof/>
        </w:rPr>
        <w:t xml:space="preserve">Ramachandran, D. V., Covarrubias, L., Watson, C., &amp; Decker, M. R. (2013). How you screen is as important as whether you screen: a qualitative analysis of violence screening practices in reproductive health clinics. </w:t>
      </w:r>
      <w:r w:rsidRPr="003203F2">
        <w:rPr>
          <w:i/>
          <w:noProof/>
        </w:rPr>
        <w:t>Journal of community health, 38</w:t>
      </w:r>
      <w:r w:rsidRPr="003203F2">
        <w:rPr>
          <w:noProof/>
        </w:rPr>
        <w:t>(5), 856-863.</w:t>
      </w:r>
      <w:bookmarkEnd w:id="42"/>
    </w:p>
    <w:p w14:paraId="37003DDB" w14:textId="77777777" w:rsidR="003203F2" w:rsidRPr="003203F2" w:rsidRDefault="003203F2" w:rsidP="003203F2">
      <w:pPr>
        <w:pStyle w:val="EndNoteBibliography"/>
        <w:ind w:left="720" w:hanging="720"/>
        <w:rPr>
          <w:noProof/>
        </w:rPr>
      </w:pPr>
      <w:bookmarkStart w:id="43" w:name="_ENREF_44"/>
      <w:r w:rsidRPr="003203F2">
        <w:rPr>
          <w:noProof/>
        </w:rPr>
        <w:t xml:space="preserve">Ramsay, J., Richardson, J., Carter, Y. H., Davidson, L. L., &amp; Feder, G. (2002). Should health professionals screen women for domestic violence? Systematic review. </w:t>
      </w:r>
      <w:r w:rsidRPr="003203F2">
        <w:rPr>
          <w:i/>
          <w:noProof/>
        </w:rPr>
        <w:t>British Medical Journal, 325</w:t>
      </w:r>
      <w:r w:rsidRPr="003203F2">
        <w:rPr>
          <w:noProof/>
        </w:rPr>
        <w:t>(7359), 314.</w:t>
      </w:r>
      <w:bookmarkEnd w:id="43"/>
    </w:p>
    <w:p w14:paraId="74F941F2" w14:textId="77777777" w:rsidR="003203F2" w:rsidRPr="003203F2" w:rsidRDefault="003203F2" w:rsidP="003203F2">
      <w:pPr>
        <w:pStyle w:val="EndNoteBibliography"/>
        <w:ind w:left="720" w:hanging="720"/>
        <w:rPr>
          <w:noProof/>
        </w:rPr>
      </w:pPr>
      <w:bookmarkStart w:id="44" w:name="_ENREF_45"/>
      <w:r w:rsidRPr="003203F2">
        <w:rPr>
          <w:noProof/>
        </w:rPr>
        <w:t>Sexual Offences and Related Matters Act 32 (2007).</w:t>
      </w:r>
      <w:bookmarkEnd w:id="44"/>
    </w:p>
    <w:p w14:paraId="254A89E5" w14:textId="77777777" w:rsidR="003203F2" w:rsidRPr="003203F2" w:rsidRDefault="003203F2" w:rsidP="003203F2">
      <w:pPr>
        <w:pStyle w:val="EndNoteBibliography"/>
        <w:ind w:left="720" w:hanging="720"/>
        <w:rPr>
          <w:noProof/>
        </w:rPr>
      </w:pPr>
      <w:bookmarkStart w:id="45" w:name="_ENREF_46"/>
      <w:r w:rsidRPr="003203F2">
        <w:rPr>
          <w:noProof/>
        </w:rPr>
        <w:t xml:space="preserve">Rhodes, K. V., &amp; Levinson, W. (2003). Interventions for intimate partner violence against women: clinical applications. </w:t>
      </w:r>
      <w:r w:rsidRPr="003203F2">
        <w:rPr>
          <w:i/>
          <w:noProof/>
        </w:rPr>
        <w:t>Journal of the American Medical Association, 289</w:t>
      </w:r>
      <w:r w:rsidRPr="003203F2">
        <w:rPr>
          <w:noProof/>
        </w:rPr>
        <w:t>(5), 601-605.</w:t>
      </w:r>
      <w:bookmarkEnd w:id="45"/>
    </w:p>
    <w:p w14:paraId="6199EC61" w14:textId="77777777" w:rsidR="003203F2" w:rsidRPr="003203F2" w:rsidRDefault="003203F2" w:rsidP="003203F2">
      <w:pPr>
        <w:pStyle w:val="EndNoteBibliography"/>
        <w:ind w:left="720" w:hanging="720"/>
        <w:rPr>
          <w:noProof/>
        </w:rPr>
      </w:pPr>
      <w:bookmarkStart w:id="46" w:name="_ENREF_47"/>
      <w:r w:rsidRPr="003203F2">
        <w:rPr>
          <w:noProof/>
        </w:rPr>
        <w:t xml:space="preserve">Richardson, L. (2000). Writing: A method of inquiry. In N. K. Denzin &amp; Y. S. Lincoln (Eds.), </w:t>
      </w:r>
      <w:r w:rsidRPr="003203F2">
        <w:rPr>
          <w:i/>
          <w:noProof/>
        </w:rPr>
        <w:t>Handbook of qualitative research  (2nd ed)</w:t>
      </w:r>
      <w:r w:rsidRPr="003203F2">
        <w:rPr>
          <w:noProof/>
        </w:rPr>
        <w:t xml:space="preserve"> (pp. 923-948). Thousand Oaks, CA: Sage.</w:t>
      </w:r>
      <w:bookmarkEnd w:id="46"/>
    </w:p>
    <w:p w14:paraId="6830F8B4" w14:textId="77777777" w:rsidR="003203F2" w:rsidRPr="003203F2" w:rsidRDefault="003203F2" w:rsidP="003203F2">
      <w:pPr>
        <w:pStyle w:val="EndNoteBibliography"/>
        <w:ind w:left="720" w:hanging="720"/>
        <w:rPr>
          <w:noProof/>
        </w:rPr>
      </w:pPr>
      <w:bookmarkStart w:id="47" w:name="_ENREF_48"/>
      <w:r w:rsidRPr="003203F2">
        <w:rPr>
          <w:noProof/>
        </w:rPr>
        <w:t xml:space="preserve">Rodriguez, M. A., Bauer, H. M., McLoughlin, E., &amp; Grumbach, K. (1999). Screening and intervention for intimate partner abuse: practices and attitudes of primary care physicians. </w:t>
      </w:r>
      <w:r w:rsidRPr="003203F2">
        <w:rPr>
          <w:i/>
          <w:noProof/>
        </w:rPr>
        <w:t>Journal of the American Medical Association, 282</w:t>
      </w:r>
      <w:r w:rsidRPr="003203F2">
        <w:rPr>
          <w:noProof/>
        </w:rPr>
        <w:t>(5), 468-474.</w:t>
      </w:r>
      <w:bookmarkEnd w:id="47"/>
    </w:p>
    <w:p w14:paraId="282CF5CC" w14:textId="77777777" w:rsidR="003203F2" w:rsidRPr="003203F2" w:rsidRDefault="003203F2" w:rsidP="003203F2">
      <w:pPr>
        <w:pStyle w:val="EndNoteBibliography"/>
        <w:ind w:left="720" w:hanging="720"/>
        <w:rPr>
          <w:noProof/>
        </w:rPr>
      </w:pPr>
      <w:bookmarkStart w:id="48" w:name="_ENREF_49"/>
      <w:r w:rsidRPr="003203F2">
        <w:rPr>
          <w:noProof/>
        </w:rPr>
        <w:lastRenderedPageBreak/>
        <w:t xml:space="preserve">Rodriguez, M. A., Heilemann, M. V., Fielder, E., Ang, A., Nevarez, F., &amp; Mangione, C. M. (2008). Intimate partner violence, depression, and PTSD among pregnant Latina women. </w:t>
      </w:r>
      <w:r w:rsidRPr="003203F2">
        <w:rPr>
          <w:i/>
          <w:noProof/>
        </w:rPr>
        <w:t>Annals of Family Medicine, 6</w:t>
      </w:r>
      <w:r w:rsidRPr="003203F2">
        <w:rPr>
          <w:noProof/>
        </w:rPr>
        <w:t>(1), 44-52.</w:t>
      </w:r>
      <w:bookmarkEnd w:id="48"/>
    </w:p>
    <w:p w14:paraId="15734483" w14:textId="77777777" w:rsidR="003203F2" w:rsidRPr="003203F2" w:rsidRDefault="003203F2" w:rsidP="003203F2">
      <w:pPr>
        <w:pStyle w:val="EndNoteBibliography"/>
        <w:ind w:left="720" w:hanging="720"/>
        <w:rPr>
          <w:noProof/>
        </w:rPr>
      </w:pPr>
      <w:bookmarkStart w:id="49" w:name="_ENREF_50"/>
      <w:r w:rsidRPr="003203F2">
        <w:rPr>
          <w:noProof/>
        </w:rPr>
        <w:t xml:space="preserve">Roelens, K., Verstraelen, H., Van Egmond, K., &amp; Temmerman, M. (2006). A knowledge, attitudes, and practice survey among obstetrician-gynaecologists on intimate partner violence in Flanders, Belgium. </w:t>
      </w:r>
      <w:r w:rsidRPr="003203F2">
        <w:rPr>
          <w:i/>
          <w:noProof/>
        </w:rPr>
        <w:t>BMC Public Health, 6</w:t>
      </w:r>
      <w:r w:rsidRPr="003203F2">
        <w:rPr>
          <w:noProof/>
        </w:rPr>
        <w:t>, 238.</w:t>
      </w:r>
      <w:bookmarkEnd w:id="49"/>
    </w:p>
    <w:p w14:paraId="6E182EBE" w14:textId="77777777" w:rsidR="003203F2" w:rsidRPr="003203F2" w:rsidRDefault="003203F2" w:rsidP="003203F2">
      <w:pPr>
        <w:pStyle w:val="EndNoteBibliography"/>
        <w:ind w:left="720" w:hanging="720"/>
        <w:rPr>
          <w:noProof/>
        </w:rPr>
      </w:pPr>
      <w:bookmarkStart w:id="50" w:name="_ENREF_51"/>
      <w:r w:rsidRPr="003203F2">
        <w:rPr>
          <w:noProof/>
        </w:rPr>
        <w:t xml:space="preserve">Sarkar, N. N. (2008). The impact of intimate partner violence on women's reproductive health and pregnancy outcome. </w:t>
      </w:r>
      <w:r w:rsidRPr="003203F2">
        <w:rPr>
          <w:i/>
          <w:noProof/>
        </w:rPr>
        <w:t>Journal of Obstetrics and Gynaecology, 28</w:t>
      </w:r>
      <w:r w:rsidRPr="003203F2">
        <w:rPr>
          <w:noProof/>
        </w:rPr>
        <w:t>(3), 266-271.</w:t>
      </w:r>
      <w:bookmarkEnd w:id="50"/>
    </w:p>
    <w:p w14:paraId="65DE9EED" w14:textId="77777777" w:rsidR="003203F2" w:rsidRPr="003203F2" w:rsidRDefault="003203F2" w:rsidP="003203F2">
      <w:pPr>
        <w:pStyle w:val="EndNoteBibliography"/>
        <w:ind w:left="720" w:hanging="720"/>
        <w:rPr>
          <w:noProof/>
        </w:rPr>
      </w:pPr>
      <w:bookmarkStart w:id="51" w:name="_ENREF_52"/>
      <w:r w:rsidRPr="003203F2">
        <w:rPr>
          <w:noProof/>
        </w:rPr>
        <w:t xml:space="preserve">Seedat, M., Van Niekerk, A., Jewkes, R., Suffla, S., &amp; Ratele, K. (2009). Violence and injuries in South Africa: prioritising an agenda for prevention. </w:t>
      </w:r>
      <w:r w:rsidRPr="003203F2">
        <w:rPr>
          <w:i/>
          <w:noProof/>
        </w:rPr>
        <w:t>Lancet, 374</w:t>
      </w:r>
      <w:r w:rsidRPr="003203F2">
        <w:rPr>
          <w:noProof/>
        </w:rPr>
        <w:t>(9694), 1011-1022.</w:t>
      </w:r>
      <w:bookmarkEnd w:id="51"/>
    </w:p>
    <w:p w14:paraId="2B754C28" w14:textId="77777777" w:rsidR="003203F2" w:rsidRPr="003203F2" w:rsidRDefault="003203F2" w:rsidP="003203F2">
      <w:pPr>
        <w:pStyle w:val="EndNoteBibliography"/>
        <w:ind w:left="720" w:hanging="720"/>
        <w:rPr>
          <w:noProof/>
        </w:rPr>
      </w:pPr>
      <w:bookmarkStart w:id="52" w:name="_ENREF_53"/>
      <w:r w:rsidRPr="003203F2">
        <w:rPr>
          <w:noProof/>
        </w:rPr>
        <w:t xml:space="preserve">Shamu, S., Abrahams, N., Temmerman, M., Musekiwa, A., &amp; Zarowsky, C. (2011). A Systematic Review of African Studies on Intimate Partner Violence against Pregnant Women: Prevalence and Risk Factors. </w:t>
      </w:r>
      <w:r w:rsidRPr="003203F2">
        <w:rPr>
          <w:i/>
          <w:noProof/>
        </w:rPr>
        <w:t>PLoS One, 6</w:t>
      </w:r>
      <w:r w:rsidRPr="003203F2">
        <w:rPr>
          <w:noProof/>
        </w:rPr>
        <w:t>(3), e17591.</w:t>
      </w:r>
      <w:bookmarkEnd w:id="52"/>
    </w:p>
    <w:p w14:paraId="7F8A88A2" w14:textId="77777777" w:rsidR="003203F2" w:rsidRPr="003203F2" w:rsidRDefault="003203F2" w:rsidP="003203F2">
      <w:pPr>
        <w:pStyle w:val="EndNoteBibliography"/>
        <w:ind w:left="720" w:hanging="720"/>
        <w:rPr>
          <w:noProof/>
        </w:rPr>
      </w:pPr>
      <w:bookmarkStart w:id="53" w:name="_ENREF_54"/>
      <w:r w:rsidRPr="003203F2">
        <w:rPr>
          <w:noProof/>
        </w:rPr>
        <w:t xml:space="preserve">Shamu, S., Abrahams, N., Temmerman, M., &amp; Zarowsky, C. (2013). Opportunities and obstacles to screening pregnant women for intimate partner violence during antenatal care in Zimbabwe. </w:t>
      </w:r>
      <w:r w:rsidRPr="003203F2">
        <w:rPr>
          <w:i/>
          <w:noProof/>
        </w:rPr>
        <w:t>Culture Health &amp; Sexuality, 15</w:t>
      </w:r>
      <w:r w:rsidRPr="003203F2">
        <w:rPr>
          <w:noProof/>
        </w:rPr>
        <w:t>(5), 511-524.</w:t>
      </w:r>
      <w:bookmarkEnd w:id="53"/>
    </w:p>
    <w:p w14:paraId="62787A8D" w14:textId="77777777" w:rsidR="003203F2" w:rsidRPr="003203F2" w:rsidRDefault="003203F2" w:rsidP="003203F2">
      <w:pPr>
        <w:pStyle w:val="EndNoteBibliography"/>
        <w:ind w:left="720" w:hanging="720"/>
        <w:rPr>
          <w:noProof/>
        </w:rPr>
      </w:pPr>
      <w:bookmarkStart w:id="54" w:name="_ENREF_55"/>
      <w:r w:rsidRPr="003203F2">
        <w:rPr>
          <w:noProof/>
        </w:rPr>
        <w:t xml:space="preserve">Spangaro, J. M., Zwi, A. B., &amp; Poulos, R. G. (2011). " Persist. persist.": A qualitative study of women's decisions to disclose and their perceptions of the impact of routine screening for intimate partner violence. </w:t>
      </w:r>
      <w:r w:rsidRPr="003203F2">
        <w:rPr>
          <w:i/>
          <w:noProof/>
        </w:rPr>
        <w:t>Psychology of Violence, 1</w:t>
      </w:r>
      <w:r w:rsidRPr="003203F2">
        <w:rPr>
          <w:noProof/>
        </w:rPr>
        <w:t>(2), 150.</w:t>
      </w:r>
      <w:bookmarkEnd w:id="54"/>
    </w:p>
    <w:p w14:paraId="7A4BA7BB" w14:textId="77777777" w:rsidR="003203F2" w:rsidRPr="003203F2" w:rsidRDefault="003203F2" w:rsidP="003203F2">
      <w:pPr>
        <w:pStyle w:val="EndNoteBibliography"/>
        <w:ind w:left="720" w:hanging="720"/>
        <w:rPr>
          <w:noProof/>
        </w:rPr>
      </w:pPr>
      <w:bookmarkStart w:id="55" w:name="_ENREF_56"/>
      <w:r w:rsidRPr="003203F2">
        <w:rPr>
          <w:noProof/>
        </w:rPr>
        <w:t xml:space="preserve">Sprague, C., Hatcher, A. M., Woollett, N., &amp; Black, V. (2015). How Nurses in Johannesburg Address Intimate Partner Violence in Female Patients Understanding IPV Responses in Low-and Middle-Income Country Health Systems. </w:t>
      </w:r>
      <w:r w:rsidRPr="003203F2">
        <w:rPr>
          <w:i/>
          <w:noProof/>
        </w:rPr>
        <w:t>Journal of Interpersonal Violence</w:t>
      </w:r>
      <w:r w:rsidRPr="003203F2">
        <w:rPr>
          <w:noProof/>
        </w:rPr>
        <w:t>, e1-29.</w:t>
      </w:r>
      <w:bookmarkEnd w:id="55"/>
    </w:p>
    <w:p w14:paraId="312529AA" w14:textId="77777777" w:rsidR="003203F2" w:rsidRPr="003203F2" w:rsidRDefault="003203F2" w:rsidP="003203F2">
      <w:pPr>
        <w:pStyle w:val="EndNoteBibliography"/>
        <w:ind w:left="720" w:hanging="720"/>
        <w:rPr>
          <w:noProof/>
        </w:rPr>
      </w:pPr>
      <w:bookmarkStart w:id="56" w:name="_ENREF_57"/>
      <w:r w:rsidRPr="003203F2">
        <w:rPr>
          <w:noProof/>
        </w:rPr>
        <w:t xml:space="preserve">Stöckl, H. (2014). A move beyond screening is required to ensure adequate healthcare response for women who experience intimate partner violence. </w:t>
      </w:r>
      <w:r w:rsidRPr="003203F2">
        <w:rPr>
          <w:i/>
          <w:noProof/>
        </w:rPr>
        <w:t>Evidence Based Medicine, 19</w:t>
      </w:r>
      <w:r w:rsidRPr="003203F2">
        <w:rPr>
          <w:noProof/>
        </w:rPr>
        <w:t>(6), 240-240.</w:t>
      </w:r>
      <w:bookmarkEnd w:id="56"/>
    </w:p>
    <w:p w14:paraId="5C4E2C29" w14:textId="77777777" w:rsidR="003203F2" w:rsidRPr="003203F2" w:rsidRDefault="003203F2" w:rsidP="003203F2">
      <w:pPr>
        <w:pStyle w:val="EndNoteBibliography"/>
        <w:ind w:left="720" w:hanging="720"/>
        <w:rPr>
          <w:noProof/>
        </w:rPr>
      </w:pPr>
      <w:bookmarkStart w:id="57" w:name="_ENREF_58"/>
      <w:r w:rsidRPr="003203F2">
        <w:rPr>
          <w:noProof/>
        </w:rPr>
        <w:t xml:space="preserve">Stockl, H., Hertlein, L., Himsl, I., Delius, M., Hasbargen, U., Friese, K., &amp; Stockl, D. (2012). Intimate partner violence and its association with pregnancy loss and pregnancy planning. </w:t>
      </w:r>
      <w:r w:rsidRPr="003203F2">
        <w:rPr>
          <w:i/>
          <w:noProof/>
        </w:rPr>
        <w:t>Acta Obstetrics and Gynecology Scandinavia, 91</w:t>
      </w:r>
      <w:r w:rsidRPr="003203F2">
        <w:rPr>
          <w:noProof/>
        </w:rPr>
        <w:t>(1), 128-133.</w:t>
      </w:r>
      <w:bookmarkEnd w:id="57"/>
    </w:p>
    <w:p w14:paraId="49EFC9D1" w14:textId="77777777" w:rsidR="003203F2" w:rsidRPr="003203F2" w:rsidRDefault="003203F2" w:rsidP="003203F2">
      <w:pPr>
        <w:pStyle w:val="EndNoteBibliography"/>
        <w:ind w:left="720" w:hanging="720"/>
        <w:rPr>
          <w:noProof/>
        </w:rPr>
      </w:pPr>
      <w:bookmarkStart w:id="58" w:name="_ENREF_59"/>
      <w:r w:rsidRPr="003203F2">
        <w:rPr>
          <w:noProof/>
        </w:rPr>
        <w:t xml:space="preserve">Stockl, H., Hertlein, L., Himsl, I., Ditsch, N., Blume, C., Hasbargen, U., . . . Stockl, D. (2013). Acceptance of routine or case-based inquiry for intimate partner violence: a mixed method study. </w:t>
      </w:r>
      <w:r w:rsidRPr="003203F2">
        <w:rPr>
          <w:i/>
          <w:noProof/>
        </w:rPr>
        <w:t>BMC Pregnancy Childbirth, 13</w:t>
      </w:r>
      <w:r w:rsidRPr="003203F2">
        <w:rPr>
          <w:noProof/>
        </w:rPr>
        <w:t>, 77.</w:t>
      </w:r>
      <w:bookmarkEnd w:id="58"/>
    </w:p>
    <w:p w14:paraId="1CDAD40A" w14:textId="77777777" w:rsidR="003203F2" w:rsidRPr="003203F2" w:rsidRDefault="003203F2" w:rsidP="003203F2">
      <w:pPr>
        <w:pStyle w:val="EndNoteBibliography"/>
        <w:ind w:left="720" w:hanging="720"/>
        <w:rPr>
          <w:noProof/>
        </w:rPr>
      </w:pPr>
      <w:bookmarkStart w:id="59" w:name="_ENREF_60"/>
      <w:r w:rsidRPr="003203F2">
        <w:rPr>
          <w:noProof/>
        </w:rPr>
        <w:lastRenderedPageBreak/>
        <w:t xml:space="preserve">Stockl, H., Watts, C., &amp; Kilonzo Mwambo, J. K. (2010). Physical violence by a partner during pregnancy in Tanzania: prevalence and risk factors. </w:t>
      </w:r>
      <w:r w:rsidRPr="003203F2">
        <w:rPr>
          <w:i/>
          <w:noProof/>
        </w:rPr>
        <w:t>Reproductive health matters, 18</w:t>
      </w:r>
      <w:r w:rsidRPr="003203F2">
        <w:rPr>
          <w:noProof/>
        </w:rPr>
        <w:t>(36), 171-180.</w:t>
      </w:r>
      <w:bookmarkEnd w:id="59"/>
    </w:p>
    <w:p w14:paraId="36750725" w14:textId="77777777" w:rsidR="003203F2" w:rsidRPr="003203F2" w:rsidRDefault="003203F2" w:rsidP="003203F2">
      <w:pPr>
        <w:pStyle w:val="EndNoteBibliography"/>
        <w:ind w:left="720" w:hanging="720"/>
        <w:rPr>
          <w:noProof/>
        </w:rPr>
      </w:pPr>
      <w:bookmarkStart w:id="60" w:name="_ENREF_61"/>
      <w:r w:rsidRPr="003203F2">
        <w:rPr>
          <w:noProof/>
        </w:rPr>
        <w:t xml:space="preserve">Taillieu, T. L., &amp; Brownridge, D. A. (2010). Violence against pregnant women: Prevalence, patterns, risk factors, theories, and directions for future research. </w:t>
      </w:r>
      <w:r w:rsidRPr="003203F2">
        <w:rPr>
          <w:i/>
          <w:noProof/>
        </w:rPr>
        <w:t>Aggression and Violent Behavior, 15</w:t>
      </w:r>
      <w:r w:rsidRPr="003203F2">
        <w:rPr>
          <w:noProof/>
        </w:rPr>
        <w:t>(1), 14-35.</w:t>
      </w:r>
      <w:bookmarkEnd w:id="60"/>
    </w:p>
    <w:p w14:paraId="171C90A7" w14:textId="77777777" w:rsidR="003203F2" w:rsidRPr="003203F2" w:rsidRDefault="003203F2" w:rsidP="003203F2">
      <w:pPr>
        <w:pStyle w:val="EndNoteBibliography"/>
        <w:ind w:left="720" w:hanging="720"/>
        <w:rPr>
          <w:noProof/>
        </w:rPr>
      </w:pPr>
      <w:bookmarkStart w:id="61" w:name="_ENREF_62"/>
      <w:r w:rsidRPr="003203F2">
        <w:rPr>
          <w:noProof/>
        </w:rPr>
        <w:t xml:space="preserve">Tiwari, A., Leung, W. C., Leung, T. W., Humphreys, J., Parker, B., &amp; Ho, P. C. (2005). A randomised controlled trial of empowerment training for Chinese abused pregnant women in Hong Kong. </w:t>
      </w:r>
      <w:r w:rsidRPr="003203F2">
        <w:rPr>
          <w:i/>
          <w:noProof/>
        </w:rPr>
        <w:t>BJOG International Journal of Gynecology &amp; Obstetrics, 112</w:t>
      </w:r>
      <w:r w:rsidRPr="003203F2">
        <w:rPr>
          <w:noProof/>
        </w:rPr>
        <w:t>(9), 1249-1256.</w:t>
      </w:r>
      <w:bookmarkEnd w:id="61"/>
    </w:p>
    <w:p w14:paraId="52844820" w14:textId="77777777" w:rsidR="003203F2" w:rsidRPr="003203F2" w:rsidRDefault="003203F2" w:rsidP="003203F2">
      <w:pPr>
        <w:pStyle w:val="EndNoteBibliography"/>
        <w:ind w:left="720" w:hanging="720"/>
        <w:rPr>
          <w:noProof/>
        </w:rPr>
      </w:pPr>
      <w:bookmarkStart w:id="62" w:name="_ENREF_63"/>
      <w:r w:rsidRPr="003203F2">
        <w:rPr>
          <w:noProof/>
        </w:rPr>
        <w:t xml:space="preserve">Turan, J. M., Hatcher, A. M., Odero, M., Onono, M., Kodero, J., Romito, P., . . . Bukusi, E. A. (2013). A Community-Supported Clinic-Based Program for Prevention of Violence against Pregnant Women in Rural Kenya. </w:t>
      </w:r>
      <w:r w:rsidRPr="003203F2">
        <w:rPr>
          <w:i/>
          <w:noProof/>
        </w:rPr>
        <w:t>AIDS Research and Treatment, 2013</w:t>
      </w:r>
      <w:r w:rsidRPr="003203F2">
        <w:rPr>
          <w:noProof/>
        </w:rPr>
        <w:t>.</w:t>
      </w:r>
      <w:bookmarkEnd w:id="62"/>
    </w:p>
    <w:p w14:paraId="4887A54A" w14:textId="77777777" w:rsidR="003203F2" w:rsidRPr="003203F2" w:rsidRDefault="003203F2" w:rsidP="003203F2">
      <w:pPr>
        <w:pStyle w:val="EndNoteBibliography"/>
        <w:ind w:left="720" w:hanging="720"/>
        <w:rPr>
          <w:noProof/>
        </w:rPr>
      </w:pPr>
      <w:bookmarkStart w:id="63" w:name="_ENREF_64"/>
      <w:r w:rsidRPr="003203F2">
        <w:rPr>
          <w:noProof/>
        </w:rPr>
        <w:t xml:space="preserve">Undie, C.-C., Maternowska, M. C., Mak’anyengo, M., &amp; Askew, I. (2014). Is routine screening for intimate partner violence feasible in public health care settings in Kenya? </w:t>
      </w:r>
      <w:r w:rsidRPr="003203F2">
        <w:rPr>
          <w:i/>
          <w:noProof/>
        </w:rPr>
        <w:t>Journal of Interpersonal Violence, 31</w:t>
      </w:r>
      <w:r w:rsidRPr="003203F2">
        <w:rPr>
          <w:noProof/>
        </w:rPr>
        <w:t>(2), 282-301.</w:t>
      </w:r>
      <w:bookmarkEnd w:id="63"/>
    </w:p>
    <w:p w14:paraId="6A257DEA" w14:textId="77777777" w:rsidR="003203F2" w:rsidRPr="003203F2" w:rsidRDefault="003203F2" w:rsidP="003203F2">
      <w:pPr>
        <w:pStyle w:val="EndNoteBibliography"/>
        <w:ind w:left="720" w:hanging="720"/>
        <w:rPr>
          <w:noProof/>
        </w:rPr>
      </w:pPr>
      <w:bookmarkStart w:id="64" w:name="_ENREF_65"/>
      <w:r w:rsidRPr="003203F2">
        <w:rPr>
          <w:noProof/>
        </w:rPr>
        <w:t xml:space="preserve">Valladares, E., Ellsberg, M., Pena, R., Hogberg, U., &amp; Persson, L. A. (2002). Physical partner abuse during pregnancy: a risk factor for low birth weight in Nicaragua. </w:t>
      </w:r>
      <w:r w:rsidRPr="003203F2">
        <w:rPr>
          <w:i/>
          <w:noProof/>
        </w:rPr>
        <w:t>Obstetrics &amp; Gynecology, 100</w:t>
      </w:r>
      <w:r w:rsidRPr="003203F2">
        <w:rPr>
          <w:noProof/>
        </w:rPr>
        <w:t>(4), 700-705.</w:t>
      </w:r>
      <w:bookmarkEnd w:id="64"/>
    </w:p>
    <w:p w14:paraId="720D7B35" w14:textId="77777777" w:rsidR="003203F2" w:rsidRPr="003203F2" w:rsidRDefault="003203F2" w:rsidP="003203F2">
      <w:pPr>
        <w:pStyle w:val="EndNoteBibliography"/>
        <w:ind w:left="720" w:hanging="720"/>
        <w:rPr>
          <w:noProof/>
        </w:rPr>
      </w:pPr>
      <w:bookmarkStart w:id="65" w:name="_ENREF_66"/>
      <w:r w:rsidRPr="003203F2">
        <w:rPr>
          <w:noProof/>
        </w:rPr>
        <w:t xml:space="preserve">Waalen, J., Goodwin, M. M., Spitz, A. M., Petersen, R., &amp; Saltzman, L. E. (2000). Screening for intimate partner violence by health care providers. Barriers and interventions. </w:t>
      </w:r>
      <w:r w:rsidRPr="003203F2">
        <w:rPr>
          <w:i/>
          <w:noProof/>
        </w:rPr>
        <w:t>American Journal of Preventive Medicine, 19</w:t>
      </w:r>
      <w:r w:rsidRPr="003203F2">
        <w:rPr>
          <w:noProof/>
        </w:rPr>
        <w:t>(4), 230-237.</w:t>
      </w:r>
      <w:bookmarkEnd w:id="65"/>
    </w:p>
    <w:p w14:paraId="4F218580" w14:textId="77777777" w:rsidR="003203F2" w:rsidRPr="003203F2" w:rsidRDefault="003203F2" w:rsidP="003203F2">
      <w:pPr>
        <w:pStyle w:val="EndNoteBibliography"/>
        <w:ind w:left="720" w:hanging="720"/>
        <w:rPr>
          <w:noProof/>
        </w:rPr>
      </w:pPr>
      <w:bookmarkStart w:id="66" w:name="_ENREF_67"/>
      <w:r w:rsidRPr="003203F2">
        <w:rPr>
          <w:noProof/>
        </w:rPr>
        <w:t xml:space="preserve">Wathen, C. N., &amp; MacMillan, H. L. (2003). Interventions for violence against women: scientific review. </w:t>
      </w:r>
      <w:r w:rsidRPr="003203F2">
        <w:rPr>
          <w:i/>
          <w:noProof/>
        </w:rPr>
        <w:t>Journal of the American Medical Association, 289</w:t>
      </w:r>
      <w:r w:rsidRPr="003203F2">
        <w:rPr>
          <w:noProof/>
        </w:rPr>
        <w:t>(5), 589-600.</w:t>
      </w:r>
      <w:bookmarkEnd w:id="66"/>
    </w:p>
    <w:p w14:paraId="75088C9A" w14:textId="4D91D85F" w:rsidR="003203F2" w:rsidRPr="003203F2" w:rsidRDefault="003203F2" w:rsidP="003203F2">
      <w:pPr>
        <w:pStyle w:val="EndNoteBibliography"/>
        <w:ind w:left="720" w:hanging="720"/>
        <w:rPr>
          <w:noProof/>
        </w:rPr>
      </w:pPr>
      <w:bookmarkStart w:id="67" w:name="_ENREF_68"/>
      <w:r w:rsidRPr="003203F2">
        <w:rPr>
          <w:noProof/>
        </w:rPr>
        <w:t xml:space="preserve">WHO. (2001). </w:t>
      </w:r>
      <w:r w:rsidRPr="003203F2">
        <w:rPr>
          <w:i/>
          <w:noProof/>
        </w:rPr>
        <w:t>Putting Women First: Ethical and Safety Recommendations for Research on Domestic Violence Against Women</w:t>
      </w:r>
      <w:r w:rsidRPr="003203F2">
        <w:rPr>
          <w:noProof/>
        </w:rPr>
        <w:t xml:space="preserve">. Retrieved from Geneva, Switzerland: </w:t>
      </w:r>
      <w:bookmarkEnd w:id="67"/>
      <w:r>
        <w:rPr>
          <w:noProof/>
        </w:rPr>
        <w:fldChar w:fldCharType="begin"/>
      </w:r>
      <w:r>
        <w:rPr>
          <w:noProof/>
        </w:rPr>
        <w:instrText xml:space="preserve"> HYPERLINK "http://www.who.int/gender/violence/womenfirtseng.pdf" </w:instrText>
      </w:r>
      <w:r>
        <w:rPr>
          <w:noProof/>
        </w:rPr>
        <w:fldChar w:fldCharType="separate"/>
      </w:r>
      <w:r w:rsidRPr="003203F2">
        <w:rPr>
          <w:rStyle w:val="Hyperlink"/>
          <w:rFonts w:cstheme="minorBidi"/>
          <w:noProof/>
        </w:rPr>
        <w:t>http://www.who.int/gender/violence/womenfirtseng.pdf</w:t>
      </w:r>
      <w:r>
        <w:rPr>
          <w:noProof/>
        </w:rPr>
        <w:fldChar w:fldCharType="end"/>
      </w:r>
    </w:p>
    <w:p w14:paraId="246D08A3" w14:textId="67D9C7A4" w:rsidR="003203F2" w:rsidRPr="003203F2" w:rsidRDefault="003203F2" w:rsidP="003203F2">
      <w:pPr>
        <w:pStyle w:val="EndNoteBibliography"/>
        <w:ind w:left="720" w:hanging="720"/>
        <w:rPr>
          <w:noProof/>
        </w:rPr>
      </w:pPr>
      <w:bookmarkStart w:id="68" w:name="_ENREF_69"/>
      <w:r w:rsidRPr="003203F2">
        <w:rPr>
          <w:noProof/>
        </w:rPr>
        <w:t xml:space="preserve">WHO. (2013). </w:t>
      </w:r>
      <w:r w:rsidRPr="003203F2">
        <w:rPr>
          <w:i/>
          <w:noProof/>
        </w:rPr>
        <w:t>Responding to intimate partner violence and sexual violence against women: WHO clinical and policy guidelines</w:t>
      </w:r>
      <w:r w:rsidRPr="003203F2">
        <w:rPr>
          <w:noProof/>
        </w:rPr>
        <w:t xml:space="preserve">. Retrieved from Geneva: </w:t>
      </w:r>
      <w:bookmarkEnd w:id="68"/>
      <w:r>
        <w:rPr>
          <w:noProof/>
        </w:rPr>
        <w:fldChar w:fldCharType="begin"/>
      </w:r>
      <w:r>
        <w:rPr>
          <w:noProof/>
        </w:rPr>
        <w:instrText xml:space="preserve"> HYPERLINK "http://www.who.int/reproductivehealth/publications/violence/9789241548595/en/" </w:instrText>
      </w:r>
      <w:r>
        <w:rPr>
          <w:noProof/>
        </w:rPr>
        <w:fldChar w:fldCharType="separate"/>
      </w:r>
      <w:r w:rsidRPr="003203F2">
        <w:rPr>
          <w:rStyle w:val="Hyperlink"/>
          <w:rFonts w:cstheme="minorBidi"/>
          <w:noProof/>
        </w:rPr>
        <w:t>http://www.who.int/reproductivehealth/publications/violence/9789241548595/en/</w:t>
      </w:r>
      <w:r>
        <w:rPr>
          <w:noProof/>
        </w:rPr>
        <w:fldChar w:fldCharType="end"/>
      </w:r>
    </w:p>
    <w:p w14:paraId="1B445BEC" w14:textId="77777777" w:rsidR="003203F2" w:rsidRPr="003203F2" w:rsidRDefault="003203F2" w:rsidP="003203F2">
      <w:pPr>
        <w:pStyle w:val="EndNoteBibliography"/>
        <w:ind w:left="720" w:hanging="720"/>
        <w:rPr>
          <w:noProof/>
        </w:rPr>
      </w:pPr>
      <w:bookmarkStart w:id="69" w:name="_ENREF_70"/>
      <w:r w:rsidRPr="003203F2">
        <w:rPr>
          <w:noProof/>
        </w:rPr>
        <w:t xml:space="preserve">Yount, K. M., DiGirolamo, A. M., &amp; Ramakrishnan, U. (2011). Impacts of domestic violence on child growth and nutrition: a conceptual review of the pathways of influence. </w:t>
      </w:r>
      <w:r w:rsidRPr="003203F2">
        <w:rPr>
          <w:i/>
          <w:noProof/>
        </w:rPr>
        <w:t>Social Science &amp; Medicine, 72</w:t>
      </w:r>
      <w:r w:rsidRPr="003203F2">
        <w:rPr>
          <w:noProof/>
        </w:rPr>
        <w:t>(9), 1534-1554.</w:t>
      </w:r>
      <w:bookmarkEnd w:id="69"/>
    </w:p>
    <w:p w14:paraId="523F4406" w14:textId="0D76A27D" w:rsidR="00D35555" w:rsidRDefault="00241526" w:rsidP="00D35555">
      <w:r>
        <w:fldChar w:fldCharType="end"/>
      </w:r>
    </w:p>
    <w:p w14:paraId="60217464" w14:textId="77777777" w:rsidR="00D35555" w:rsidRDefault="00D35555" w:rsidP="00D35555">
      <w:r>
        <w:br w:type="page"/>
      </w:r>
      <w:r>
        <w:lastRenderedPageBreak/>
        <w:t>Table 1. Data Collection Methods</w:t>
      </w:r>
    </w:p>
    <w:p w14:paraId="7E7B14D7" w14:textId="77777777" w:rsidR="00D35555" w:rsidRDefault="00D35555" w:rsidP="00D35555"/>
    <w:tbl>
      <w:tblPr>
        <w:tblW w:w="8960" w:type="dxa"/>
        <w:tblInd w:w="95" w:type="dxa"/>
        <w:tblLook w:val="0000" w:firstRow="0" w:lastRow="0" w:firstColumn="0" w:lastColumn="0" w:noHBand="0" w:noVBand="0"/>
      </w:tblPr>
      <w:tblGrid>
        <w:gridCol w:w="1246"/>
        <w:gridCol w:w="727"/>
        <w:gridCol w:w="1053"/>
        <w:gridCol w:w="1156"/>
        <w:gridCol w:w="1504"/>
        <w:gridCol w:w="3274"/>
      </w:tblGrid>
      <w:tr w:rsidR="00D35555" w:rsidRPr="00356CF2" w14:paraId="41C551AD" w14:textId="77777777">
        <w:trPr>
          <w:trHeight w:val="440"/>
        </w:trPr>
        <w:tc>
          <w:tcPr>
            <w:tcW w:w="1246" w:type="dxa"/>
            <w:tcBorders>
              <w:top w:val="nil"/>
              <w:left w:val="nil"/>
              <w:bottom w:val="single" w:sz="4" w:space="0" w:color="auto"/>
              <w:right w:val="nil"/>
            </w:tcBorders>
            <w:shd w:val="clear" w:color="auto" w:fill="auto"/>
            <w:vAlign w:val="bottom"/>
          </w:tcPr>
          <w:p w14:paraId="52DB6741" w14:textId="77777777" w:rsidR="00D35555" w:rsidRPr="00356CF2" w:rsidRDefault="00D35555" w:rsidP="00D35555">
            <w:pPr>
              <w:rPr>
                <w:b/>
                <w:bCs/>
                <w:sz w:val="18"/>
                <w:szCs w:val="18"/>
              </w:rPr>
            </w:pPr>
            <w:r w:rsidRPr="00356CF2">
              <w:rPr>
                <w:b/>
                <w:bCs/>
                <w:sz w:val="18"/>
                <w:szCs w:val="18"/>
              </w:rPr>
              <w:t>Participant Group</w:t>
            </w:r>
          </w:p>
        </w:tc>
        <w:tc>
          <w:tcPr>
            <w:tcW w:w="727" w:type="dxa"/>
            <w:tcBorders>
              <w:top w:val="nil"/>
              <w:left w:val="nil"/>
              <w:bottom w:val="single" w:sz="4" w:space="0" w:color="auto"/>
              <w:right w:val="nil"/>
            </w:tcBorders>
            <w:shd w:val="clear" w:color="auto" w:fill="auto"/>
            <w:noWrap/>
            <w:vAlign w:val="bottom"/>
          </w:tcPr>
          <w:p w14:paraId="4614F8DD" w14:textId="77777777" w:rsidR="00D35555" w:rsidRDefault="00D35555" w:rsidP="00D35555">
            <w:pPr>
              <w:rPr>
                <w:b/>
                <w:bCs/>
                <w:sz w:val="18"/>
                <w:szCs w:val="18"/>
              </w:rPr>
            </w:pPr>
            <w:r>
              <w:rPr>
                <w:b/>
                <w:bCs/>
                <w:sz w:val="18"/>
                <w:szCs w:val="18"/>
              </w:rPr>
              <w:t>Group</w:t>
            </w:r>
          </w:p>
          <w:p w14:paraId="2D9BFE5E" w14:textId="77777777" w:rsidR="00D35555" w:rsidRPr="00356CF2" w:rsidRDefault="00D35555" w:rsidP="00D35555">
            <w:pPr>
              <w:rPr>
                <w:b/>
                <w:bCs/>
                <w:sz w:val="18"/>
                <w:szCs w:val="18"/>
              </w:rPr>
            </w:pPr>
            <w:r w:rsidRPr="00356CF2">
              <w:rPr>
                <w:b/>
                <w:bCs/>
                <w:sz w:val="18"/>
                <w:szCs w:val="18"/>
              </w:rPr>
              <w:t>Size</w:t>
            </w:r>
          </w:p>
        </w:tc>
        <w:tc>
          <w:tcPr>
            <w:tcW w:w="1053" w:type="dxa"/>
            <w:tcBorders>
              <w:top w:val="nil"/>
              <w:left w:val="nil"/>
              <w:bottom w:val="single" w:sz="4" w:space="0" w:color="auto"/>
              <w:right w:val="nil"/>
            </w:tcBorders>
            <w:shd w:val="clear" w:color="auto" w:fill="auto"/>
            <w:vAlign w:val="bottom"/>
          </w:tcPr>
          <w:p w14:paraId="547A2BF2" w14:textId="77777777" w:rsidR="00D35555" w:rsidRPr="00356CF2" w:rsidRDefault="00D35555" w:rsidP="00D35555">
            <w:pPr>
              <w:rPr>
                <w:b/>
                <w:bCs/>
                <w:sz w:val="18"/>
                <w:szCs w:val="18"/>
              </w:rPr>
            </w:pPr>
            <w:r w:rsidRPr="00356CF2">
              <w:rPr>
                <w:b/>
                <w:bCs/>
                <w:sz w:val="18"/>
                <w:szCs w:val="18"/>
              </w:rPr>
              <w:t>Method</w:t>
            </w:r>
          </w:p>
        </w:tc>
        <w:tc>
          <w:tcPr>
            <w:tcW w:w="1156" w:type="dxa"/>
            <w:tcBorders>
              <w:top w:val="nil"/>
              <w:left w:val="nil"/>
              <w:bottom w:val="single" w:sz="4" w:space="0" w:color="auto"/>
              <w:right w:val="nil"/>
            </w:tcBorders>
            <w:shd w:val="clear" w:color="auto" w:fill="auto"/>
            <w:noWrap/>
            <w:vAlign w:val="bottom"/>
          </w:tcPr>
          <w:p w14:paraId="6DF4CDE9" w14:textId="77777777" w:rsidR="00D35555" w:rsidRPr="00356CF2" w:rsidRDefault="00D35555" w:rsidP="00D35555">
            <w:pPr>
              <w:rPr>
                <w:b/>
                <w:bCs/>
                <w:sz w:val="18"/>
                <w:szCs w:val="18"/>
              </w:rPr>
            </w:pPr>
            <w:r w:rsidRPr="00356CF2">
              <w:rPr>
                <w:b/>
                <w:bCs/>
                <w:sz w:val="18"/>
                <w:szCs w:val="18"/>
              </w:rPr>
              <w:t>Sampling</w:t>
            </w:r>
          </w:p>
        </w:tc>
        <w:tc>
          <w:tcPr>
            <w:tcW w:w="1504" w:type="dxa"/>
            <w:tcBorders>
              <w:top w:val="nil"/>
              <w:left w:val="nil"/>
              <w:bottom w:val="single" w:sz="4" w:space="0" w:color="auto"/>
              <w:right w:val="nil"/>
            </w:tcBorders>
            <w:shd w:val="clear" w:color="auto" w:fill="auto"/>
            <w:vAlign w:val="bottom"/>
          </w:tcPr>
          <w:p w14:paraId="638C4C2B" w14:textId="77777777" w:rsidR="00D35555" w:rsidRPr="00356CF2" w:rsidRDefault="00D35555" w:rsidP="00D35555">
            <w:pPr>
              <w:rPr>
                <w:b/>
                <w:bCs/>
                <w:sz w:val="18"/>
                <w:szCs w:val="18"/>
              </w:rPr>
            </w:pPr>
            <w:r w:rsidRPr="00356CF2">
              <w:rPr>
                <w:b/>
                <w:bCs/>
                <w:sz w:val="18"/>
                <w:szCs w:val="18"/>
              </w:rPr>
              <w:t>Example Participants</w:t>
            </w:r>
          </w:p>
        </w:tc>
        <w:tc>
          <w:tcPr>
            <w:tcW w:w="3274" w:type="dxa"/>
            <w:tcBorders>
              <w:top w:val="nil"/>
              <w:left w:val="nil"/>
              <w:bottom w:val="single" w:sz="4" w:space="0" w:color="auto"/>
              <w:right w:val="nil"/>
            </w:tcBorders>
            <w:shd w:val="clear" w:color="auto" w:fill="auto"/>
            <w:vAlign w:val="bottom"/>
          </w:tcPr>
          <w:p w14:paraId="1852F673" w14:textId="77777777" w:rsidR="00D35555" w:rsidRPr="00356CF2" w:rsidRDefault="00D35555" w:rsidP="00D35555">
            <w:pPr>
              <w:rPr>
                <w:b/>
                <w:bCs/>
                <w:sz w:val="18"/>
                <w:szCs w:val="18"/>
              </w:rPr>
            </w:pPr>
            <w:r w:rsidRPr="00356CF2">
              <w:rPr>
                <w:b/>
                <w:bCs/>
                <w:sz w:val="18"/>
                <w:szCs w:val="18"/>
              </w:rPr>
              <w:t>Topics</w:t>
            </w:r>
          </w:p>
        </w:tc>
      </w:tr>
      <w:tr w:rsidR="00D35555" w:rsidRPr="00356CF2" w14:paraId="7B5FBD67" w14:textId="77777777">
        <w:trPr>
          <w:trHeight w:val="927"/>
        </w:trPr>
        <w:tc>
          <w:tcPr>
            <w:tcW w:w="1246" w:type="dxa"/>
            <w:tcBorders>
              <w:top w:val="single" w:sz="4" w:space="0" w:color="auto"/>
              <w:left w:val="nil"/>
              <w:bottom w:val="single" w:sz="4" w:space="0" w:color="auto"/>
              <w:right w:val="nil"/>
            </w:tcBorders>
            <w:shd w:val="clear" w:color="auto" w:fill="auto"/>
            <w:vAlign w:val="bottom"/>
          </w:tcPr>
          <w:p w14:paraId="49DB20A8" w14:textId="77777777" w:rsidR="00D35555" w:rsidRPr="00356CF2" w:rsidRDefault="00D35555" w:rsidP="00D35555">
            <w:pPr>
              <w:rPr>
                <w:sz w:val="18"/>
                <w:szCs w:val="18"/>
              </w:rPr>
            </w:pPr>
            <w:r w:rsidRPr="00356CF2">
              <w:rPr>
                <w:sz w:val="18"/>
                <w:szCs w:val="18"/>
              </w:rPr>
              <w:t>Pregnant women at ANC</w:t>
            </w:r>
          </w:p>
        </w:tc>
        <w:tc>
          <w:tcPr>
            <w:tcW w:w="727" w:type="dxa"/>
            <w:tcBorders>
              <w:top w:val="single" w:sz="4" w:space="0" w:color="auto"/>
              <w:left w:val="nil"/>
              <w:bottom w:val="single" w:sz="4" w:space="0" w:color="auto"/>
              <w:right w:val="nil"/>
            </w:tcBorders>
            <w:shd w:val="clear" w:color="auto" w:fill="auto"/>
            <w:noWrap/>
            <w:vAlign w:val="bottom"/>
          </w:tcPr>
          <w:p w14:paraId="76809975" w14:textId="77777777" w:rsidR="00D35555" w:rsidRPr="00356CF2" w:rsidRDefault="00D35555" w:rsidP="00D35555">
            <w:pPr>
              <w:rPr>
                <w:sz w:val="18"/>
                <w:szCs w:val="18"/>
              </w:rPr>
            </w:pPr>
            <w:r w:rsidRPr="00356CF2">
              <w:rPr>
                <w:sz w:val="18"/>
                <w:szCs w:val="18"/>
              </w:rPr>
              <w:t>(</w:t>
            </w:r>
            <w:proofErr w:type="gramStart"/>
            <w:r w:rsidRPr="00356CF2">
              <w:rPr>
                <w:sz w:val="18"/>
                <w:szCs w:val="18"/>
              </w:rPr>
              <w:t>n</w:t>
            </w:r>
            <w:proofErr w:type="gramEnd"/>
            <w:r w:rsidRPr="00356CF2">
              <w:rPr>
                <w:sz w:val="18"/>
                <w:szCs w:val="18"/>
              </w:rPr>
              <w:t>=13)</w:t>
            </w:r>
          </w:p>
        </w:tc>
        <w:tc>
          <w:tcPr>
            <w:tcW w:w="1053" w:type="dxa"/>
            <w:tcBorders>
              <w:top w:val="single" w:sz="4" w:space="0" w:color="auto"/>
              <w:left w:val="nil"/>
              <w:bottom w:val="single" w:sz="4" w:space="0" w:color="auto"/>
              <w:right w:val="nil"/>
            </w:tcBorders>
            <w:shd w:val="clear" w:color="auto" w:fill="auto"/>
            <w:vAlign w:val="bottom"/>
          </w:tcPr>
          <w:p w14:paraId="3E8C01D5" w14:textId="77777777" w:rsidR="00D35555" w:rsidRPr="00356CF2" w:rsidRDefault="00D35555" w:rsidP="00D35555">
            <w:pPr>
              <w:rPr>
                <w:sz w:val="18"/>
                <w:szCs w:val="18"/>
              </w:rPr>
            </w:pPr>
            <w:r w:rsidRPr="00356CF2">
              <w:rPr>
                <w:sz w:val="18"/>
                <w:szCs w:val="18"/>
              </w:rPr>
              <w:t>Focus group discussions</w:t>
            </w:r>
          </w:p>
        </w:tc>
        <w:tc>
          <w:tcPr>
            <w:tcW w:w="1156" w:type="dxa"/>
            <w:tcBorders>
              <w:top w:val="single" w:sz="4" w:space="0" w:color="auto"/>
              <w:left w:val="nil"/>
              <w:bottom w:val="single" w:sz="4" w:space="0" w:color="auto"/>
              <w:right w:val="nil"/>
            </w:tcBorders>
            <w:shd w:val="clear" w:color="auto" w:fill="auto"/>
            <w:noWrap/>
            <w:vAlign w:val="bottom"/>
          </w:tcPr>
          <w:p w14:paraId="1C2F2A9D" w14:textId="77777777" w:rsidR="00D35555" w:rsidRPr="00356CF2" w:rsidRDefault="00D35555" w:rsidP="00D35555">
            <w:pPr>
              <w:rPr>
                <w:sz w:val="18"/>
                <w:szCs w:val="18"/>
              </w:rPr>
            </w:pPr>
            <w:r w:rsidRPr="00356CF2">
              <w:rPr>
                <w:sz w:val="18"/>
                <w:szCs w:val="18"/>
              </w:rPr>
              <w:t>Convenience</w:t>
            </w:r>
          </w:p>
        </w:tc>
        <w:tc>
          <w:tcPr>
            <w:tcW w:w="1504" w:type="dxa"/>
            <w:tcBorders>
              <w:top w:val="single" w:sz="4" w:space="0" w:color="auto"/>
              <w:left w:val="nil"/>
              <w:bottom w:val="single" w:sz="4" w:space="0" w:color="auto"/>
              <w:right w:val="nil"/>
            </w:tcBorders>
            <w:shd w:val="clear" w:color="auto" w:fill="auto"/>
            <w:vAlign w:val="bottom"/>
          </w:tcPr>
          <w:p w14:paraId="58828188" w14:textId="77777777" w:rsidR="00D35555" w:rsidRPr="00356CF2" w:rsidRDefault="00D35555" w:rsidP="00D35555">
            <w:pPr>
              <w:rPr>
                <w:rFonts w:ascii="Verdana" w:hAnsi="Verdana"/>
                <w:sz w:val="18"/>
                <w:szCs w:val="18"/>
              </w:rPr>
            </w:pPr>
            <w:r w:rsidRPr="00356CF2">
              <w:rPr>
                <w:rFonts w:ascii="Verdana" w:hAnsi="Verdana"/>
                <w:sz w:val="18"/>
                <w:szCs w:val="18"/>
              </w:rPr>
              <w:t xml:space="preserve"> - </w:t>
            </w:r>
          </w:p>
        </w:tc>
        <w:tc>
          <w:tcPr>
            <w:tcW w:w="3274" w:type="dxa"/>
            <w:tcBorders>
              <w:top w:val="single" w:sz="4" w:space="0" w:color="auto"/>
              <w:left w:val="nil"/>
              <w:bottom w:val="single" w:sz="4" w:space="0" w:color="auto"/>
              <w:right w:val="nil"/>
            </w:tcBorders>
            <w:shd w:val="clear" w:color="auto" w:fill="auto"/>
            <w:vAlign w:val="bottom"/>
          </w:tcPr>
          <w:p w14:paraId="21B01699" w14:textId="77777777" w:rsidR="00D35555" w:rsidRPr="00356CF2" w:rsidRDefault="00D35555" w:rsidP="00D35555">
            <w:pPr>
              <w:rPr>
                <w:sz w:val="18"/>
                <w:szCs w:val="18"/>
              </w:rPr>
            </w:pPr>
            <w:r>
              <w:rPr>
                <w:sz w:val="18"/>
                <w:szCs w:val="18"/>
              </w:rPr>
              <w:t>Types of IPV in pregnancy</w:t>
            </w:r>
            <w:r w:rsidRPr="00356CF2">
              <w:rPr>
                <w:sz w:val="18"/>
                <w:szCs w:val="18"/>
              </w:rPr>
              <w:t xml:space="preserve">; Patterns of help seeking and available community resources for violence and HIV; Barriers to </w:t>
            </w:r>
            <w:r>
              <w:rPr>
                <w:sz w:val="18"/>
                <w:szCs w:val="18"/>
              </w:rPr>
              <w:t>disclosing IPV</w:t>
            </w:r>
            <w:r w:rsidRPr="00356CF2">
              <w:rPr>
                <w:sz w:val="18"/>
                <w:szCs w:val="18"/>
              </w:rPr>
              <w:t xml:space="preserve">; Receptivity to </w:t>
            </w:r>
            <w:r>
              <w:rPr>
                <w:sz w:val="18"/>
                <w:szCs w:val="18"/>
              </w:rPr>
              <w:t xml:space="preserve">an antenatal </w:t>
            </w:r>
            <w:r w:rsidRPr="00356CF2">
              <w:rPr>
                <w:sz w:val="18"/>
                <w:szCs w:val="18"/>
              </w:rPr>
              <w:t>intervention</w:t>
            </w:r>
            <w:r>
              <w:rPr>
                <w:sz w:val="18"/>
                <w:szCs w:val="18"/>
              </w:rPr>
              <w:t>.</w:t>
            </w:r>
          </w:p>
        </w:tc>
      </w:tr>
      <w:tr w:rsidR="00D35555" w:rsidRPr="00356CF2" w14:paraId="5FD7194A" w14:textId="77777777">
        <w:trPr>
          <w:trHeight w:val="880"/>
        </w:trPr>
        <w:tc>
          <w:tcPr>
            <w:tcW w:w="1246" w:type="dxa"/>
            <w:tcBorders>
              <w:top w:val="single" w:sz="4" w:space="0" w:color="auto"/>
              <w:left w:val="nil"/>
              <w:bottom w:val="single" w:sz="4" w:space="0" w:color="auto"/>
              <w:right w:val="nil"/>
            </w:tcBorders>
            <w:shd w:val="clear" w:color="auto" w:fill="auto"/>
            <w:vAlign w:val="bottom"/>
          </w:tcPr>
          <w:p w14:paraId="22F1FFBF" w14:textId="77777777" w:rsidR="00D35555" w:rsidRPr="00356CF2" w:rsidRDefault="00D35555" w:rsidP="00D35555">
            <w:pPr>
              <w:rPr>
                <w:sz w:val="18"/>
                <w:szCs w:val="18"/>
              </w:rPr>
            </w:pPr>
            <w:r w:rsidRPr="00356CF2">
              <w:rPr>
                <w:sz w:val="18"/>
                <w:szCs w:val="18"/>
              </w:rPr>
              <w:t>Pregnant abused women</w:t>
            </w:r>
          </w:p>
        </w:tc>
        <w:tc>
          <w:tcPr>
            <w:tcW w:w="727" w:type="dxa"/>
            <w:tcBorders>
              <w:top w:val="single" w:sz="4" w:space="0" w:color="auto"/>
              <w:left w:val="nil"/>
              <w:bottom w:val="single" w:sz="4" w:space="0" w:color="auto"/>
              <w:right w:val="nil"/>
            </w:tcBorders>
            <w:shd w:val="clear" w:color="auto" w:fill="auto"/>
            <w:noWrap/>
            <w:vAlign w:val="bottom"/>
          </w:tcPr>
          <w:p w14:paraId="38ED0872" w14:textId="77777777" w:rsidR="00D35555" w:rsidRPr="00356CF2" w:rsidRDefault="00D35555" w:rsidP="00D35555">
            <w:pPr>
              <w:rPr>
                <w:sz w:val="18"/>
                <w:szCs w:val="18"/>
              </w:rPr>
            </w:pPr>
            <w:r w:rsidRPr="00356CF2">
              <w:rPr>
                <w:sz w:val="18"/>
                <w:szCs w:val="18"/>
              </w:rPr>
              <w:t>(</w:t>
            </w:r>
            <w:proofErr w:type="gramStart"/>
            <w:r w:rsidRPr="00356CF2">
              <w:rPr>
                <w:sz w:val="18"/>
                <w:szCs w:val="18"/>
              </w:rPr>
              <w:t>n</w:t>
            </w:r>
            <w:proofErr w:type="gramEnd"/>
            <w:r w:rsidRPr="00356CF2">
              <w:rPr>
                <w:sz w:val="18"/>
                <w:szCs w:val="18"/>
              </w:rPr>
              <w:t>=5)</w:t>
            </w:r>
          </w:p>
        </w:tc>
        <w:tc>
          <w:tcPr>
            <w:tcW w:w="1053" w:type="dxa"/>
            <w:tcBorders>
              <w:top w:val="single" w:sz="4" w:space="0" w:color="auto"/>
              <w:left w:val="nil"/>
              <w:bottom w:val="single" w:sz="4" w:space="0" w:color="auto"/>
              <w:right w:val="nil"/>
            </w:tcBorders>
            <w:shd w:val="clear" w:color="auto" w:fill="auto"/>
            <w:vAlign w:val="bottom"/>
          </w:tcPr>
          <w:p w14:paraId="7869D0E2" w14:textId="77777777" w:rsidR="00D35555" w:rsidRPr="00356CF2" w:rsidRDefault="00D35555" w:rsidP="00D35555">
            <w:pPr>
              <w:rPr>
                <w:sz w:val="18"/>
                <w:szCs w:val="18"/>
              </w:rPr>
            </w:pPr>
            <w:r w:rsidRPr="00356CF2">
              <w:rPr>
                <w:sz w:val="18"/>
                <w:szCs w:val="18"/>
              </w:rPr>
              <w:t>Semi-structured interviews</w:t>
            </w:r>
          </w:p>
        </w:tc>
        <w:tc>
          <w:tcPr>
            <w:tcW w:w="1156" w:type="dxa"/>
            <w:tcBorders>
              <w:top w:val="single" w:sz="4" w:space="0" w:color="auto"/>
              <w:left w:val="nil"/>
              <w:bottom w:val="single" w:sz="4" w:space="0" w:color="auto"/>
              <w:right w:val="nil"/>
            </w:tcBorders>
            <w:shd w:val="clear" w:color="auto" w:fill="auto"/>
            <w:noWrap/>
            <w:vAlign w:val="bottom"/>
          </w:tcPr>
          <w:p w14:paraId="0E7F5548" w14:textId="77777777" w:rsidR="00D35555" w:rsidRPr="00356CF2" w:rsidRDefault="00D35555" w:rsidP="00D35555">
            <w:pPr>
              <w:rPr>
                <w:sz w:val="18"/>
                <w:szCs w:val="18"/>
              </w:rPr>
            </w:pPr>
            <w:r w:rsidRPr="00356CF2">
              <w:rPr>
                <w:sz w:val="18"/>
                <w:szCs w:val="18"/>
              </w:rPr>
              <w:t>Convenience</w:t>
            </w:r>
          </w:p>
        </w:tc>
        <w:tc>
          <w:tcPr>
            <w:tcW w:w="1504" w:type="dxa"/>
            <w:tcBorders>
              <w:top w:val="single" w:sz="4" w:space="0" w:color="auto"/>
              <w:left w:val="nil"/>
              <w:bottom w:val="single" w:sz="4" w:space="0" w:color="auto"/>
              <w:right w:val="nil"/>
            </w:tcBorders>
            <w:shd w:val="clear" w:color="auto" w:fill="auto"/>
            <w:vAlign w:val="bottom"/>
          </w:tcPr>
          <w:p w14:paraId="45F76347" w14:textId="77777777" w:rsidR="00D35555" w:rsidRPr="00356CF2" w:rsidRDefault="00D35555" w:rsidP="00D35555">
            <w:pPr>
              <w:rPr>
                <w:rFonts w:ascii="Verdana" w:hAnsi="Verdana"/>
                <w:sz w:val="18"/>
                <w:szCs w:val="18"/>
              </w:rPr>
            </w:pPr>
            <w:r w:rsidRPr="00356CF2">
              <w:rPr>
                <w:rFonts w:ascii="Verdana" w:hAnsi="Verdana"/>
                <w:sz w:val="18"/>
                <w:szCs w:val="18"/>
              </w:rPr>
              <w:t xml:space="preserve"> - </w:t>
            </w:r>
          </w:p>
        </w:tc>
        <w:tc>
          <w:tcPr>
            <w:tcW w:w="3274" w:type="dxa"/>
            <w:tcBorders>
              <w:top w:val="single" w:sz="4" w:space="0" w:color="auto"/>
              <w:left w:val="nil"/>
              <w:bottom w:val="single" w:sz="4" w:space="0" w:color="auto"/>
              <w:right w:val="nil"/>
            </w:tcBorders>
            <w:shd w:val="clear" w:color="auto" w:fill="auto"/>
            <w:vAlign w:val="bottom"/>
          </w:tcPr>
          <w:p w14:paraId="3EA87681" w14:textId="77777777" w:rsidR="00D35555" w:rsidRPr="00356CF2" w:rsidRDefault="00D35555" w:rsidP="00D35555">
            <w:pPr>
              <w:rPr>
                <w:sz w:val="18"/>
                <w:szCs w:val="18"/>
              </w:rPr>
            </w:pPr>
            <w:r w:rsidRPr="00356CF2">
              <w:rPr>
                <w:sz w:val="18"/>
                <w:szCs w:val="18"/>
              </w:rPr>
              <w:t xml:space="preserve">Existing needs and concerns of abused women; Patterns of help seeking and available community resources for violence and HIV; Receptivity to </w:t>
            </w:r>
            <w:r>
              <w:rPr>
                <w:sz w:val="18"/>
                <w:szCs w:val="18"/>
              </w:rPr>
              <w:t xml:space="preserve">an antenatal </w:t>
            </w:r>
            <w:r w:rsidRPr="00356CF2">
              <w:rPr>
                <w:sz w:val="18"/>
                <w:szCs w:val="18"/>
              </w:rPr>
              <w:t>intervention</w:t>
            </w:r>
          </w:p>
        </w:tc>
      </w:tr>
      <w:tr w:rsidR="00D35555" w:rsidRPr="00356CF2" w14:paraId="03C93F42" w14:textId="77777777">
        <w:trPr>
          <w:trHeight w:val="660"/>
        </w:trPr>
        <w:tc>
          <w:tcPr>
            <w:tcW w:w="1246" w:type="dxa"/>
            <w:tcBorders>
              <w:top w:val="single" w:sz="4" w:space="0" w:color="auto"/>
              <w:left w:val="nil"/>
              <w:bottom w:val="single" w:sz="4" w:space="0" w:color="auto"/>
              <w:right w:val="nil"/>
            </w:tcBorders>
            <w:shd w:val="clear" w:color="auto" w:fill="auto"/>
            <w:vAlign w:val="bottom"/>
          </w:tcPr>
          <w:p w14:paraId="59F21156" w14:textId="6531E0AD" w:rsidR="00D35555" w:rsidRPr="00356CF2" w:rsidRDefault="00881D9D" w:rsidP="00D35555">
            <w:pPr>
              <w:rPr>
                <w:sz w:val="18"/>
                <w:szCs w:val="18"/>
              </w:rPr>
            </w:pPr>
            <w:r>
              <w:rPr>
                <w:sz w:val="18"/>
                <w:szCs w:val="18"/>
              </w:rPr>
              <w:t>Health managers and researchers</w:t>
            </w:r>
          </w:p>
        </w:tc>
        <w:tc>
          <w:tcPr>
            <w:tcW w:w="727" w:type="dxa"/>
            <w:tcBorders>
              <w:top w:val="single" w:sz="4" w:space="0" w:color="auto"/>
              <w:left w:val="nil"/>
              <w:bottom w:val="single" w:sz="4" w:space="0" w:color="auto"/>
              <w:right w:val="nil"/>
            </w:tcBorders>
            <w:shd w:val="clear" w:color="auto" w:fill="auto"/>
            <w:noWrap/>
            <w:vAlign w:val="bottom"/>
          </w:tcPr>
          <w:p w14:paraId="368FE7D6" w14:textId="77777777" w:rsidR="00D35555" w:rsidRPr="00356CF2" w:rsidRDefault="00D35555" w:rsidP="00D35555">
            <w:pPr>
              <w:rPr>
                <w:sz w:val="18"/>
                <w:szCs w:val="18"/>
              </w:rPr>
            </w:pPr>
            <w:r w:rsidRPr="00356CF2">
              <w:rPr>
                <w:sz w:val="18"/>
                <w:szCs w:val="18"/>
              </w:rPr>
              <w:t>(</w:t>
            </w:r>
            <w:proofErr w:type="gramStart"/>
            <w:r w:rsidRPr="00356CF2">
              <w:rPr>
                <w:sz w:val="18"/>
                <w:szCs w:val="18"/>
              </w:rPr>
              <w:t>n</w:t>
            </w:r>
            <w:proofErr w:type="gramEnd"/>
            <w:r w:rsidRPr="00356CF2">
              <w:rPr>
                <w:sz w:val="18"/>
                <w:szCs w:val="18"/>
              </w:rPr>
              <w:t>=10)</w:t>
            </w:r>
          </w:p>
        </w:tc>
        <w:tc>
          <w:tcPr>
            <w:tcW w:w="1053" w:type="dxa"/>
            <w:tcBorders>
              <w:top w:val="single" w:sz="4" w:space="0" w:color="auto"/>
              <w:left w:val="nil"/>
              <w:bottom w:val="single" w:sz="4" w:space="0" w:color="auto"/>
              <w:right w:val="nil"/>
            </w:tcBorders>
            <w:shd w:val="clear" w:color="auto" w:fill="auto"/>
            <w:vAlign w:val="bottom"/>
          </w:tcPr>
          <w:p w14:paraId="49BDBD2E" w14:textId="77777777" w:rsidR="00D35555" w:rsidRPr="00356CF2" w:rsidRDefault="00D35555" w:rsidP="00D35555">
            <w:pPr>
              <w:rPr>
                <w:sz w:val="18"/>
                <w:szCs w:val="18"/>
              </w:rPr>
            </w:pPr>
            <w:r w:rsidRPr="00356CF2">
              <w:rPr>
                <w:sz w:val="18"/>
                <w:szCs w:val="18"/>
              </w:rPr>
              <w:t xml:space="preserve">Semi-structured interviews </w:t>
            </w:r>
          </w:p>
        </w:tc>
        <w:tc>
          <w:tcPr>
            <w:tcW w:w="1156" w:type="dxa"/>
            <w:tcBorders>
              <w:top w:val="single" w:sz="4" w:space="0" w:color="auto"/>
              <w:left w:val="nil"/>
              <w:bottom w:val="single" w:sz="4" w:space="0" w:color="auto"/>
              <w:right w:val="nil"/>
            </w:tcBorders>
            <w:shd w:val="clear" w:color="auto" w:fill="auto"/>
            <w:noWrap/>
            <w:vAlign w:val="bottom"/>
          </w:tcPr>
          <w:p w14:paraId="0F0F6FA5" w14:textId="77777777" w:rsidR="00D35555" w:rsidRPr="00356CF2" w:rsidRDefault="00D35555" w:rsidP="00D35555">
            <w:pPr>
              <w:rPr>
                <w:sz w:val="18"/>
                <w:szCs w:val="18"/>
              </w:rPr>
            </w:pPr>
            <w:r w:rsidRPr="00356CF2">
              <w:rPr>
                <w:sz w:val="18"/>
                <w:szCs w:val="18"/>
              </w:rPr>
              <w:t xml:space="preserve">Purposive </w:t>
            </w:r>
          </w:p>
        </w:tc>
        <w:tc>
          <w:tcPr>
            <w:tcW w:w="1504" w:type="dxa"/>
            <w:tcBorders>
              <w:top w:val="single" w:sz="4" w:space="0" w:color="auto"/>
              <w:left w:val="nil"/>
              <w:bottom w:val="single" w:sz="4" w:space="0" w:color="auto"/>
              <w:right w:val="nil"/>
            </w:tcBorders>
            <w:shd w:val="clear" w:color="auto" w:fill="auto"/>
            <w:vAlign w:val="bottom"/>
          </w:tcPr>
          <w:p w14:paraId="5E3ACFED" w14:textId="77777777" w:rsidR="00D35555" w:rsidRPr="00356CF2" w:rsidRDefault="00D35555" w:rsidP="00D35555">
            <w:pPr>
              <w:rPr>
                <w:sz w:val="18"/>
                <w:szCs w:val="18"/>
              </w:rPr>
            </w:pPr>
            <w:r w:rsidRPr="00356CF2">
              <w:rPr>
                <w:sz w:val="18"/>
                <w:szCs w:val="18"/>
              </w:rPr>
              <w:t>Department of Health managers, Academic experts</w:t>
            </w:r>
          </w:p>
        </w:tc>
        <w:tc>
          <w:tcPr>
            <w:tcW w:w="3274" w:type="dxa"/>
            <w:tcBorders>
              <w:top w:val="single" w:sz="4" w:space="0" w:color="auto"/>
              <w:left w:val="nil"/>
              <w:bottom w:val="single" w:sz="4" w:space="0" w:color="auto"/>
              <w:right w:val="nil"/>
            </w:tcBorders>
            <w:shd w:val="clear" w:color="auto" w:fill="auto"/>
            <w:vAlign w:val="bottom"/>
          </w:tcPr>
          <w:p w14:paraId="11479FC7" w14:textId="77777777" w:rsidR="00D35555" w:rsidRPr="00356CF2" w:rsidRDefault="00D35555" w:rsidP="00D35555">
            <w:pPr>
              <w:rPr>
                <w:sz w:val="18"/>
                <w:szCs w:val="18"/>
              </w:rPr>
            </w:pPr>
            <w:r>
              <w:rPr>
                <w:sz w:val="18"/>
                <w:szCs w:val="18"/>
              </w:rPr>
              <w:t xml:space="preserve">Types of IPV in pregnancy; </w:t>
            </w:r>
            <w:r w:rsidRPr="00356CF2">
              <w:rPr>
                <w:sz w:val="18"/>
                <w:szCs w:val="18"/>
              </w:rPr>
              <w:t>Current health sector response to IPV; Potential integration with HIV activities</w:t>
            </w:r>
            <w:r>
              <w:rPr>
                <w:sz w:val="18"/>
                <w:szCs w:val="18"/>
              </w:rPr>
              <w:t>, including PMTCT</w:t>
            </w:r>
          </w:p>
        </w:tc>
      </w:tr>
      <w:tr w:rsidR="00D35555" w:rsidRPr="00356CF2" w14:paraId="79A12754" w14:textId="77777777">
        <w:trPr>
          <w:trHeight w:val="660"/>
        </w:trPr>
        <w:tc>
          <w:tcPr>
            <w:tcW w:w="1246" w:type="dxa"/>
            <w:tcBorders>
              <w:top w:val="single" w:sz="4" w:space="0" w:color="auto"/>
              <w:left w:val="nil"/>
              <w:bottom w:val="single" w:sz="4" w:space="0" w:color="auto"/>
              <w:right w:val="nil"/>
            </w:tcBorders>
            <w:shd w:val="clear" w:color="auto" w:fill="auto"/>
            <w:vAlign w:val="bottom"/>
          </w:tcPr>
          <w:p w14:paraId="5A8C6FA9" w14:textId="23127E1E" w:rsidR="00D35555" w:rsidRPr="00356CF2" w:rsidRDefault="00D35555" w:rsidP="00881D9D">
            <w:pPr>
              <w:rPr>
                <w:sz w:val="18"/>
                <w:szCs w:val="18"/>
              </w:rPr>
            </w:pPr>
            <w:r w:rsidRPr="00356CF2">
              <w:rPr>
                <w:sz w:val="18"/>
                <w:szCs w:val="18"/>
              </w:rPr>
              <w:t xml:space="preserve">Health </w:t>
            </w:r>
            <w:r w:rsidR="00881D9D">
              <w:rPr>
                <w:sz w:val="18"/>
                <w:szCs w:val="18"/>
              </w:rPr>
              <w:t>care providers</w:t>
            </w:r>
          </w:p>
        </w:tc>
        <w:tc>
          <w:tcPr>
            <w:tcW w:w="727" w:type="dxa"/>
            <w:tcBorders>
              <w:top w:val="single" w:sz="4" w:space="0" w:color="auto"/>
              <w:left w:val="nil"/>
              <w:bottom w:val="single" w:sz="4" w:space="0" w:color="auto"/>
              <w:right w:val="nil"/>
            </w:tcBorders>
            <w:shd w:val="clear" w:color="auto" w:fill="auto"/>
            <w:noWrap/>
            <w:vAlign w:val="bottom"/>
          </w:tcPr>
          <w:p w14:paraId="58A4986F" w14:textId="77777777" w:rsidR="00D35555" w:rsidRPr="00356CF2" w:rsidRDefault="00D35555" w:rsidP="00D35555">
            <w:pPr>
              <w:rPr>
                <w:sz w:val="18"/>
                <w:szCs w:val="18"/>
              </w:rPr>
            </w:pPr>
            <w:r w:rsidRPr="00356CF2">
              <w:rPr>
                <w:sz w:val="18"/>
                <w:szCs w:val="18"/>
              </w:rPr>
              <w:t>(</w:t>
            </w:r>
            <w:proofErr w:type="gramStart"/>
            <w:r w:rsidRPr="00356CF2">
              <w:rPr>
                <w:sz w:val="18"/>
                <w:szCs w:val="18"/>
              </w:rPr>
              <w:t>n</w:t>
            </w:r>
            <w:proofErr w:type="gramEnd"/>
            <w:r w:rsidRPr="00356CF2">
              <w:rPr>
                <w:sz w:val="18"/>
                <w:szCs w:val="18"/>
              </w:rPr>
              <w:t>=8)</w:t>
            </w:r>
          </w:p>
        </w:tc>
        <w:tc>
          <w:tcPr>
            <w:tcW w:w="1053" w:type="dxa"/>
            <w:tcBorders>
              <w:top w:val="single" w:sz="4" w:space="0" w:color="auto"/>
              <w:left w:val="nil"/>
              <w:bottom w:val="single" w:sz="4" w:space="0" w:color="auto"/>
              <w:right w:val="nil"/>
            </w:tcBorders>
            <w:shd w:val="clear" w:color="auto" w:fill="auto"/>
            <w:vAlign w:val="bottom"/>
          </w:tcPr>
          <w:p w14:paraId="3D78C5B2" w14:textId="77777777" w:rsidR="00D35555" w:rsidRPr="00356CF2" w:rsidRDefault="00D35555" w:rsidP="00D35555">
            <w:pPr>
              <w:rPr>
                <w:sz w:val="18"/>
                <w:szCs w:val="18"/>
              </w:rPr>
            </w:pPr>
            <w:r w:rsidRPr="00356CF2">
              <w:rPr>
                <w:sz w:val="18"/>
                <w:szCs w:val="18"/>
              </w:rPr>
              <w:t>Semi-structured interviews</w:t>
            </w:r>
          </w:p>
        </w:tc>
        <w:tc>
          <w:tcPr>
            <w:tcW w:w="1156" w:type="dxa"/>
            <w:tcBorders>
              <w:top w:val="single" w:sz="4" w:space="0" w:color="auto"/>
              <w:left w:val="nil"/>
              <w:bottom w:val="single" w:sz="4" w:space="0" w:color="auto"/>
              <w:right w:val="nil"/>
            </w:tcBorders>
            <w:shd w:val="clear" w:color="auto" w:fill="auto"/>
            <w:noWrap/>
            <w:vAlign w:val="bottom"/>
          </w:tcPr>
          <w:p w14:paraId="5D4522AA" w14:textId="77777777" w:rsidR="00D35555" w:rsidRPr="00356CF2" w:rsidRDefault="00D35555" w:rsidP="00D35555">
            <w:pPr>
              <w:rPr>
                <w:sz w:val="18"/>
                <w:szCs w:val="18"/>
              </w:rPr>
            </w:pPr>
            <w:r w:rsidRPr="00356CF2">
              <w:rPr>
                <w:sz w:val="18"/>
                <w:szCs w:val="18"/>
              </w:rPr>
              <w:t xml:space="preserve">Purposive </w:t>
            </w:r>
          </w:p>
        </w:tc>
        <w:tc>
          <w:tcPr>
            <w:tcW w:w="1504" w:type="dxa"/>
            <w:tcBorders>
              <w:top w:val="single" w:sz="4" w:space="0" w:color="auto"/>
              <w:left w:val="nil"/>
              <w:bottom w:val="single" w:sz="4" w:space="0" w:color="auto"/>
              <w:right w:val="nil"/>
            </w:tcBorders>
            <w:shd w:val="clear" w:color="auto" w:fill="auto"/>
            <w:vAlign w:val="bottom"/>
          </w:tcPr>
          <w:p w14:paraId="404FCE44" w14:textId="77777777" w:rsidR="00D35555" w:rsidRPr="00356CF2" w:rsidRDefault="00D35555" w:rsidP="00D35555">
            <w:pPr>
              <w:rPr>
                <w:sz w:val="18"/>
                <w:szCs w:val="18"/>
              </w:rPr>
            </w:pPr>
            <w:r w:rsidRPr="00356CF2">
              <w:rPr>
                <w:sz w:val="18"/>
                <w:szCs w:val="18"/>
              </w:rPr>
              <w:t>Doctors, nurses, lay counselors in antenatal clinics</w:t>
            </w:r>
          </w:p>
        </w:tc>
        <w:tc>
          <w:tcPr>
            <w:tcW w:w="3274" w:type="dxa"/>
            <w:tcBorders>
              <w:top w:val="single" w:sz="4" w:space="0" w:color="auto"/>
              <w:left w:val="nil"/>
              <w:bottom w:val="single" w:sz="4" w:space="0" w:color="auto"/>
              <w:right w:val="nil"/>
            </w:tcBorders>
            <w:shd w:val="clear" w:color="auto" w:fill="auto"/>
            <w:vAlign w:val="bottom"/>
          </w:tcPr>
          <w:p w14:paraId="50A8DFDE" w14:textId="77777777" w:rsidR="00D35555" w:rsidRPr="00356CF2" w:rsidRDefault="00D35555" w:rsidP="00D35555">
            <w:pPr>
              <w:rPr>
                <w:sz w:val="18"/>
                <w:szCs w:val="18"/>
              </w:rPr>
            </w:pPr>
            <w:r>
              <w:rPr>
                <w:sz w:val="18"/>
                <w:szCs w:val="18"/>
              </w:rPr>
              <w:t>Types of IPV in pregnancy; Knowledge and practice responding to IPV</w:t>
            </w:r>
            <w:r w:rsidRPr="00356CF2">
              <w:rPr>
                <w:sz w:val="18"/>
                <w:szCs w:val="18"/>
              </w:rPr>
              <w:t>; Rec</w:t>
            </w:r>
            <w:r>
              <w:rPr>
                <w:sz w:val="18"/>
                <w:szCs w:val="18"/>
              </w:rPr>
              <w:t xml:space="preserve">eptivity of health workers to </w:t>
            </w:r>
            <w:r w:rsidRPr="00356CF2">
              <w:rPr>
                <w:sz w:val="18"/>
                <w:szCs w:val="18"/>
              </w:rPr>
              <w:t xml:space="preserve">antenatal intervention; Existing capacity in clinic </w:t>
            </w:r>
          </w:p>
        </w:tc>
      </w:tr>
      <w:tr w:rsidR="00D35555" w:rsidRPr="00356CF2" w14:paraId="2FC42FAA" w14:textId="77777777">
        <w:trPr>
          <w:trHeight w:val="729"/>
        </w:trPr>
        <w:tc>
          <w:tcPr>
            <w:tcW w:w="1246" w:type="dxa"/>
            <w:tcBorders>
              <w:top w:val="single" w:sz="4" w:space="0" w:color="auto"/>
              <w:left w:val="nil"/>
              <w:bottom w:val="single" w:sz="4" w:space="0" w:color="auto"/>
              <w:right w:val="nil"/>
            </w:tcBorders>
            <w:shd w:val="clear" w:color="auto" w:fill="auto"/>
            <w:vAlign w:val="bottom"/>
          </w:tcPr>
          <w:p w14:paraId="366EBFFF" w14:textId="77777777" w:rsidR="00D35555" w:rsidRPr="00356CF2" w:rsidRDefault="00D35555" w:rsidP="00D35555">
            <w:pPr>
              <w:rPr>
                <w:sz w:val="18"/>
                <w:szCs w:val="18"/>
              </w:rPr>
            </w:pPr>
            <w:r w:rsidRPr="00356CF2">
              <w:rPr>
                <w:sz w:val="18"/>
                <w:szCs w:val="18"/>
              </w:rPr>
              <w:t xml:space="preserve">Non-Governmental Orgs </w:t>
            </w:r>
          </w:p>
        </w:tc>
        <w:tc>
          <w:tcPr>
            <w:tcW w:w="727" w:type="dxa"/>
            <w:tcBorders>
              <w:top w:val="single" w:sz="4" w:space="0" w:color="auto"/>
              <w:left w:val="nil"/>
              <w:bottom w:val="single" w:sz="4" w:space="0" w:color="auto"/>
              <w:right w:val="nil"/>
            </w:tcBorders>
            <w:shd w:val="clear" w:color="auto" w:fill="auto"/>
            <w:noWrap/>
            <w:vAlign w:val="bottom"/>
          </w:tcPr>
          <w:p w14:paraId="51C8647D" w14:textId="77777777" w:rsidR="00D35555" w:rsidRPr="00356CF2" w:rsidRDefault="00D35555" w:rsidP="00D35555">
            <w:pPr>
              <w:rPr>
                <w:sz w:val="18"/>
                <w:szCs w:val="18"/>
              </w:rPr>
            </w:pPr>
            <w:r w:rsidRPr="00356CF2">
              <w:rPr>
                <w:sz w:val="18"/>
                <w:szCs w:val="18"/>
              </w:rPr>
              <w:t>(</w:t>
            </w:r>
            <w:proofErr w:type="gramStart"/>
            <w:r w:rsidRPr="00356CF2">
              <w:rPr>
                <w:sz w:val="18"/>
                <w:szCs w:val="18"/>
              </w:rPr>
              <w:t>n</w:t>
            </w:r>
            <w:proofErr w:type="gramEnd"/>
            <w:r w:rsidRPr="00356CF2">
              <w:rPr>
                <w:sz w:val="18"/>
                <w:szCs w:val="18"/>
              </w:rPr>
              <w:t>=6)</w:t>
            </w:r>
          </w:p>
        </w:tc>
        <w:tc>
          <w:tcPr>
            <w:tcW w:w="1053" w:type="dxa"/>
            <w:tcBorders>
              <w:top w:val="single" w:sz="4" w:space="0" w:color="auto"/>
              <w:left w:val="nil"/>
              <w:bottom w:val="single" w:sz="4" w:space="0" w:color="auto"/>
              <w:right w:val="nil"/>
            </w:tcBorders>
            <w:shd w:val="clear" w:color="auto" w:fill="auto"/>
            <w:vAlign w:val="bottom"/>
          </w:tcPr>
          <w:p w14:paraId="0FC3FADC" w14:textId="77777777" w:rsidR="00D35555" w:rsidRPr="00356CF2" w:rsidRDefault="00D35555" w:rsidP="00D35555">
            <w:pPr>
              <w:rPr>
                <w:sz w:val="18"/>
                <w:szCs w:val="18"/>
              </w:rPr>
            </w:pPr>
            <w:r w:rsidRPr="00356CF2">
              <w:rPr>
                <w:sz w:val="18"/>
                <w:szCs w:val="18"/>
              </w:rPr>
              <w:t>Semi-structured interviews</w:t>
            </w:r>
          </w:p>
        </w:tc>
        <w:tc>
          <w:tcPr>
            <w:tcW w:w="1156" w:type="dxa"/>
            <w:tcBorders>
              <w:top w:val="single" w:sz="4" w:space="0" w:color="auto"/>
              <w:left w:val="nil"/>
              <w:bottom w:val="single" w:sz="4" w:space="0" w:color="auto"/>
              <w:right w:val="nil"/>
            </w:tcBorders>
            <w:shd w:val="clear" w:color="auto" w:fill="auto"/>
            <w:noWrap/>
            <w:vAlign w:val="bottom"/>
          </w:tcPr>
          <w:p w14:paraId="6C7B8F87" w14:textId="77777777" w:rsidR="00D35555" w:rsidRPr="00356CF2" w:rsidRDefault="00D35555" w:rsidP="00D35555">
            <w:pPr>
              <w:rPr>
                <w:sz w:val="18"/>
                <w:szCs w:val="18"/>
              </w:rPr>
            </w:pPr>
            <w:r w:rsidRPr="00356CF2">
              <w:rPr>
                <w:sz w:val="18"/>
                <w:szCs w:val="18"/>
              </w:rPr>
              <w:t xml:space="preserve">Purposive </w:t>
            </w:r>
          </w:p>
        </w:tc>
        <w:tc>
          <w:tcPr>
            <w:tcW w:w="1504" w:type="dxa"/>
            <w:tcBorders>
              <w:top w:val="single" w:sz="4" w:space="0" w:color="auto"/>
              <w:left w:val="nil"/>
              <w:bottom w:val="single" w:sz="4" w:space="0" w:color="auto"/>
              <w:right w:val="nil"/>
            </w:tcBorders>
            <w:shd w:val="clear" w:color="auto" w:fill="auto"/>
            <w:vAlign w:val="bottom"/>
          </w:tcPr>
          <w:p w14:paraId="5B3E246E" w14:textId="77777777" w:rsidR="00D35555" w:rsidRPr="00356CF2" w:rsidRDefault="00D35555" w:rsidP="00D35555">
            <w:pPr>
              <w:rPr>
                <w:sz w:val="18"/>
                <w:szCs w:val="18"/>
              </w:rPr>
            </w:pPr>
            <w:r w:rsidRPr="00356CF2">
              <w:rPr>
                <w:sz w:val="18"/>
                <w:szCs w:val="18"/>
              </w:rPr>
              <w:t xml:space="preserve">Shelters, </w:t>
            </w:r>
            <w:r>
              <w:rPr>
                <w:sz w:val="18"/>
                <w:szCs w:val="18"/>
              </w:rPr>
              <w:t>Police, C</w:t>
            </w:r>
            <w:r w:rsidRPr="00356CF2">
              <w:rPr>
                <w:sz w:val="18"/>
                <w:szCs w:val="18"/>
              </w:rPr>
              <w:t>ounseling services</w:t>
            </w:r>
          </w:p>
        </w:tc>
        <w:tc>
          <w:tcPr>
            <w:tcW w:w="3274" w:type="dxa"/>
            <w:tcBorders>
              <w:top w:val="single" w:sz="4" w:space="0" w:color="auto"/>
              <w:left w:val="nil"/>
              <w:bottom w:val="single" w:sz="4" w:space="0" w:color="auto"/>
              <w:right w:val="nil"/>
            </w:tcBorders>
            <w:shd w:val="clear" w:color="auto" w:fill="auto"/>
            <w:vAlign w:val="bottom"/>
          </w:tcPr>
          <w:p w14:paraId="7A08697F" w14:textId="77777777" w:rsidR="00D35555" w:rsidRPr="00356CF2" w:rsidRDefault="00D35555" w:rsidP="00D35555">
            <w:pPr>
              <w:rPr>
                <w:sz w:val="18"/>
                <w:szCs w:val="18"/>
              </w:rPr>
            </w:pPr>
            <w:r w:rsidRPr="00356CF2">
              <w:rPr>
                <w:sz w:val="18"/>
                <w:szCs w:val="18"/>
              </w:rPr>
              <w:t>Psycho-social, legal and other needs of abused women; Referral options for women</w:t>
            </w:r>
            <w:r>
              <w:rPr>
                <w:sz w:val="18"/>
                <w:szCs w:val="18"/>
              </w:rPr>
              <w:t xml:space="preserve"> living with IPV</w:t>
            </w:r>
          </w:p>
        </w:tc>
      </w:tr>
      <w:tr w:rsidR="00D35555" w:rsidRPr="00356CF2" w14:paraId="76952F77" w14:textId="77777777">
        <w:trPr>
          <w:trHeight w:val="880"/>
        </w:trPr>
        <w:tc>
          <w:tcPr>
            <w:tcW w:w="1246" w:type="dxa"/>
            <w:tcBorders>
              <w:top w:val="single" w:sz="4" w:space="0" w:color="auto"/>
              <w:left w:val="nil"/>
              <w:bottom w:val="single" w:sz="4" w:space="0" w:color="auto"/>
              <w:right w:val="nil"/>
            </w:tcBorders>
            <w:shd w:val="clear" w:color="auto" w:fill="auto"/>
            <w:vAlign w:val="bottom"/>
          </w:tcPr>
          <w:p w14:paraId="1465506C" w14:textId="77777777" w:rsidR="00D35555" w:rsidRPr="00356CF2" w:rsidRDefault="00D35555" w:rsidP="00D35555">
            <w:pPr>
              <w:rPr>
                <w:sz w:val="18"/>
                <w:szCs w:val="18"/>
              </w:rPr>
            </w:pPr>
            <w:r w:rsidRPr="00356CF2">
              <w:rPr>
                <w:sz w:val="18"/>
                <w:szCs w:val="18"/>
              </w:rPr>
              <w:t>Community leaders</w:t>
            </w:r>
          </w:p>
        </w:tc>
        <w:tc>
          <w:tcPr>
            <w:tcW w:w="727" w:type="dxa"/>
            <w:tcBorders>
              <w:top w:val="single" w:sz="4" w:space="0" w:color="auto"/>
              <w:left w:val="nil"/>
              <w:bottom w:val="single" w:sz="4" w:space="0" w:color="auto"/>
              <w:right w:val="nil"/>
            </w:tcBorders>
            <w:shd w:val="clear" w:color="auto" w:fill="auto"/>
            <w:noWrap/>
            <w:vAlign w:val="bottom"/>
          </w:tcPr>
          <w:p w14:paraId="0DCAF38A" w14:textId="77777777" w:rsidR="00D35555" w:rsidRPr="00356CF2" w:rsidRDefault="00D35555" w:rsidP="00D35555">
            <w:pPr>
              <w:rPr>
                <w:sz w:val="18"/>
                <w:szCs w:val="18"/>
              </w:rPr>
            </w:pPr>
            <w:r w:rsidRPr="00356CF2">
              <w:rPr>
                <w:sz w:val="18"/>
                <w:szCs w:val="18"/>
              </w:rPr>
              <w:t>(</w:t>
            </w:r>
            <w:proofErr w:type="gramStart"/>
            <w:r w:rsidRPr="00356CF2">
              <w:rPr>
                <w:sz w:val="18"/>
                <w:szCs w:val="18"/>
              </w:rPr>
              <w:t>n</w:t>
            </w:r>
            <w:proofErr w:type="gramEnd"/>
            <w:r w:rsidRPr="00356CF2">
              <w:rPr>
                <w:sz w:val="18"/>
                <w:szCs w:val="18"/>
              </w:rPr>
              <w:t>=4)</w:t>
            </w:r>
          </w:p>
        </w:tc>
        <w:tc>
          <w:tcPr>
            <w:tcW w:w="1053" w:type="dxa"/>
            <w:tcBorders>
              <w:top w:val="single" w:sz="4" w:space="0" w:color="auto"/>
              <w:left w:val="nil"/>
              <w:bottom w:val="single" w:sz="4" w:space="0" w:color="auto"/>
              <w:right w:val="nil"/>
            </w:tcBorders>
            <w:shd w:val="clear" w:color="auto" w:fill="auto"/>
            <w:vAlign w:val="bottom"/>
          </w:tcPr>
          <w:p w14:paraId="3DEDA05E" w14:textId="77777777" w:rsidR="00D35555" w:rsidRPr="00356CF2" w:rsidRDefault="00D35555" w:rsidP="00D35555">
            <w:pPr>
              <w:rPr>
                <w:sz w:val="18"/>
                <w:szCs w:val="18"/>
              </w:rPr>
            </w:pPr>
            <w:r w:rsidRPr="00356CF2">
              <w:rPr>
                <w:sz w:val="18"/>
                <w:szCs w:val="18"/>
              </w:rPr>
              <w:t>Semi-structured interviews</w:t>
            </w:r>
          </w:p>
        </w:tc>
        <w:tc>
          <w:tcPr>
            <w:tcW w:w="1156" w:type="dxa"/>
            <w:tcBorders>
              <w:top w:val="single" w:sz="4" w:space="0" w:color="auto"/>
              <w:left w:val="nil"/>
              <w:bottom w:val="single" w:sz="4" w:space="0" w:color="auto"/>
              <w:right w:val="nil"/>
            </w:tcBorders>
            <w:shd w:val="clear" w:color="auto" w:fill="auto"/>
            <w:noWrap/>
            <w:vAlign w:val="bottom"/>
          </w:tcPr>
          <w:p w14:paraId="602E0891" w14:textId="77777777" w:rsidR="00D35555" w:rsidRPr="00356CF2" w:rsidRDefault="00D35555" w:rsidP="00D35555">
            <w:pPr>
              <w:rPr>
                <w:sz w:val="18"/>
                <w:szCs w:val="18"/>
              </w:rPr>
            </w:pPr>
            <w:r w:rsidRPr="00356CF2">
              <w:rPr>
                <w:sz w:val="18"/>
                <w:szCs w:val="18"/>
              </w:rPr>
              <w:t>Convenience</w:t>
            </w:r>
          </w:p>
        </w:tc>
        <w:tc>
          <w:tcPr>
            <w:tcW w:w="1504" w:type="dxa"/>
            <w:tcBorders>
              <w:top w:val="single" w:sz="4" w:space="0" w:color="auto"/>
              <w:left w:val="nil"/>
              <w:bottom w:val="single" w:sz="4" w:space="0" w:color="auto"/>
              <w:right w:val="nil"/>
            </w:tcBorders>
            <w:shd w:val="clear" w:color="auto" w:fill="auto"/>
            <w:vAlign w:val="bottom"/>
          </w:tcPr>
          <w:p w14:paraId="610B9B62" w14:textId="77777777" w:rsidR="00D35555" w:rsidRPr="00356CF2" w:rsidRDefault="00D35555" w:rsidP="00D35555">
            <w:pPr>
              <w:rPr>
                <w:sz w:val="18"/>
                <w:szCs w:val="18"/>
              </w:rPr>
            </w:pPr>
            <w:r w:rsidRPr="00356CF2">
              <w:rPr>
                <w:sz w:val="18"/>
                <w:szCs w:val="18"/>
              </w:rPr>
              <w:t xml:space="preserve">Pastors, </w:t>
            </w:r>
            <w:proofErr w:type="spellStart"/>
            <w:r w:rsidRPr="00356CF2">
              <w:rPr>
                <w:sz w:val="18"/>
                <w:szCs w:val="18"/>
              </w:rPr>
              <w:t>Neighbourhood</w:t>
            </w:r>
            <w:proofErr w:type="spellEnd"/>
            <w:r w:rsidRPr="00356CF2">
              <w:rPr>
                <w:sz w:val="18"/>
                <w:szCs w:val="18"/>
              </w:rPr>
              <w:t xml:space="preserve"> representatives, Traditional healer</w:t>
            </w:r>
          </w:p>
        </w:tc>
        <w:tc>
          <w:tcPr>
            <w:tcW w:w="3274" w:type="dxa"/>
            <w:tcBorders>
              <w:top w:val="single" w:sz="4" w:space="0" w:color="auto"/>
              <w:left w:val="nil"/>
              <w:bottom w:val="single" w:sz="4" w:space="0" w:color="auto"/>
              <w:right w:val="nil"/>
            </w:tcBorders>
            <w:shd w:val="clear" w:color="auto" w:fill="auto"/>
            <w:vAlign w:val="bottom"/>
          </w:tcPr>
          <w:p w14:paraId="1554F058" w14:textId="77777777" w:rsidR="00D35555" w:rsidRPr="00356CF2" w:rsidRDefault="00D35555" w:rsidP="00D35555">
            <w:pPr>
              <w:rPr>
                <w:sz w:val="18"/>
                <w:szCs w:val="18"/>
              </w:rPr>
            </w:pPr>
            <w:r w:rsidRPr="00356CF2">
              <w:rPr>
                <w:sz w:val="18"/>
                <w:szCs w:val="18"/>
              </w:rPr>
              <w:t>Community factors that support or prevent women from seeking IPV assistance during pregnancy</w:t>
            </w:r>
          </w:p>
        </w:tc>
      </w:tr>
    </w:tbl>
    <w:p w14:paraId="49C6613C" w14:textId="6CE87F2E" w:rsidR="0069588F" w:rsidRDefault="0069588F" w:rsidP="0021709F">
      <w:bookmarkStart w:id="70" w:name="_GoBack"/>
      <w:bookmarkEnd w:id="70"/>
    </w:p>
    <w:sectPr w:rsidR="0069588F" w:rsidSect="00901576">
      <w:headerReference w:type="default" r:id="rId10"/>
      <w:footerReference w:type="even" r:id="rId11"/>
      <w:footerReference w:type="default" r:id="rId12"/>
      <w:pgSz w:w="12240" w:h="15840"/>
      <w:pgMar w:top="1440" w:right="1800" w:bottom="1440" w:left="180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EF6B09" w15:done="0"/>
  <w15:commentEx w15:paraId="3ECD6F33" w15:done="0"/>
  <w15:commentEx w15:paraId="3163469F" w15:done="0"/>
  <w15:commentEx w15:paraId="109C1C5C" w15:done="0"/>
  <w15:commentEx w15:paraId="19339813" w15:done="0"/>
  <w15:commentEx w15:paraId="17AAC2AA" w15:done="0"/>
  <w15:commentEx w15:paraId="38B8B825" w15:done="0"/>
  <w15:commentEx w15:paraId="7D89BC47" w15:done="0"/>
  <w15:commentEx w15:paraId="6CDA8E66" w15:done="0"/>
  <w15:commentEx w15:paraId="4C8F82D8" w15:done="0"/>
  <w15:commentEx w15:paraId="2ABCCD14" w15:done="0"/>
  <w15:commentEx w15:paraId="25B27FFF" w15:done="0"/>
  <w15:commentEx w15:paraId="3C68CBE3" w15:done="0"/>
  <w15:commentEx w15:paraId="70DF7698" w15:done="0"/>
  <w15:commentEx w15:paraId="374EF2B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F25272" w14:textId="77777777" w:rsidR="0097677C" w:rsidRDefault="0097677C" w:rsidP="003703C8">
      <w:r>
        <w:separator/>
      </w:r>
    </w:p>
  </w:endnote>
  <w:endnote w:type="continuationSeparator" w:id="0">
    <w:p w14:paraId="73F9F937" w14:textId="77777777" w:rsidR="0097677C" w:rsidRDefault="0097677C" w:rsidP="003703C8">
      <w:r>
        <w:continuationSeparator/>
      </w:r>
    </w:p>
  </w:endnote>
  <w:endnote w:type="continuationNotice" w:id="1">
    <w:p w14:paraId="3357F388" w14:textId="77777777" w:rsidR="0097677C" w:rsidRDefault="009767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Light">
    <w:panose1 w:val="02000403000000020004"/>
    <w:charset w:val="00"/>
    <w:family w:val="auto"/>
    <w:pitch w:val="variable"/>
    <w:sig w:usb0="A00002FF" w:usb1="5000205B" w:usb2="00000002" w:usb3="00000000" w:csb0="00000007"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Garamond">
    <w:panose1 w:val="02020404030301010803"/>
    <w:charset w:val="00"/>
    <w:family w:val="auto"/>
    <w:pitch w:val="variable"/>
    <w:sig w:usb0="00000003" w:usb1="00000000" w:usb2="00000000" w:usb3="00000000" w:csb0="00000001" w:csb1="00000000"/>
  </w:font>
  <w:font w:name="MinionPro-Regular">
    <w:panose1 w:val="00000000000000000000"/>
    <w:charset w:val="4D"/>
    <w:family w:val="auto"/>
    <w:notTrueType/>
    <w:pitch w:val="default"/>
    <w:sig w:usb0="00000003" w:usb1="00000000" w:usb2="00000000" w:usb3="00000000" w:csb0="00000001" w:csb1="00000000"/>
  </w:font>
  <w:font w:name="Gill Sans">
    <w:panose1 w:val="020B0502020104020203"/>
    <w:charset w:val="00"/>
    <w:family w:val="auto"/>
    <w:pitch w:val="variable"/>
    <w:sig w:usb0="80000267" w:usb1="00000000" w:usb2="00000000" w:usb3="00000000" w:csb0="000001F7" w:csb1="00000000"/>
  </w:font>
  <w:font w:name="Palatino-Roman">
    <w:altName w:val="MS Mincho"/>
    <w:panose1 w:val="00000000000000000000"/>
    <w:charset w:val="80"/>
    <w:family w:val="auto"/>
    <w:notTrueType/>
    <w:pitch w:val="default"/>
    <w:sig w:usb0="00000003" w:usb1="08070000" w:usb2="00000010" w:usb3="00000000" w:csb0="00020001" w:csb1="00000000"/>
  </w:font>
  <w:font w:name="TimesNewRomanMTStd">
    <w:altName w:val="Helvetica Neue Light"/>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CBE0AE" w14:textId="77777777" w:rsidR="0097677C" w:rsidRDefault="0097677C" w:rsidP="00E905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829CF3" w14:textId="77777777" w:rsidR="0097677C" w:rsidRDefault="0097677C" w:rsidP="005D6CB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1D27D" w14:textId="77777777" w:rsidR="0097677C" w:rsidRDefault="0097677C" w:rsidP="00E905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7C27">
      <w:rPr>
        <w:rStyle w:val="PageNumber"/>
        <w:noProof/>
      </w:rPr>
      <w:t>29</w:t>
    </w:r>
    <w:r>
      <w:rPr>
        <w:rStyle w:val="PageNumber"/>
      </w:rPr>
      <w:fldChar w:fldCharType="end"/>
    </w:r>
  </w:p>
  <w:p w14:paraId="43F304F4" w14:textId="77777777" w:rsidR="0097677C" w:rsidRDefault="0097677C" w:rsidP="00FF214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B181B4" w14:textId="77777777" w:rsidR="0097677C" w:rsidRDefault="0097677C" w:rsidP="003703C8">
      <w:r>
        <w:separator/>
      </w:r>
    </w:p>
  </w:footnote>
  <w:footnote w:type="continuationSeparator" w:id="0">
    <w:p w14:paraId="66CEA365" w14:textId="77777777" w:rsidR="0097677C" w:rsidRDefault="0097677C" w:rsidP="003703C8">
      <w:r>
        <w:continuationSeparator/>
      </w:r>
    </w:p>
  </w:footnote>
  <w:footnote w:type="continuationNotice" w:id="1">
    <w:p w14:paraId="08E4BB8A" w14:textId="77777777" w:rsidR="0097677C" w:rsidRDefault="0097677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BC8148" w14:textId="77777777" w:rsidR="0097677C" w:rsidRDefault="0097677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CF87B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9388EA4"/>
    <w:lvl w:ilvl="0">
      <w:start w:val="1"/>
      <w:numFmt w:val="decimal"/>
      <w:lvlText w:val="%1."/>
      <w:lvlJc w:val="left"/>
      <w:pPr>
        <w:tabs>
          <w:tab w:val="num" w:pos="1492"/>
        </w:tabs>
        <w:ind w:left="1492" w:hanging="360"/>
      </w:pPr>
    </w:lvl>
  </w:abstractNum>
  <w:abstractNum w:abstractNumId="2">
    <w:nsid w:val="FFFFFF7D"/>
    <w:multiLevelType w:val="singleLevel"/>
    <w:tmpl w:val="E85A81C2"/>
    <w:lvl w:ilvl="0">
      <w:start w:val="1"/>
      <w:numFmt w:val="decimal"/>
      <w:lvlText w:val="%1."/>
      <w:lvlJc w:val="left"/>
      <w:pPr>
        <w:tabs>
          <w:tab w:val="num" w:pos="1209"/>
        </w:tabs>
        <w:ind w:left="1209" w:hanging="360"/>
      </w:pPr>
    </w:lvl>
  </w:abstractNum>
  <w:abstractNum w:abstractNumId="3">
    <w:nsid w:val="FFFFFF7E"/>
    <w:multiLevelType w:val="singleLevel"/>
    <w:tmpl w:val="03066486"/>
    <w:lvl w:ilvl="0">
      <w:start w:val="1"/>
      <w:numFmt w:val="decimal"/>
      <w:lvlText w:val="%1."/>
      <w:lvlJc w:val="left"/>
      <w:pPr>
        <w:tabs>
          <w:tab w:val="num" w:pos="926"/>
        </w:tabs>
        <w:ind w:left="926" w:hanging="360"/>
      </w:pPr>
    </w:lvl>
  </w:abstractNum>
  <w:abstractNum w:abstractNumId="4">
    <w:nsid w:val="FFFFFF7F"/>
    <w:multiLevelType w:val="singleLevel"/>
    <w:tmpl w:val="08E0C38A"/>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706C098"/>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2A57B5"/>
    <w:multiLevelType w:val="hybridMultilevel"/>
    <w:tmpl w:val="F4CCBDA0"/>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Helvetica Neue Light"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Helvetica Neue Light"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Helvetica Neue Light"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2DA415F0"/>
    <w:multiLevelType w:val="hybridMultilevel"/>
    <w:tmpl w:val="D7CE80A2"/>
    <w:lvl w:ilvl="0" w:tplc="4E36068A">
      <w:start w:val="1"/>
      <w:numFmt w:val="decimal"/>
      <w:lvlText w:val="%1."/>
      <w:lvlJc w:val="left"/>
      <w:pPr>
        <w:tabs>
          <w:tab w:val="num" w:pos="723"/>
        </w:tabs>
        <w:ind w:left="723" w:hanging="363"/>
      </w:pPr>
      <w:rPr>
        <w:rFonts w:cs="Times New Roman" w:hint="default"/>
        <w:b/>
        <w:bCs/>
        <w:i w:val="0"/>
        <w:sz w:val="24"/>
        <w:szCs w:val="24"/>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56163FD6"/>
    <w:multiLevelType w:val="hybridMultilevel"/>
    <w:tmpl w:val="752A65E2"/>
    <w:lvl w:ilvl="0" w:tplc="BBF8CDD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EC4607B"/>
    <w:multiLevelType w:val="hybridMultilevel"/>
    <w:tmpl w:val="30687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 Neue 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 Neue 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 Neue Light"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CA00512"/>
    <w:multiLevelType w:val="hybridMultilevel"/>
    <w:tmpl w:val="489AD294"/>
    <w:lvl w:ilvl="0" w:tplc="414EB950">
      <w:start w:val="1"/>
      <w:numFmt w:val="bullet"/>
      <w:lvlText w:val=""/>
      <w:lvlJc w:val="left"/>
      <w:pPr>
        <w:ind w:left="720" w:hanging="576"/>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ECF5A76"/>
    <w:multiLevelType w:val="multilevel"/>
    <w:tmpl w:val="B6045720"/>
    <w:lvl w:ilvl="0">
      <w:start w:val="1"/>
      <w:numFmt w:val="upperLetter"/>
      <w:pStyle w:val="Heading1"/>
      <w:lvlText w:val="%1."/>
      <w:lvlJc w:val="left"/>
      <w:pPr>
        <w:ind w:left="432" w:hanging="432"/>
      </w:pPr>
      <w:rPr>
        <w:rFonts w:hint="default"/>
      </w:rPr>
    </w:lvl>
    <w:lvl w:ilvl="1">
      <w:start w:val="1"/>
      <w:numFmt w:val="decimal"/>
      <w:pStyle w:val="Heading2"/>
      <w:lvlText w:val="%1. %2"/>
      <w:lvlJc w:val="left"/>
      <w:pPr>
        <w:tabs>
          <w:tab w:val="num" w:pos="288"/>
        </w:tabs>
        <w:ind w:left="576" w:hanging="576"/>
      </w:pPr>
      <w:rPr>
        <w:rFonts w:hint="default"/>
      </w:rPr>
    </w:lvl>
    <w:lvl w:ilvl="2">
      <w:start w:val="1"/>
      <w:numFmt w:val="none"/>
      <w:pStyle w:val="Heading3"/>
      <w:isLgl/>
      <w:lvlText w:val="%2.%1. "/>
      <w:lvlJc w:val="left"/>
      <w:pPr>
        <w:ind w:left="144" w:hanging="144"/>
      </w:pPr>
      <w:rPr>
        <w:rFonts w:hint="default"/>
      </w:rPr>
    </w:lvl>
    <w:lvl w:ilvl="3">
      <w:start w:val="1"/>
      <w:numFmt w:val="decimal"/>
      <w:pStyle w:val="Heading4"/>
      <w:lvlText w:val="%2.%4"/>
      <w:lvlJc w:val="left"/>
      <w:pPr>
        <w:ind w:left="864" w:hanging="864"/>
      </w:pPr>
      <w:rPr>
        <w:rFonts w:hint="default"/>
      </w:rPr>
    </w:lvl>
    <w:lvl w:ilvl="4">
      <w:start w:val="1"/>
      <w:numFmt w:val="lowerLetter"/>
      <w:pStyle w:val="Heading5"/>
      <w:lvlText w:val="%2.%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701E6EBB"/>
    <w:multiLevelType w:val="hybridMultilevel"/>
    <w:tmpl w:val="E834C688"/>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nsid w:val="70717273"/>
    <w:multiLevelType w:val="hybridMultilevel"/>
    <w:tmpl w:val="8DAA1E44"/>
    <w:lvl w:ilvl="0" w:tplc="3CF87406">
      <w:start w:val="3"/>
      <w:numFmt w:val="bullet"/>
      <w:lvlText w:val="-"/>
      <w:lvlJc w:val="left"/>
      <w:pPr>
        <w:ind w:left="400" w:hanging="360"/>
      </w:pPr>
      <w:rPr>
        <w:rFonts w:ascii="Calibri" w:eastAsia="Cambria" w:hAnsi="Calibri" w:cs="Times New Roman" w:hint="default"/>
      </w:rPr>
    </w:lvl>
    <w:lvl w:ilvl="1" w:tplc="04090003" w:tentative="1">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num w:numId="1">
    <w:abstractNumId w:val="29"/>
  </w:num>
  <w:num w:numId="2">
    <w:abstractNumId w:val="16"/>
  </w:num>
  <w:num w:numId="3">
    <w:abstractNumId w:val="22"/>
  </w:num>
  <w:num w:numId="4">
    <w:abstractNumId w:val="1"/>
  </w:num>
  <w:num w:numId="5">
    <w:abstractNumId w:val="2"/>
  </w:num>
  <w:num w:numId="6">
    <w:abstractNumId w:val="3"/>
  </w:num>
  <w:num w:numId="7">
    <w:abstractNumId w:val="4"/>
  </w:num>
  <w:num w:numId="8">
    <w:abstractNumId w:val="9"/>
  </w:num>
  <w:num w:numId="9">
    <w:abstractNumId w:val="5"/>
  </w:num>
  <w:num w:numId="10">
    <w:abstractNumId w:val="7"/>
  </w:num>
  <w:num w:numId="11">
    <w:abstractNumId w:val="6"/>
  </w:num>
  <w:num w:numId="12">
    <w:abstractNumId w:val="10"/>
  </w:num>
  <w:num w:numId="13">
    <w:abstractNumId w:val="8"/>
  </w:num>
  <w:num w:numId="14">
    <w:abstractNumId w:val="19"/>
  </w:num>
  <w:num w:numId="15">
    <w:abstractNumId w:val="23"/>
  </w:num>
  <w:num w:numId="16">
    <w:abstractNumId w:val="15"/>
  </w:num>
  <w:num w:numId="17">
    <w:abstractNumId w:val="18"/>
  </w:num>
  <w:num w:numId="18">
    <w:abstractNumId w:val="12"/>
  </w:num>
  <w:num w:numId="19">
    <w:abstractNumId w:val="0"/>
  </w:num>
  <w:num w:numId="20">
    <w:abstractNumId w:val="13"/>
  </w:num>
  <w:num w:numId="21">
    <w:abstractNumId w:val="20"/>
  </w:num>
  <w:num w:numId="22">
    <w:abstractNumId w:val="24"/>
  </w:num>
  <w:num w:numId="23">
    <w:abstractNumId w:val="26"/>
  </w:num>
  <w:num w:numId="24">
    <w:abstractNumId w:val="14"/>
  </w:num>
  <w:num w:numId="25">
    <w:abstractNumId w:val="28"/>
  </w:num>
  <w:num w:numId="26">
    <w:abstractNumId w:val="11"/>
  </w:num>
  <w:num w:numId="27">
    <w:abstractNumId w:val="25"/>
  </w:num>
  <w:num w:numId="28">
    <w:abstractNumId w:val="27"/>
  </w:num>
  <w:num w:numId="29">
    <w:abstractNumId w:val="31"/>
  </w:num>
  <w:num w:numId="30">
    <w:abstractNumId w:val="30"/>
  </w:num>
  <w:num w:numId="31">
    <w:abstractNumId w:val="21"/>
  </w:num>
  <w:num w:numId="32">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ST">
    <w15:presenceInfo w15:providerId="None" w15:userId="H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pvvxeaxndt5z7eszpcvsaacp9aedrpf5t2s&quot;&gt;Safe + Sound&lt;record-ids&gt;&lt;item&gt;30&lt;/item&gt;&lt;/record-ids&gt;&lt;/item&gt;&lt;item db-id=&quot;x9t0a0fe92sdznev0z1xs0z3zxtdewevfxfw&quot;&gt;IPV SRPS&lt;record-ids&gt;&lt;item&gt;43&lt;/item&gt;&lt;item&gt;46&lt;/item&gt;&lt;item&gt;78&lt;/item&gt;&lt;item&gt;94&lt;/item&gt;&lt;item&gt;126&lt;/item&gt;&lt;item&gt;201&lt;/item&gt;&lt;item&gt;226&lt;/item&gt;&lt;item&gt;262&lt;/item&gt;&lt;item&gt;327&lt;/item&gt;&lt;item&gt;328&lt;/item&gt;&lt;item&gt;467&lt;/item&gt;&lt;item&gt;469&lt;/item&gt;&lt;item&gt;471&lt;/item&gt;&lt;item&gt;509&lt;/item&gt;&lt;item&gt;582&lt;/item&gt;&lt;item&gt;623&lt;/item&gt;&lt;item&gt;631&lt;/item&gt;&lt;item&gt;632&lt;/item&gt;&lt;item&gt;634&lt;/item&gt;&lt;item&gt;662&lt;/item&gt;&lt;item&gt;854&lt;/item&gt;&lt;item&gt;885&lt;/item&gt;&lt;item&gt;887&lt;/item&gt;&lt;item&gt;896&lt;/item&gt;&lt;item&gt;897&lt;/item&gt;&lt;item&gt;898&lt;/item&gt;&lt;item&gt;900&lt;/item&gt;&lt;item&gt;903&lt;/item&gt;&lt;item&gt;912&lt;/item&gt;&lt;item&gt;913&lt;/item&gt;&lt;item&gt;914&lt;/item&gt;&lt;item&gt;918&lt;/item&gt;&lt;item&gt;919&lt;/item&gt;&lt;item&gt;920&lt;/item&gt;&lt;item&gt;921&lt;/item&gt;&lt;item&gt;922&lt;/item&gt;&lt;item&gt;923&lt;/item&gt;&lt;item&gt;925&lt;/item&gt;&lt;item&gt;1107&lt;/item&gt;&lt;item&gt;1108&lt;/item&gt;&lt;item&gt;1109&lt;/item&gt;&lt;item&gt;1110&lt;/item&gt;&lt;item&gt;1112&lt;/item&gt;&lt;item&gt;1118&lt;/item&gt;&lt;item&gt;1120&lt;/item&gt;&lt;item&gt;1121&lt;/item&gt;&lt;item&gt;1122&lt;/item&gt;&lt;item&gt;1147&lt;/item&gt;&lt;item&gt;1148&lt;/item&gt;&lt;item&gt;1149&lt;/item&gt;&lt;item&gt;1150&lt;/item&gt;&lt;item&gt;1151&lt;/item&gt;&lt;item&gt;1152&lt;/item&gt;&lt;item&gt;1154&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record-ids&gt;&lt;/item&gt;&lt;/Libraries&gt;"/>
  </w:docVars>
  <w:rsids>
    <w:rsidRoot w:val="001A188B"/>
    <w:rsid w:val="00002A80"/>
    <w:rsid w:val="00006E46"/>
    <w:rsid w:val="000168FD"/>
    <w:rsid w:val="00024BC8"/>
    <w:rsid w:val="00042ED1"/>
    <w:rsid w:val="00043211"/>
    <w:rsid w:val="0005420A"/>
    <w:rsid w:val="00061B7B"/>
    <w:rsid w:val="00075A61"/>
    <w:rsid w:val="00086227"/>
    <w:rsid w:val="00093A1C"/>
    <w:rsid w:val="000954DF"/>
    <w:rsid w:val="000A25D8"/>
    <w:rsid w:val="000B6B54"/>
    <w:rsid w:val="000D7281"/>
    <w:rsid w:val="000E1B3E"/>
    <w:rsid w:val="000F29DF"/>
    <w:rsid w:val="001065D3"/>
    <w:rsid w:val="0011230E"/>
    <w:rsid w:val="00113E91"/>
    <w:rsid w:val="001171EE"/>
    <w:rsid w:val="00117B20"/>
    <w:rsid w:val="00125451"/>
    <w:rsid w:val="0012728E"/>
    <w:rsid w:val="001417A4"/>
    <w:rsid w:val="00151C5D"/>
    <w:rsid w:val="0015217A"/>
    <w:rsid w:val="00161EDB"/>
    <w:rsid w:val="001650B1"/>
    <w:rsid w:val="00174500"/>
    <w:rsid w:val="0018454A"/>
    <w:rsid w:val="00184F73"/>
    <w:rsid w:val="001A1781"/>
    <w:rsid w:val="001A188B"/>
    <w:rsid w:val="001B0065"/>
    <w:rsid w:val="001C183E"/>
    <w:rsid w:val="001C23D1"/>
    <w:rsid w:val="001C3213"/>
    <w:rsid w:val="001D063C"/>
    <w:rsid w:val="001D52A0"/>
    <w:rsid w:val="001F491D"/>
    <w:rsid w:val="0021709F"/>
    <w:rsid w:val="00233092"/>
    <w:rsid w:val="00241526"/>
    <w:rsid w:val="00243423"/>
    <w:rsid w:val="0025333C"/>
    <w:rsid w:val="002574BC"/>
    <w:rsid w:val="0027716F"/>
    <w:rsid w:val="002772E9"/>
    <w:rsid w:val="002814DC"/>
    <w:rsid w:val="00285D73"/>
    <w:rsid w:val="002915EB"/>
    <w:rsid w:val="00295090"/>
    <w:rsid w:val="002963DF"/>
    <w:rsid w:val="002A7B30"/>
    <w:rsid w:val="002B4F19"/>
    <w:rsid w:val="002B62F4"/>
    <w:rsid w:val="002B704C"/>
    <w:rsid w:val="002C381C"/>
    <w:rsid w:val="002E0493"/>
    <w:rsid w:val="002E55BE"/>
    <w:rsid w:val="002F08BD"/>
    <w:rsid w:val="0030137F"/>
    <w:rsid w:val="003014E6"/>
    <w:rsid w:val="003203F2"/>
    <w:rsid w:val="00322C15"/>
    <w:rsid w:val="003237D6"/>
    <w:rsid w:val="0032577F"/>
    <w:rsid w:val="00327919"/>
    <w:rsid w:val="00345697"/>
    <w:rsid w:val="003656DE"/>
    <w:rsid w:val="00365FE7"/>
    <w:rsid w:val="003703C8"/>
    <w:rsid w:val="00370A94"/>
    <w:rsid w:val="003829A0"/>
    <w:rsid w:val="00384192"/>
    <w:rsid w:val="0038584D"/>
    <w:rsid w:val="00387E06"/>
    <w:rsid w:val="00391857"/>
    <w:rsid w:val="00391AFB"/>
    <w:rsid w:val="00394D23"/>
    <w:rsid w:val="00395103"/>
    <w:rsid w:val="00396B21"/>
    <w:rsid w:val="003A1D85"/>
    <w:rsid w:val="003A6725"/>
    <w:rsid w:val="003A7D11"/>
    <w:rsid w:val="003C3759"/>
    <w:rsid w:val="003C4C3C"/>
    <w:rsid w:val="003D1385"/>
    <w:rsid w:val="003E1E99"/>
    <w:rsid w:val="003E39E0"/>
    <w:rsid w:val="003F23C2"/>
    <w:rsid w:val="003F4147"/>
    <w:rsid w:val="00400DCB"/>
    <w:rsid w:val="004010FD"/>
    <w:rsid w:val="0040516F"/>
    <w:rsid w:val="004123A7"/>
    <w:rsid w:val="00421872"/>
    <w:rsid w:val="004231C1"/>
    <w:rsid w:val="0042323F"/>
    <w:rsid w:val="00430663"/>
    <w:rsid w:val="0044469F"/>
    <w:rsid w:val="00453696"/>
    <w:rsid w:val="004A7C27"/>
    <w:rsid w:val="004C69E7"/>
    <w:rsid w:val="004D06D7"/>
    <w:rsid w:val="004D3774"/>
    <w:rsid w:val="004E0313"/>
    <w:rsid w:val="004E06DE"/>
    <w:rsid w:val="004E1840"/>
    <w:rsid w:val="004E6382"/>
    <w:rsid w:val="004E7877"/>
    <w:rsid w:val="004F5335"/>
    <w:rsid w:val="004F63AA"/>
    <w:rsid w:val="00511C5A"/>
    <w:rsid w:val="00523D1F"/>
    <w:rsid w:val="005248C5"/>
    <w:rsid w:val="00531338"/>
    <w:rsid w:val="0053429F"/>
    <w:rsid w:val="005420E8"/>
    <w:rsid w:val="005521D5"/>
    <w:rsid w:val="0056003E"/>
    <w:rsid w:val="00562829"/>
    <w:rsid w:val="005645A2"/>
    <w:rsid w:val="00577D90"/>
    <w:rsid w:val="0058663D"/>
    <w:rsid w:val="005B1858"/>
    <w:rsid w:val="005B78D3"/>
    <w:rsid w:val="005B7D01"/>
    <w:rsid w:val="005D0894"/>
    <w:rsid w:val="005D6CBA"/>
    <w:rsid w:val="005E0483"/>
    <w:rsid w:val="005E3BE3"/>
    <w:rsid w:val="005E3C65"/>
    <w:rsid w:val="005F0FFA"/>
    <w:rsid w:val="00601852"/>
    <w:rsid w:val="00614889"/>
    <w:rsid w:val="00621168"/>
    <w:rsid w:val="00622945"/>
    <w:rsid w:val="006345B0"/>
    <w:rsid w:val="00636095"/>
    <w:rsid w:val="00640BBE"/>
    <w:rsid w:val="006457C3"/>
    <w:rsid w:val="00651280"/>
    <w:rsid w:val="00653EC2"/>
    <w:rsid w:val="00672533"/>
    <w:rsid w:val="00673146"/>
    <w:rsid w:val="00675928"/>
    <w:rsid w:val="0068498E"/>
    <w:rsid w:val="00686D3E"/>
    <w:rsid w:val="006924F5"/>
    <w:rsid w:val="00693AE2"/>
    <w:rsid w:val="00694241"/>
    <w:rsid w:val="0069588F"/>
    <w:rsid w:val="006A29D1"/>
    <w:rsid w:val="006A6296"/>
    <w:rsid w:val="006B015A"/>
    <w:rsid w:val="006C0BD1"/>
    <w:rsid w:val="006C4DBD"/>
    <w:rsid w:val="006C565B"/>
    <w:rsid w:val="006D4679"/>
    <w:rsid w:val="006E0A53"/>
    <w:rsid w:val="006F680E"/>
    <w:rsid w:val="00714A21"/>
    <w:rsid w:val="00714E25"/>
    <w:rsid w:val="0072028F"/>
    <w:rsid w:val="00725789"/>
    <w:rsid w:val="00730D0E"/>
    <w:rsid w:val="00733DCD"/>
    <w:rsid w:val="007366D4"/>
    <w:rsid w:val="00737DBA"/>
    <w:rsid w:val="00750D0F"/>
    <w:rsid w:val="00756C51"/>
    <w:rsid w:val="00764D72"/>
    <w:rsid w:val="0077164F"/>
    <w:rsid w:val="007718D7"/>
    <w:rsid w:val="00783721"/>
    <w:rsid w:val="007942ED"/>
    <w:rsid w:val="00797CAE"/>
    <w:rsid w:val="007A363C"/>
    <w:rsid w:val="007A43A8"/>
    <w:rsid w:val="007B7434"/>
    <w:rsid w:val="007C0CF1"/>
    <w:rsid w:val="007C5484"/>
    <w:rsid w:val="007C6618"/>
    <w:rsid w:val="007E65A7"/>
    <w:rsid w:val="007E7F77"/>
    <w:rsid w:val="007F3B29"/>
    <w:rsid w:val="00804029"/>
    <w:rsid w:val="00804939"/>
    <w:rsid w:val="00817293"/>
    <w:rsid w:val="00830A68"/>
    <w:rsid w:val="00835B4E"/>
    <w:rsid w:val="00835E07"/>
    <w:rsid w:val="00857C11"/>
    <w:rsid w:val="00861A4C"/>
    <w:rsid w:val="00865A1F"/>
    <w:rsid w:val="008727EA"/>
    <w:rsid w:val="00876350"/>
    <w:rsid w:val="00881D9D"/>
    <w:rsid w:val="00892475"/>
    <w:rsid w:val="008A0069"/>
    <w:rsid w:val="008A5BDE"/>
    <w:rsid w:val="008B5F09"/>
    <w:rsid w:val="008E5F79"/>
    <w:rsid w:val="008F281B"/>
    <w:rsid w:val="008F327D"/>
    <w:rsid w:val="00901576"/>
    <w:rsid w:val="00901FDD"/>
    <w:rsid w:val="00902144"/>
    <w:rsid w:val="0092099D"/>
    <w:rsid w:val="00922825"/>
    <w:rsid w:val="009312EE"/>
    <w:rsid w:val="00953F22"/>
    <w:rsid w:val="009550F9"/>
    <w:rsid w:val="009625B2"/>
    <w:rsid w:val="00966889"/>
    <w:rsid w:val="0097677C"/>
    <w:rsid w:val="00977FA5"/>
    <w:rsid w:val="009874A4"/>
    <w:rsid w:val="009A2AC4"/>
    <w:rsid w:val="009A44F2"/>
    <w:rsid w:val="009B214B"/>
    <w:rsid w:val="009B2F8B"/>
    <w:rsid w:val="009C3FA2"/>
    <w:rsid w:val="009D1409"/>
    <w:rsid w:val="009D4A50"/>
    <w:rsid w:val="009D72CA"/>
    <w:rsid w:val="009E61FB"/>
    <w:rsid w:val="00A01150"/>
    <w:rsid w:val="00A028B5"/>
    <w:rsid w:val="00A03CCF"/>
    <w:rsid w:val="00A22021"/>
    <w:rsid w:val="00A22A8A"/>
    <w:rsid w:val="00A405D6"/>
    <w:rsid w:val="00A40DBD"/>
    <w:rsid w:val="00A426E8"/>
    <w:rsid w:val="00A43CA0"/>
    <w:rsid w:val="00A50580"/>
    <w:rsid w:val="00A50A80"/>
    <w:rsid w:val="00A556FD"/>
    <w:rsid w:val="00A570C9"/>
    <w:rsid w:val="00A6692E"/>
    <w:rsid w:val="00A74DDA"/>
    <w:rsid w:val="00A77444"/>
    <w:rsid w:val="00AA320F"/>
    <w:rsid w:val="00AA634F"/>
    <w:rsid w:val="00AB432C"/>
    <w:rsid w:val="00AC7993"/>
    <w:rsid w:val="00AD2B19"/>
    <w:rsid w:val="00AD3748"/>
    <w:rsid w:val="00AD4885"/>
    <w:rsid w:val="00AE7C62"/>
    <w:rsid w:val="00B24A2B"/>
    <w:rsid w:val="00B309A3"/>
    <w:rsid w:val="00B40895"/>
    <w:rsid w:val="00B43A16"/>
    <w:rsid w:val="00B46DC3"/>
    <w:rsid w:val="00B472A8"/>
    <w:rsid w:val="00B568B7"/>
    <w:rsid w:val="00B60026"/>
    <w:rsid w:val="00B71D4C"/>
    <w:rsid w:val="00B72523"/>
    <w:rsid w:val="00B80414"/>
    <w:rsid w:val="00B8199E"/>
    <w:rsid w:val="00B86FE7"/>
    <w:rsid w:val="00B953B1"/>
    <w:rsid w:val="00BC07E5"/>
    <w:rsid w:val="00BC08FD"/>
    <w:rsid w:val="00BC2C71"/>
    <w:rsid w:val="00BD6823"/>
    <w:rsid w:val="00C04780"/>
    <w:rsid w:val="00C07675"/>
    <w:rsid w:val="00C2132B"/>
    <w:rsid w:val="00C23952"/>
    <w:rsid w:val="00C40D9C"/>
    <w:rsid w:val="00C46F42"/>
    <w:rsid w:val="00C57B3E"/>
    <w:rsid w:val="00C6213F"/>
    <w:rsid w:val="00C62F7F"/>
    <w:rsid w:val="00C73403"/>
    <w:rsid w:val="00C76CFE"/>
    <w:rsid w:val="00C81E80"/>
    <w:rsid w:val="00C82D1C"/>
    <w:rsid w:val="00C90278"/>
    <w:rsid w:val="00C93DFE"/>
    <w:rsid w:val="00C95944"/>
    <w:rsid w:val="00C96C65"/>
    <w:rsid w:val="00C978B7"/>
    <w:rsid w:val="00CA01CD"/>
    <w:rsid w:val="00CA1D54"/>
    <w:rsid w:val="00CA57FF"/>
    <w:rsid w:val="00CB2B85"/>
    <w:rsid w:val="00CB2D15"/>
    <w:rsid w:val="00CC1C43"/>
    <w:rsid w:val="00CC7ECD"/>
    <w:rsid w:val="00CD3702"/>
    <w:rsid w:val="00CE5AAB"/>
    <w:rsid w:val="00D21D1A"/>
    <w:rsid w:val="00D24DA7"/>
    <w:rsid w:val="00D35555"/>
    <w:rsid w:val="00D37E16"/>
    <w:rsid w:val="00D44C3B"/>
    <w:rsid w:val="00D45BAF"/>
    <w:rsid w:val="00D5116C"/>
    <w:rsid w:val="00D66A5E"/>
    <w:rsid w:val="00D675D3"/>
    <w:rsid w:val="00D725EE"/>
    <w:rsid w:val="00D736FD"/>
    <w:rsid w:val="00D767BF"/>
    <w:rsid w:val="00D80F53"/>
    <w:rsid w:val="00D840BD"/>
    <w:rsid w:val="00D95B31"/>
    <w:rsid w:val="00D97809"/>
    <w:rsid w:val="00DA0D8C"/>
    <w:rsid w:val="00DB17CD"/>
    <w:rsid w:val="00DB5CCF"/>
    <w:rsid w:val="00DC44D8"/>
    <w:rsid w:val="00DD32AF"/>
    <w:rsid w:val="00DE0426"/>
    <w:rsid w:val="00DE74F0"/>
    <w:rsid w:val="00DE7511"/>
    <w:rsid w:val="00DF3BFD"/>
    <w:rsid w:val="00E10D86"/>
    <w:rsid w:val="00E263B4"/>
    <w:rsid w:val="00E303E7"/>
    <w:rsid w:val="00E324C3"/>
    <w:rsid w:val="00E34D58"/>
    <w:rsid w:val="00E372E4"/>
    <w:rsid w:val="00E3739D"/>
    <w:rsid w:val="00E37504"/>
    <w:rsid w:val="00E47C44"/>
    <w:rsid w:val="00E5571F"/>
    <w:rsid w:val="00E61CCE"/>
    <w:rsid w:val="00E63B54"/>
    <w:rsid w:val="00E9050E"/>
    <w:rsid w:val="00EA0C37"/>
    <w:rsid w:val="00EA76DB"/>
    <w:rsid w:val="00EB7BE1"/>
    <w:rsid w:val="00EB7F13"/>
    <w:rsid w:val="00EC1573"/>
    <w:rsid w:val="00EC1FF2"/>
    <w:rsid w:val="00ED1002"/>
    <w:rsid w:val="00ED16A2"/>
    <w:rsid w:val="00ED2D19"/>
    <w:rsid w:val="00EE0537"/>
    <w:rsid w:val="00F01F6B"/>
    <w:rsid w:val="00F22882"/>
    <w:rsid w:val="00F2449E"/>
    <w:rsid w:val="00F34868"/>
    <w:rsid w:val="00F42C1D"/>
    <w:rsid w:val="00F55B60"/>
    <w:rsid w:val="00F67BC1"/>
    <w:rsid w:val="00FA0748"/>
    <w:rsid w:val="00FB3668"/>
    <w:rsid w:val="00FB792F"/>
    <w:rsid w:val="00FC4897"/>
    <w:rsid w:val="00FE2694"/>
    <w:rsid w:val="00FE2EF5"/>
    <w:rsid w:val="00FE405C"/>
    <w:rsid w:val="00FF2146"/>
    <w:rsid w:val="00FF528D"/>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BD3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88B"/>
    <w:rPr>
      <w:rFonts w:ascii="Times New Roman" w:hAnsi="Times New Roman"/>
      <w:sz w:val="22"/>
    </w:rPr>
  </w:style>
  <w:style w:type="paragraph" w:styleId="Heading1">
    <w:name w:val="heading 1"/>
    <w:basedOn w:val="Normal"/>
    <w:next w:val="Normal"/>
    <w:link w:val="Heading1Char"/>
    <w:uiPriority w:val="9"/>
    <w:qFormat/>
    <w:rsid w:val="00A74DDA"/>
    <w:pPr>
      <w:keepNext/>
      <w:keepLines/>
      <w:numPr>
        <w:numId w:val="1"/>
      </w:numPr>
      <w:spacing w:before="200" w:line="360" w:lineRule="auto"/>
      <w:outlineLvl w:val="0"/>
    </w:pPr>
    <w:rPr>
      <w:rFonts w:eastAsiaTheme="majorEastAsia" w:cstheme="majorBidi"/>
      <w:b/>
      <w:bCs/>
      <w:smallCaps/>
      <w:color w:val="345A8A" w:themeColor="accent1" w:themeShade="B5"/>
      <w:sz w:val="26"/>
      <w:szCs w:val="32"/>
    </w:rPr>
  </w:style>
  <w:style w:type="paragraph" w:styleId="Heading2">
    <w:name w:val="heading 2"/>
    <w:basedOn w:val="Normal"/>
    <w:next w:val="Normal"/>
    <w:link w:val="Heading2Char"/>
    <w:uiPriority w:val="9"/>
    <w:qFormat/>
    <w:rsid w:val="00A74DDA"/>
    <w:pPr>
      <w:keepNext/>
      <w:keepLines/>
      <w:numPr>
        <w:ilvl w:val="1"/>
        <w:numId w:val="1"/>
      </w:numPr>
      <w:spacing w:before="200" w:line="360" w:lineRule="auto"/>
      <w:outlineLvl w:val="1"/>
    </w:pPr>
    <w:rPr>
      <w:rFonts w:eastAsiaTheme="majorEastAsia" w:cstheme="majorBidi"/>
      <w:bCs/>
      <w:color w:val="4F81BD" w:themeColor="accent1"/>
      <w:sz w:val="24"/>
      <w:szCs w:val="26"/>
    </w:rPr>
  </w:style>
  <w:style w:type="paragraph" w:styleId="Heading3">
    <w:name w:val="heading 3"/>
    <w:basedOn w:val="Normal"/>
    <w:next w:val="Normal"/>
    <w:link w:val="Heading3Char"/>
    <w:uiPriority w:val="9"/>
    <w:qFormat/>
    <w:rsid w:val="00A74DDA"/>
    <w:pPr>
      <w:keepNext/>
      <w:keepLines/>
      <w:numPr>
        <w:ilvl w:val="2"/>
        <w:numId w:val="1"/>
      </w:numPr>
      <w:spacing w:before="200" w:line="360" w:lineRule="auto"/>
      <w:outlineLvl w:val="2"/>
    </w:pPr>
    <w:rPr>
      <w:rFonts w:eastAsiaTheme="majorEastAsia" w:cstheme="majorBidi"/>
      <w:b/>
      <w:bCs/>
      <w:color w:val="4F81BD" w:themeColor="accent1"/>
      <w:sz w:val="24"/>
    </w:rPr>
  </w:style>
  <w:style w:type="paragraph" w:styleId="Heading4">
    <w:name w:val="heading 4"/>
    <w:basedOn w:val="Normal"/>
    <w:next w:val="Normal"/>
    <w:link w:val="Heading4Char"/>
    <w:qFormat/>
    <w:rsid w:val="00A74DDA"/>
    <w:pPr>
      <w:keepNext/>
      <w:keepLines/>
      <w:numPr>
        <w:ilvl w:val="3"/>
        <w:numId w:val="1"/>
      </w:numPr>
      <w:spacing w:before="200" w:line="360" w:lineRule="auto"/>
      <w:outlineLvl w:val="3"/>
    </w:pPr>
    <w:rPr>
      <w:rFonts w:eastAsiaTheme="majorEastAsia" w:cstheme="majorBidi"/>
      <w:bCs/>
      <w:i/>
      <w:iCs/>
      <w:color w:val="4F81BD" w:themeColor="accent1"/>
      <w:sz w:val="24"/>
    </w:rPr>
  </w:style>
  <w:style w:type="paragraph" w:styleId="Heading5">
    <w:name w:val="heading 5"/>
    <w:basedOn w:val="Normal"/>
    <w:next w:val="Normal"/>
    <w:link w:val="Heading5Char"/>
    <w:rsid w:val="00A74DDA"/>
    <w:pPr>
      <w:keepNext/>
      <w:keepLines/>
      <w:numPr>
        <w:ilvl w:val="4"/>
        <w:numId w:val="1"/>
      </w:numPr>
      <w:spacing w:before="200" w:line="360" w:lineRule="auto"/>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e1">
    <w:name w:val="Quote1"/>
    <w:basedOn w:val="Normal"/>
    <w:qFormat/>
    <w:rsid w:val="001A188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tLeast"/>
      <w:ind w:left="720"/>
    </w:pPr>
    <w:rPr>
      <w:rFonts w:cs="Arial"/>
      <w:i/>
      <w:iCs/>
      <w:sz w:val="20"/>
    </w:rPr>
  </w:style>
  <w:style w:type="paragraph" w:customStyle="1" w:styleId="Normal0">
    <w:name w:val="[Normal]"/>
    <w:uiPriority w:val="99"/>
    <w:rsid w:val="001A188B"/>
    <w:pPr>
      <w:widowControl w:val="0"/>
      <w:autoSpaceDE w:val="0"/>
      <w:autoSpaceDN w:val="0"/>
      <w:adjustRightInd w:val="0"/>
    </w:pPr>
    <w:rPr>
      <w:rFonts w:ascii="Arial" w:hAnsi="Arial" w:cs="Arial"/>
    </w:rPr>
  </w:style>
  <w:style w:type="character" w:styleId="CommentReference">
    <w:name w:val="annotation reference"/>
    <w:basedOn w:val="DefaultParagraphFont"/>
    <w:rsid w:val="001A188B"/>
    <w:rPr>
      <w:sz w:val="16"/>
      <w:szCs w:val="16"/>
    </w:rPr>
  </w:style>
  <w:style w:type="paragraph" w:styleId="CommentText">
    <w:name w:val="annotation text"/>
    <w:basedOn w:val="Normal"/>
    <w:link w:val="CommentTextChar"/>
    <w:rsid w:val="001A188B"/>
    <w:rPr>
      <w:sz w:val="20"/>
      <w:szCs w:val="20"/>
    </w:rPr>
  </w:style>
  <w:style w:type="character" w:customStyle="1" w:styleId="CommentTextChar">
    <w:name w:val="Comment Text Char"/>
    <w:basedOn w:val="DefaultParagraphFont"/>
    <w:link w:val="CommentText"/>
    <w:rsid w:val="001A188B"/>
    <w:rPr>
      <w:rFonts w:ascii="Times New Roman" w:hAnsi="Times New Roman"/>
      <w:sz w:val="20"/>
      <w:szCs w:val="20"/>
    </w:rPr>
  </w:style>
  <w:style w:type="paragraph" w:styleId="CommentSubject">
    <w:name w:val="annotation subject"/>
    <w:basedOn w:val="CommentText"/>
    <w:next w:val="CommentText"/>
    <w:link w:val="CommentSubjectChar"/>
    <w:rsid w:val="001A188B"/>
    <w:rPr>
      <w:b/>
      <w:bCs/>
    </w:rPr>
  </w:style>
  <w:style w:type="character" w:customStyle="1" w:styleId="CommentSubjectChar">
    <w:name w:val="Comment Subject Char"/>
    <w:basedOn w:val="CommentTextChar"/>
    <w:link w:val="CommentSubject"/>
    <w:rsid w:val="001A188B"/>
    <w:rPr>
      <w:rFonts w:ascii="Times New Roman" w:hAnsi="Times New Roman"/>
      <w:b/>
      <w:bCs/>
      <w:sz w:val="20"/>
      <w:szCs w:val="20"/>
    </w:rPr>
  </w:style>
  <w:style w:type="paragraph" w:styleId="BalloonText">
    <w:name w:val="Balloon Text"/>
    <w:basedOn w:val="Normal"/>
    <w:link w:val="BalloonTextChar"/>
    <w:rsid w:val="001A188B"/>
    <w:rPr>
      <w:rFonts w:ascii="Tahoma" w:hAnsi="Tahoma" w:cs="Tahoma"/>
      <w:sz w:val="16"/>
      <w:szCs w:val="16"/>
    </w:rPr>
  </w:style>
  <w:style w:type="character" w:customStyle="1" w:styleId="BalloonTextChar">
    <w:name w:val="Balloon Text Char"/>
    <w:basedOn w:val="DefaultParagraphFont"/>
    <w:link w:val="BalloonText"/>
    <w:rsid w:val="001A188B"/>
    <w:rPr>
      <w:rFonts w:ascii="Tahoma" w:hAnsi="Tahoma" w:cs="Tahoma"/>
      <w:sz w:val="16"/>
      <w:szCs w:val="16"/>
    </w:rPr>
  </w:style>
  <w:style w:type="character" w:customStyle="1" w:styleId="Heading1Char">
    <w:name w:val="Heading 1 Char"/>
    <w:basedOn w:val="DefaultParagraphFont"/>
    <w:link w:val="Heading1"/>
    <w:uiPriority w:val="9"/>
    <w:rsid w:val="00A74DDA"/>
    <w:rPr>
      <w:rFonts w:ascii="Times New Roman" w:eastAsiaTheme="majorEastAsia" w:hAnsi="Times New Roman" w:cstheme="majorBidi"/>
      <w:b/>
      <w:bCs/>
      <w:smallCaps/>
      <w:color w:val="345A8A" w:themeColor="accent1" w:themeShade="B5"/>
      <w:sz w:val="26"/>
      <w:szCs w:val="32"/>
    </w:rPr>
  </w:style>
  <w:style w:type="character" w:customStyle="1" w:styleId="Heading2Char">
    <w:name w:val="Heading 2 Char"/>
    <w:basedOn w:val="DefaultParagraphFont"/>
    <w:link w:val="Heading2"/>
    <w:uiPriority w:val="9"/>
    <w:rsid w:val="00A74DDA"/>
    <w:rPr>
      <w:rFonts w:ascii="Times New Roman" w:eastAsiaTheme="majorEastAsia" w:hAnsi="Times New Roman" w:cstheme="majorBidi"/>
      <w:bCs/>
      <w:color w:val="4F81BD" w:themeColor="accent1"/>
      <w:szCs w:val="26"/>
    </w:rPr>
  </w:style>
  <w:style w:type="character" w:customStyle="1" w:styleId="Heading3Char">
    <w:name w:val="Heading 3 Char"/>
    <w:basedOn w:val="DefaultParagraphFont"/>
    <w:link w:val="Heading3"/>
    <w:uiPriority w:val="9"/>
    <w:rsid w:val="00A74DDA"/>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rsid w:val="00A74DDA"/>
    <w:rPr>
      <w:rFonts w:ascii="Times New Roman" w:eastAsiaTheme="majorEastAsia" w:hAnsi="Times New Roman" w:cstheme="majorBidi"/>
      <w:bCs/>
      <w:i/>
      <w:iCs/>
      <w:color w:val="4F81BD" w:themeColor="accent1"/>
    </w:rPr>
  </w:style>
  <w:style w:type="character" w:customStyle="1" w:styleId="Heading5Char">
    <w:name w:val="Heading 5 Char"/>
    <w:basedOn w:val="DefaultParagraphFont"/>
    <w:link w:val="Heading5"/>
    <w:rsid w:val="00A74DDA"/>
    <w:rPr>
      <w:rFonts w:asciiTheme="majorHAnsi" w:eastAsiaTheme="majorEastAsia" w:hAnsiTheme="majorHAnsi" w:cstheme="majorBidi"/>
      <w:color w:val="244061" w:themeColor="accent1" w:themeShade="80"/>
      <w:sz w:val="22"/>
    </w:rPr>
  </w:style>
  <w:style w:type="paragraph" w:customStyle="1" w:styleId="Articletitle">
    <w:name w:val="Article title"/>
    <w:basedOn w:val="Normal"/>
    <w:next w:val="Normal"/>
    <w:qFormat/>
    <w:rsid w:val="00A74DDA"/>
    <w:pPr>
      <w:spacing w:after="120" w:line="360" w:lineRule="auto"/>
    </w:pPr>
    <w:rPr>
      <w:rFonts w:eastAsia="Times New Roman" w:cs="Times New Roman"/>
      <w:b/>
      <w:sz w:val="28"/>
      <w:lang w:val="en-GB" w:eastAsia="en-GB"/>
    </w:rPr>
  </w:style>
  <w:style w:type="paragraph" w:customStyle="1" w:styleId="Authornames">
    <w:name w:val="Author names"/>
    <w:basedOn w:val="Normal"/>
    <w:next w:val="Normal"/>
    <w:qFormat/>
    <w:rsid w:val="00A74DDA"/>
    <w:pPr>
      <w:spacing w:before="240" w:line="360" w:lineRule="auto"/>
    </w:pPr>
    <w:rPr>
      <w:rFonts w:eastAsia="Times New Roman" w:cs="Times New Roman"/>
      <w:sz w:val="28"/>
      <w:lang w:val="en-GB" w:eastAsia="en-GB"/>
    </w:rPr>
  </w:style>
  <w:style w:type="paragraph" w:customStyle="1" w:styleId="Affiliation">
    <w:name w:val="Affiliation"/>
    <w:basedOn w:val="Normal"/>
    <w:qFormat/>
    <w:rsid w:val="00A74DDA"/>
    <w:pPr>
      <w:spacing w:before="240" w:line="360" w:lineRule="auto"/>
    </w:pPr>
    <w:rPr>
      <w:rFonts w:eastAsia="Times New Roman" w:cs="Times New Roman"/>
      <w:i/>
      <w:sz w:val="24"/>
      <w:lang w:val="en-GB" w:eastAsia="en-GB"/>
    </w:rPr>
  </w:style>
  <w:style w:type="paragraph" w:customStyle="1" w:styleId="Receiveddates">
    <w:name w:val="Received dates"/>
    <w:basedOn w:val="Affiliation"/>
    <w:next w:val="Abstract"/>
    <w:qFormat/>
    <w:rsid w:val="00A74DDA"/>
  </w:style>
  <w:style w:type="paragraph" w:customStyle="1" w:styleId="Abstract">
    <w:name w:val="Abstract"/>
    <w:basedOn w:val="Normal"/>
    <w:next w:val="Keywords"/>
    <w:qFormat/>
    <w:rsid w:val="00A74DDA"/>
    <w:pPr>
      <w:spacing w:before="360" w:after="300" w:line="360" w:lineRule="auto"/>
      <w:ind w:left="720" w:right="567"/>
      <w:contextualSpacing/>
    </w:pPr>
    <w:rPr>
      <w:rFonts w:eastAsia="Times New Roman" w:cs="Times New Roman"/>
      <w:lang w:val="en-GB" w:eastAsia="en-GB"/>
    </w:rPr>
  </w:style>
  <w:style w:type="paragraph" w:customStyle="1" w:styleId="Keywords">
    <w:name w:val="Keywords"/>
    <w:basedOn w:val="Normal"/>
    <w:next w:val="Paragraph"/>
    <w:qFormat/>
    <w:rsid w:val="00A74DDA"/>
    <w:pPr>
      <w:spacing w:before="240" w:after="240" w:line="360" w:lineRule="auto"/>
      <w:ind w:left="720" w:right="567"/>
    </w:pPr>
    <w:rPr>
      <w:rFonts w:eastAsia="Times New Roman" w:cs="Times New Roman"/>
      <w:lang w:val="en-GB" w:eastAsia="en-GB"/>
    </w:rPr>
  </w:style>
  <w:style w:type="paragraph" w:customStyle="1" w:styleId="Paragraph">
    <w:name w:val="Paragraph"/>
    <w:basedOn w:val="Normal"/>
    <w:next w:val="Newparagraph"/>
    <w:qFormat/>
    <w:rsid w:val="00A74DDA"/>
    <w:pPr>
      <w:widowControl w:val="0"/>
      <w:spacing w:before="240" w:line="480" w:lineRule="auto"/>
    </w:pPr>
    <w:rPr>
      <w:rFonts w:eastAsia="Times New Roman" w:cs="Times New Roman"/>
      <w:sz w:val="24"/>
      <w:lang w:val="en-GB" w:eastAsia="en-GB"/>
    </w:rPr>
  </w:style>
  <w:style w:type="paragraph" w:customStyle="1" w:styleId="Newparagraph">
    <w:name w:val="New paragraph"/>
    <w:basedOn w:val="Normal"/>
    <w:qFormat/>
    <w:rsid w:val="00A74DDA"/>
    <w:pPr>
      <w:spacing w:line="480" w:lineRule="auto"/>
      <w:ind w:firstLine="720"/>
    </w:pPr>
    <w:rPr>
      <w:rFonts w:eastAsia="Times New Roman" w:cs="Times New Roman"/>
      <w:sz w:val="24"/>
      <w:lang w:val="en-GB" w:eastAsia="en-GB"/>
    </w:rPr>
  </w:style>
  <w:style w:type="paragraph" w:customStyle="1" w:styleId="Correspondencedetails">
    <w:name w:val="Correspondence details"/>
    <w:basedOn w:val="Normal"/>
    <w:qFormat/>
    <w:rsid w:val="00A74DDA"/>
    <w:pPr>
      <w:spacing w:before="240" w:line="360" w:lineRule="auto"/>
    </w:pPr>
    <w:rPr>
      <w:rFonts w:eastAsia="Times New Roman" w:cs="Times New Roman"/>
      <w:sz w:val="24"/>
      <w:lang w:val="en-GB" w:eastAsia="en-GB"/>
    </w:rPr>
  </w:style>
  <w:style w:type="paragraph" w:customStyle="1" w:styleId="Displayedquotation">
    <w:name w:val="Displayed quotation"/>
    <w:basedOn w:val="Normal"/>
    <w:qFormat/>
    <w:rsid w:val="00A74DDA"/>
    <w:pPr>
      <w:tabs>
        <w:tab w:val="left" w:pos="1077"/>
        <w:tab w:val="left" w:pos="1440"/>
        <w:tab w:val="left" w:pos="1797"/>
        <w:tab w:val="left" w:pos="2155"/>
        <w:tab w:val="left" w:pos="2512"/>
      </w:tabs>
      <w:spacing w:before="240" w:after="360" w:line="360" w:lineRule="auto"/>
      <w:ind w:left="709" w:right="425"/>
      <w:contextualSpacing/>
    </w:pPr>
    <w:rPr>
      <w:rFonts w:eastAsia="Times New Roman" w:cs="Times New Roman"/>
      <w:lang w:val="en-GB" w:eastAsia="en-GB"/>
    </w:rPr>
  </w:style>
  <w:style w:type="paragraph" w:customStyle="1" w:styleId="Numberedlist">
    <w:name w:val="Numbered list"/>
    <w:basedOn w:val="Paragraph"/>
    <w:next w:val="Paragraph"/>
    <w:qFormat/>
    <w:rsid w:val="00A74DDA"/>
    <w:pPr>
      <w:widowControl/>
      <w:numPr>
        <w:numId w:val="14"/>
      </w:numPr>
      <w:spacing w:after="240"/>
      <w:contextualSpacing/>
    </w:pPr>
  </w:style>
  <w:style w:type="paragraph" w:customStyle="1" w:styleId="Displayedequation">
    <w:name w:val="Displayed equation"/>
    <w:basedOn w:val="Normal"/>
    <w:next w:val="Paragraph"/>
    <w:qFormat/>
    <w:rsid w:val="00A74DDA"/>
    <w:pPr>
      <w:tabs>
        <w:tab w:val="center" w:pos="4253"/>
        <w:tab w:val="right" w:pos="8222"/>
      </w:tabs>
      <w:spacing w:before="240" w:after="240" w:line="480" w:lineRule="auto"/>
      <w:jc w:val="center"/>
    </w:pPr>
    <w:rPr>
      <w:rFonts w:eastAsia="Times New Roman" w:cs="Times New Roman"/>
      <w:sz w:val="24"/>
      <w:lang w:val="en-GB" w:eastAsia="en-GB"/>
    </w:rPr>
  </w:style>
  <w:style w:type="paragraph" w:customStyle="1" w:styleId="Acknowledgements">
    <w:name w:val="Acknowledgements"/>
    <w:basedOn w:val="Normal"/>
    <w:next w:val="Normal"/>
    <w:qFormat/>
    <w:rsid w:val="00A74DDA"/>
    <w:pPr>
      <w:spacing w:before="120" w:line="360" w:lineRule="auto"/>
    </w:pPr>
    <w:rPr>
      <w:rFonts w:eastAsia="Times New Roman" w:cs="Times New Roman"/>
      <w:lang w:val="en-GB" w:eastAsia="en-GB"/>
    </w:rPr>
  </w:style>
  <w:style w:type="paragraph" w:customStyle="1" w:styleId="Tabletitle">
    <w:name w:val="Table title"/>
    <w:basedOn w:val="Normal"/>
    <w:next w:val="Normal"/>
    <w:qFormat/>
    <w:rsid w:val="00A74DDA"/>
    <w:pPr>
      <w:spacing w:before="240" w:line="360" w:lineRule="auto"/>
    </w:pPr>
    <w:rPr>
      <w:rFonts w:eastAsia="Times New Roman" w:cs="Times New Roman"/>
      <w:sz w:val="24"/>
      <w:lang w:val="en-GB" w:eastAsia="en-GB"/>
    </w:rPr>
  </w:style>
  <w:style w:type="paragraph" w:customStyle="1" w:styleId="Figurecaption">
    <w:name w:val="Figure caption"/>
    <w:basedOn w:val="Normal"/>
    <w:next w:val="Normal"/>
    <w:qFormat/>
    <w:rsid w:val="00A74DDA"/>
    <w:pPr>
      <w:spacing w:before="240" w:line="360" w:lineRule="auto"/>
    </w:pPr>
    <w:rPr>
      <w:rFonts w:eastAsia="Times New Roman" w:cs="Times New Roman"/>
      <w:sz w:val="24"/>
      <w:lang w:val="en-GB" w:eastAsia="en-GB"/>
    </w:rPr>
  </w:style>
  <w:style w:type="paragraph" w:customStyle="1" w:styleId="Footnotes">
    <w:name w:val="Footnotes"/>
    <w:basedOn w:val="Normal"/>
    <w:qFormat/>
    <w:rsid w:val="00A74DDA"/>
    <w:pPr>
      <w:spacing w:before="120" w:line="360" w:lineRule="auto"/>
      <w:ind w:left="482" w:hanging="482"/>
      <w:contextualSpacing/>
    </w:pPr>
    <w:rPr>
      <w:rFonts w:eastAsia="Times New Roman" w:cs="Times New Roman"/>
      <w:lang w:val="en-GB" w:eastAsia="en-GB"/>
    </w:rPr>
  </w:style>
  <w:style w:type="paragraph" w:customStyle="1" w:styleId="Notesoncontributors">
    <w:name w:val="Notes on contributors"/>
    <w:basedOn w:val="Normal"/>
    <w:qFormat/>
    <w:rsid w:val="00A74DDA"/>
    <w:pPr>
      <w:spacing w:before="240" w:line="360" w:lineRule="auto"/>
    </w:pPr>
    <w:rPr>
      <w:rFonts w:eastAsia="Times New Roman" w:cs="Times New Roman"/>
      <w:lang w:val="en-GB" w:eastAsia="en-GB"/>
    </w:rPr>
  </w:style>
  <w:style w:type="paragraph" w:customStyle="1" w:styleId="Normalparagraphstyle">
    <w:name w:val="Normal paragraph style"/>
    <w:basedOn w:val="Normal"/>
    <w:next w:val="Normal"/>
    <w:rsid w:val="00A74DDA"/>
    <w:pPr>
      <w:spacing w:line="480" w:lineRule="auto"/>
    </w:pPr>
    <w:rPr>
      <w:rFonts w:eastAsia="Times New Roman" w:cs="Times New Roman"/>
      <w:sz w:val="24"/>
      <w:lang w:val="en-GB" w:eastAsia="en-GB"/>
    </w:rPr>
  </w:style>
  <w:style w:type="paragraph" w:styleId="NormalIndent">
    <w:name w:val="Normal Indent"/>
    <w:basedOn w:val="Normal"/>
    <w:rsid w:val="00A74DDA"/>
    <w:pPr>
      <w:spacing w:line="480" w:lineRule="auto"/>
      <w:ind w:left="720"/>
    </w:pPr>
    <w:rPr>
      <w:rFonts w:eastAsia="Times New Roman" w:cs="Times New Roman"/>
      <w:sz w:val="24"/>
      <w:lang w:val="en-GB" w:eastAsia="en-GB"/>
    </w:rPr>
  </w:style>
  <w:style w:type="paragraph" w:customStyle="1" w:styleId="References">
    <w:name w:val="References"/>
    <w:basedOn w:val="Normal"/>
    <w:qFormat/>
    <w:rsid w:val="00A74DDA"/>
    <w:pPr>
      <w:spacing w:before="120" w:line="360" w:lineRule="auto"/>
      <w:ind w:left="720" w:hanging="720"/>
      <w:contextualSpacing/>
    </w:pPr>
    <w:rPr>
      <w:rFonts w:eastAsia="Times New Roman" w:cs="Times New Roman"/>
      <w:sz w:val="24"/>
      <w:lang w:val="en-GB" w:eastAsia="en-GB"/>
    </w:rPr>
  </w:style>
  <w:style w:type="paragraph" w:customStyle="1" w:styleId="Subjectcodes">
    <w:name w:val="Subject codes"/>
    <w:basedOn w:val="Keywords"/>
    <w:next w:val="Paragraph"/>
    <w:qFormat/>
    <w:rsid w:val="00A74DDA"/>
  </w:style>
  <w:style w:type="paragraph" w:customStyle="1" w:styleId="Bulletedlist">
    <w:name w:val="Bulleted list"/>
    <w:basedOn w:val="Paragraph"/>
    <w:next w:val="Paragraph"/>
    <w:qFormat/>
    <w:rsid w:val="00A74DDA"/>
    <w:pPr>
      <w:widowControl/>
      <w:numPr>
        <w:numId w:val="15"/>
      </w:numPr>
      <w:spacing w:after="240"/>
      <w:contextualSpacing/>
    </w:pPr>
  </w:style>
  <w:style w:type="paragraph" w:styleId="FootnoteText">
    <w:name w:val="footnote text"/>
    <w:basedOn w:val="Normal"/>
    <w:link w:val="FootnoteTextChar"/>
    <w:autoRedefine/>
    <w:rsid w:val="00A74DDA"/>
    <w:pPr>
      <w:spacing w:line="480" w:lineRule="auto"/>
      <w:ind w:left="284" w:hanging="284"/>
    </w:pPr>
    <w:rPr>
      <w:rFonts w:eastAsia="Times New Roman" w:cs="Times New Roman"/>
      <w:szCs w:val="20"/>
      <w:lang w:val="en-GB" w:eastAsia="en-GB"/>
    </w:rPr>
  </w:style>
  <w:style w:type="character" w:customStyle="1" w:styleId="FootnoteTextChar">
    <w:name w:val="Footnote Text Char"/>
    <w:basedOn w:val="DefaultParagraphFont"/>
    <w:link w:val="FootnoteText"/>
    <w:rsid w:val="00A74DDA"/>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A74DDA"/>
    <w:rPr>
      <w:vertAlign w:val="superscript"/>
    </w:rPr>
  </w:style>
  <w:style w:type="paragraph" w:styleId="EndnoteText">
    <w:name w:val="endnote text"/>
    <w:basedOn w:val="Normal"/>
    <w:link w:val="EndnoteTextChar"/>
    <w:autoRedefine/>
    <w:rsid w:val="00A74DDA"/>
    <w:pPr>
      <w:spacing w:line="480" w:lineRule="auto"/>
      <w:ind w:left="284" w:hanging="284"/>
    </w:pPr>
    <w:rPr>
      <w:rFonts w:eastAsia="Times New Roman" w:cs="Times New Roman"/>
      <w:szCs w:val="20"/>
      <w:lang w:val="en-GB" w:eastAsia="en-GB"/>
    </w:rPr>
  </w:style>
  <w:style w:type="character" w:customStyle="1" w:styleId="EndnoteTextChar">
    <w:name w:val="Endnote Text Char"/>
    <w:basedOn w:val="DefaultParagraphFont"/>
    <w:link w:val="EndnoteText"/>
    <w:rsid w:val="00A74DDA"/>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A74DDA"/>
    <w:rPr>
      <w:vertAlign w:val="superscript"/>
    </w:rPr>
  </w:style>
  <w:style w:type="paragraph" w:styleId="Header">
    <w:name w:val="header"/>
    <w:basedOn w:val="Normal"/>
    <w:link w:val="HeaderChar"/>
    <w:rsid w:val="00A74DDA"/>
    <w:pPr>
      <w:tabs>
        <w:tab w:val="center" w:pos="4320"/>
        <w:tab w:val="right" w:pos="8640"/>
      </w:tabs>
    </w:pPr>
    <w:rPr>
      <w:rFonts w:eastAsia="Times New Roman" w:cs="Times New Roman"/>
      <w:sz w:val="24"/>
      <w:lang w:val="en-GB" w:eastAsia="en-GB"/>
    </w:rPr>
  </w:style>
  <w:style w:type="character" w:customStyle="1" w:styleId="HeaderChar">
    <w:name w:val="Header Char"/>
    <w:basedOn w:val="DefaultParagraphFont"/>
    <w:link w:val="Header"/>
    <w:rsid w:val="00A74DDA"/>
    <w:rPr>
      <w:rFonts w:ascii="Times New Roman" w:eastAsia="Times New Roman" w:hAnsi="Times New Roman" w:cs="Times New Roman"/>
      <w:lang w:val="en-GB" w:eastAsia="en-GB"/>
    </w:rPr>
  </w:style>
  <w:style w:type="paragraph" w:styleId="Footer">
    <w:name w:val="footer"/>
    <w:basedOn w:val="Normal"/>
    <w:link w:val="FooterChar"/>
    <w:rsid w:val="00A74DDA"/>
    <w:pPr>
      <w:tabs>
        <w:tab w:val="center" w:pos="4320"/>
        <w:tab w:val="right" w:pos="8640"/>
      </w:tabs>
    </w:pPr>
    <w:rPr>
      <w:rFonts w:eastAsia="Times New Roman" w:cs="Times New Roman"/>
      <w:sz w:val="24"/>
      <w:lang w:val="en-GB" w:eastAsia="en-GB"/>
    </w:rPr>
  </w:style>
  <w:style w:type="character" w:customStyle="1" w:styleId="FooterChar">
    <w:name w:val="Footer Char"/>
    <w:basedOn w:val="DefaultParagraphFont"/>
    <w:link w:val="Footer"/>
    <w:rsid w:val="00A74DDA"/>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A74DDA"/>
    <w:pPr>
      <w:widowControl/>
      <w:spacing w:before="360"/>
    </w:pPr>
  </w:style>
  <w:style w:type="paragraph" w:customStyle="1" w:styleId="Headingquotation">
    <w:name w:val="Heading quotation"/>
    <w:basedOn w:val="Normal"/>
    <w:qFormat/>
    <w:rsid w:val="00A74DDA"/>
    <w:pPr>
      <w:spacing w:line="480" w:lineRule="auto"/>
      <w:ind w:left="720"/>
      <w:contextualSpacing/>
    </w:pPr>
    <w:rPr>
      <w:rFonts w:eastAsia="Cambria" w:cs="Times New Roman"/>
      <w:sz w:val="24"/>
    </w:rPr>
  </w:style>
  <w:style w:type="character" w:styleId="PageNumber">
    <w:name w:val="page number"/>
    <w:basedOn w:val="DefaultParagraphFont"/>
    <w:rsid w:val="00A74DDA"/>
  </w:style>
  <w:style w:type="character" w:customStyle="1" w:styleId="paragraphcontent1">
    <w:name w:val="paragraphcontent1"/>
    <w:rsid w:val="00A74DDA"/>
    <w:rPr>
      <w:rFonts w:ascii="Arial" w:hAnsi="Arial" w:cs="Arial" w:hint="default"/>
      <w:color w:val="000000"/>
      <w:sz w:val="20"/>
      <w:szCs w:val="20"/>
    </w:rPr>
  </w:style>
  <w:style w:type="paragraph" w:styleId="BodyTextIndent2">
    <w:name w:val="Body Text Indent 2"/>
    <w:basedOn w:val="Normal"/>
    <w:link w:val="BodyTextIndent2Char"/>
    <w:rsid w:val="00A74DDA"/>
    <w:pPr>
      <w:tabs>
        <w:tab w:val="left" w:pos="540"/>
      </w:tabs>
      <w:ind w:left="360"/>
    </w:pPr>
    <w:rPr>
      <w:rFonts w:ascii="Garamond" w:eastAsia="Times New Roman" w:hAnsi="Garamond" w:cs="Times New Roman"/>
      <w:b/>
      <w:i/>
      <w:sz w:val="20"/>
      <w:szCs w:val="20"/>
      <w:lang w:val="en-GB" w:eastAsia="en-GB"/>
    </w:rPr>
  </w:style>
  <w:style w:type="character" w:customStyle="1" w:styleId="BodyTextIndent2Char">
    <w:name w:val="Body Text Indent 2 Char"/>
    <w:basedOn w:val="DefaultParagraphFont"/>
    <w:link w:val="BodyTextIndent2"/>
    <w:rsid w:val="00A74DDA"/>
    <w:rPr>
      <w:rFonts w:ascii="Garamond" w:eastAsia="Times New Roman" w:hAnsi="Garamond" w:cs="Times New Roman"/>
      <w:b/>
      <w:i/>
      <w:sz w:val="20"/>
      <w:szCs w:val="20"/>
      <w:lang w:val="en-GB" w:eastAsia="en-GB"/>
    </w:rPr>
  </w:style>
  <w:style w:type="paragraph" w:customStyle="1" w:styleId="NoParagraphStyle">
    <w:name w:val="[No Paragraph Style]"/>
    <w:rsid w:val="00A74DDA"/>
    <w:pPr>
      <w:widowControl w:val="0"/>
      <w:autoSpaceDE w:val="0"/>
      <w:autoSpaceDN w:val="0"/>
      <w:adjustRightInd w:val="0"/>
      <w:spacing w:line="288" w:lineRule="auto"/>
      <w:textAlignment w:val="center"/>
    </w:pPr>
    <w:rPr>
      <w:rFonts w:ascii="MinionPro-Regular" w:eastAsia="Cambria" w:hAnsi="MinionPro-Regular" w:cs="MinionPro-Regular"/>
      <w:color w:val="000000"/>
    </w:rPr>
  </w:style>
  <w:style w:type="character" w:styleId="Hyperlink">
    <w:name w:val="Hyperlink"/>
    <w:uiPriority w:val="99"/>
    <w:rsid w:val="00A74DDA"/>
    <w:rPr>
      <w:color w:val="0000FF"/>
      <w:u w:val="single"/>
    </w:rPr>
  </w:style>
  <w:style w:type="paragraph" w:styleId="ListParagraph">
    <w:name w:val="List Paragraph"/>
    <w:basedOn w:val="Normal"/>
    <w:qFormat/>
    <w:rsid w:val="00A74DDA"/>
    <w:pPr>
      <w:ind w:left="720"/>
      <w:contextualSpacing/>
    </w:pPr>
    <w:rPr>
      <w:rFonts w:ascii="Helvetica Neue Light" w:hAnsi="Helvetica Neue Light"/>
      <w:sz w:val="20"/>
    </w:rPr>
  </w:style>
  <w:style w:type="paragraph" w:styleId="TOCHeading">
    <w:name w:val="TOC Heading"/>
    <w:basedOn w:val="Heading1"/>
    <w:next w:val="Normal"/>
    <w:uiPriority w:val="39"/>
    <w:unhideWhenUsed/>
    <w:qFormat/>
    <w:rsid w:val="00A74DDA"/>
    <w:pPr>
      <w:numPr>
        <w:numId w:val="0"/>
      </w:numPr>
      <w:spacing w:before="480" w:line="276" w:lineRule="auto"/>
      <w:outlineLvl w:val="9"/>
    </w:pPr>
    <w:rPr>
      <w:rFonts w:asciiTheme="majorHAnsi" w:hAnsiTheme="majorHAnsi"/>
      <w:smallCaps w:val="0"/>
      <w:color w:val="365F91" w:themeColor="accent1" w:themeShade="BF"/>
      <w:sz w:val="28"/>
      <w:szCs w:val="28"/>
    </w:rPr>
  </w:style>
  <w:style w:type="paragraph" w:styleId="TOC1">
    <w:name w:val="toc 1"/>
    <w:basedOn w:val="Normal"/>
    <w:next w:val="Normal"/>
    <w:autoRedefine/>
    <w:uiPriority w:val="39"/>
    <w:rsid w:val="00A74DDA"/>
    <w:pPr>
      <w:spacing w:before="120"/>
    </w:pPr>
    <w:rPr>
      <w:b/>
      <w:smallCaps/>
      <w:szCs w:val="22"/>
      <w:u w:val="single"/>
    </w:rPr>
  </w:style>
  <w:style w:type="paragraph" w:styleId="TOC2">
    <w:name w:val="toc 2"/>
    <w:basedOn w:val="Normal"/>
    <w:next w:val="Normal"/>
    <w:autoRedefine/>
    <w:uiPriority w:val="39"/>
    <w:rsid w:val="00A74DDA"/>
    <w:rPr>
      <w:smallCaps/>
      <w:szCs w:val="22"/>
    </w:rPr>
  </w:style>
  <w:style w:type="paragraph" w:styleId="TOC3">
    <w:name w:val="toc 3"/>
    <w:basedOn w:val="Normal"/>
    <w:next w:val="Normal"/>
    <w:autoRedefine/>
    <w:uiPriority w:val="39"/>
    <w:rsid w:val="00A74DDA"/>
    <w:pPr>
      <w:spacing w:line="360" w:lineRule="auto"/>
    </w:pPr>
    <w:rPr>
      <w:rFonts w:asciiTheme="minorHAnsi" w:hAnsiTheme="minorHAnsi"/>
      <w:smallCaps/>
      <w:szCs w:val="22"/>
    </w:rPr>
  </w:style>
  <w:style w:type="paragraph" w:styleId="TOC4">
    <w:name w:val="toc 4"/>
    <w:basedOn w:val="Normal"/>
    <w:next w:val="Normal"/>
    <w:autoRedefine/>
    <w:uiPriority w:val="39"/>
    <w:rsid w:val="00A74DDA"/>
    <w:pPr>
      <w:spacing w:line="360" w:lineRule="auto"/>
    </w:pPr>
    <w:rPr>
      <w:rFonts w:asciiTheme="minorHAnsi" w:hAnsiTheme="minorHAnsi"/>
      <w:szCs w:val="22"/>
    </w:rPr>
  </w:style>
  <w:style w:type="paragraph" w:styleId="TOC5">
    <w:name w:val="toc 5"/>
    <w:basedOn w:val="Normal"/>
    <w:next w:val="Normal"/>
    <w:autoRedefine/>
    <w:uiPriority w:val="39"/>
    <w:rsid w:val="00A74DDA"/>
    <w:pPr>
      <w:spacing w:line="360" w:lineRule="auto"/>
    </w:pPr>
    <w:rPr>
      <w:rFonts w:asciiTheme="minorHAnsi" w:hAnsiTheme="minorHAnsi"/>
      <w:szCs w:val="22"/>
    </w:rPr>
  </w:style>
  <w:style w:type="paragraph" w:styleId="TOC6">
    <w:name w:val="toc 6"/>
    <w:basedOn w:val="Normal"/>
    <w:next w:val="Normal"/>
    <w:autoRedefine/>
    <w:uiPriority w:val="39"/>
    <w:rsid w:val="00A74DDA"/>
    <w:pPr>
      <w:spacing w:line="360" w:lineRule="auto"/>
    </w:pPr>
    <w:rPr>
      <w:rFonts w:asciiTheme="minorHAnsi" w:hAnsiTheme="minorHAnsi"/>
      <w:szCs w:val="22"/>
    </w:rPr>
  </w:style>
  <w:style w:type="paragraph" w:styleId="TOC7">
    <w:name w:val="toc 7"/>
    <w:basedOn w:val="Normal"/>
    <w:next w:val="Normal"/>
    <w:autoRedefine/>
    <w:uiPriority w:val="39"/>
    <w:rsid w:val="00A74DDA"/>
    <w:pPr>
      <w:spacing w:line="360" w:lineRule="auto"/>
    </w:pPr>
    <w:rPr>
      <w:rFonts w:asciiTheme="minorHAnsi" w:hAnsiTheme="minorHAnsi"/>
      <w:szCs w:val="22"/>
    </w:rPr>
  </w:style>
  <w:style w:type="paragraph" w:styleId="TOC8">
    <w:name w:val="toc 8"/>
    <w:basedOn w:val="Normal"/>
    <w:next w:val="Normal"/>
    <w:autoRedefine/>
    <w:uiPriority w:val="39"/>
    <w:rsid w:val="00A74DDA"/>
    <w:pPr>
      <w:spacing w:line="360" w:lineRule="auto"/>
    </w:pPr>
    <w:rPr>
      <w:rFonts w:asciiTheme="minorHAnsi" w:hAnsiTheme="minorHAnsi"/>
      <w:szCs w:val="22"/>
    </w:rPr>
  </w:style>
  <w:style w:type="paragraph" w:styleId="TOC9">
    <w:name w:val="toc 9"/>
    <w:basedOn w:val="Normal"/>
    <w:next w:val="Normal"/>
    <w:autoRedefine/>
    <w:uiPriority w:val="39"/>
    <w:rsid w:val="00A74DDA"/>
    <w:pPr>
      <w:spacing w:line="360" w:lineRule="auto"/>
    </w:pPr>
    <w:rPr>
      <w:rFonts w:asciiTheme="minorHAnsi" w:hAnsiTheme="minorHAnsi"/>
      <w:szCs w:val="22"/>
    </w:rPr>
  </w:style>
  <w:style w:type="paragraph" w:styleId="Revision">
    <w:name w:val="Revision"/>
    <w:hidden/>
    <w:rsid w:val="00A74DDA"/>
    <w:rPr>
      <w:rFonts w:ascii="Times New Roman" w:hAnsi="Times New Roman"/>
      <w:sz w:val="22"/>
    </w:rPr>
  </w:style>
  <w:style w:type="paragraph" w:customStyle="1" w:styleId="Quote2">
    <w:name w:val="Quote2"/>
    <w:basedOn w:val="Normal"/>
    <w:qFormat/>
    <w:rsid w:val="00A74DD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tLeast"/>
      <w:ind w:left="720"/>
    </w:pPr>
    <w:rPr>
      <w:rFonts w:cs="Arial"/>
      <w:i/>
      <w:iCs/>
      <w:sz w:val="20"/>
    </w:rPr>
  </w:style>
  <w:style w:type="character" w:customStyle="1" w:styleId="apple-converted-space">
    <w:name w:val="apple-converted-space"/>
    <w:basedOn w:val="DefaultParagraphFont"/>
    <w:rsid w:val="00400DCB"/>
  </w:style>
  <w:style w:type="paragraph" w:customStyle="1" w:styleId="EndNoteBibliographyTitle">
    <w:name w:val="EndNote Bibliography Title"/>
    <w:basedOn w:val="Normal"/>
    <w:rsid w:val="002772E9"/>
    <w:pPr>
      <w:jc w:val="center"/>
    </w:pPr>
    <w:rPr>
      <w:rFonts w:cs="Times New Roman"/>
    </w:rPr>
  </w:style>
  <w:style w:type="paragraph" w:customStyle="1" w:styleId="EndNoteBibliography">
    <w:name w:val="EndNote Bibliography"/>
    <w:basedOn w:val="Normal"/>
    <w:rsid w:val="002772E9"/>
    <w:pPr>
      <w:spacing w:line="360" w:lineRule="auto"/>
    </w:pPr>
    <w:rPr>
      <w:rFonts w:cs="Times New Roman"/>
    </w:rPr>
  </w:style>
  <w:style w:type="character" w:customStyle="1" w:styleId="cit-elocation">
    <w:name w:val="cit-elocation"/>
    <w:basedOn w:val="DefaultParagraphFont"/>
    <w:rsid w:val="007C5484"/>
  </w:style>
  <w:style w:type="character" w:customStyle="1" w:styleId="cit-sep">
    <w:name w:val="cit-sep"/>
    <w:basedOn w:val="DefaultParagraphFont"/>
    <w:rsid w:val="007C548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88B"/>
    <w:rPr>
      <w:rFonts w:ascii="Times New Roman" w:hAnsi="Times New Roman"/>
      <w:sz w:val="22"/>
    </w:rPr>
  </w:style>
  <w:style w:type="paragraph" w:styleId="Heading1">
    <w:name w:val="heading 1"/>
    <w:basedOn w:val="Normal"/>
    <w:next w:val="Normal"/>
    <w:link w:val="Heading1Char"/>
    <w:uiPriority w:val="9"/>
    <w:qFormat/>
    <w:rsid w:val="00A74DDA"/>
    <w:pPr>
      <w:keepNext/>
      <w:keepLines/>
      <w:numPr>
        <w:numId w:val="1"/>
      </w:numPr>
      <w:spacing w:before="200" w:line="360" w:lineRule="auto"/>
      <w:outlineLvl w:val="0"/>
    </w:pPr>
    <w:rPr>
      <w:rFonts w:eastAsiaTheme="majorEastAsia" w:cstheme="majorBidi"/>
      <w:b/>
      <w:bCs/>
      <w:smallCaps/>
      <w:color w:val="345A8A" w:themeColor="accent1" w:themeShade="B5"/>
      <w:sz w:val="26"/>
      <w:szCs w:val="32"/>
    </w:rPr>
  </w:style>
  <w:style w:type="paragraph" w:styleId="Heading2">
    <w:name w:val="heading 2"/>
    <w:basedOn w:val="Normal"/>
    <w:next w:val="Normal"/>
    <w:link w:val="Heading2Char"/>
    <w:uiPriority w:val="9"/>
    <w:qFormat/>
    <w:rsid w:val="00A74DDA"/>
    <w:pPr>
      <w:keepNext/>
      <w:keepLines/>
      <w:numPr>
        <w:ilvl w:val="1"/>
        <w:numId w:val="1"/>
      </w:numPr>
      <w:spacing w:before="200" w:line="360" w:lineRule="auto"/>
      <w:outlineLvl w:val="1"/>
    </w:pPr>
    <w:rPr>
      <w:rFonts w:eastAsiaTheme="majorEastAsia" w:cstheme="majorBidi"/>
      <w:bCs/>
      <w:color w:val="4F81BD" w:themeColor="accent1"/>
      <w:sz w:val="24"/>
      <w:szCs w:val="26"/>
    </w:rPr>
  </w:style>
  <w:style w:type="paragraph" w:styleId="Heading3">
    <w:name w:val="heading 3"/>
    <w:basedOn w:val="Normal"/>
    <w:next w:val="Normal"/>
    <w:link w:val="Heading3Char"/>
    <w:uiPriority w:val="9"/>
    <w:qFormat/>
    <w:rsid w:val="00A74DDA"/>
    <w:pPr>
      <w:keepNext/>
      <w:keepLines/>
      <w:numPr>
        <w:ilvl w:val="2"/>
        <w:numId w:val="1"/>
      </w:numPr>
      <w:spacing w:before="200" w:line="360" w:lineRule="auto"/>
      <w:outlineLvl w:val="2"/>
    </w:pPr>
    <w:rPr>
      <w:rFonts w:eastAsiaTheme="majorEastAsia" w:cstheme="majorBidi"/>
      <w:b/>
      <w:bCs/>
      <w:color w:val="4F81BD" w:themeColor="accent1"/>
      <w:sz w:val="24"/>
    </w:rPr>
  </w:style>
  <w:style w:type="paragraph" w:styleId="Heading4">
    <w:name w:val="heading 4"/>
    <w:basedOn w:val="Normal"/>
    <w:next w:val="Normal"/>
    <w:link w:val="Heading4Char"/>
    <w:qFormat/>
    <w:rsid w:val="00A74DDA"/>
    <w:pPr>
      <w:keepNext/>
      <w:keepLines/>
      <w:numPr>
        <w:ilvl w:val="3"/>
        <w:numId w:val="1"/>
      </w:numPr>
      <w:spacing w:before="200" w:line="360" w:lineRule="auto"/>
      <w:outlineLvl w:val="3"/>
    </w:pPr>
    <w:rPr>
      <w:rFonts w:eastAsiaTheme="majorEastAsia" w:cstheme="majorBidi"/>
      <w:bCs/>
      <w:i/>
      <w:iCs/>
      <w:color w:val="4F81BD" w:themeColor="accent1"/>
      <w:sz w:val="24"/>
    </w:rPr>
  </w:style>
  <w:style w:type="paragraph" w:styleId="Heading5">
    <w:name w:val="heading 5"/>
    <w:basedOn w:val="Normal"/>
    <w:next w:val="Normal"/>
    <w:link w:val="Heading5Char"/>
    <w:rsid w:val="00A74DDA"/>
    <w:pPr>
      <w:keepNext/>
      <w:keepLines/>
      <w:numPr>
        <w:ilvl w:val="4"/>
        <w:numId w:val="1"/>
      </w:numPr>
      <w:spacing w:before="200" w:line="360" w:lineRule="auto"/>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e1">
    <w:name w:val="Quote1"/>
    <w:basedOn w:val="Normal"/>
    <w:qFormat/>
    <w:rsid w:val="001A188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tLeast"/>
      <w:ind w:left="720"/>
    </w:pPr>
    <w:rPr>
      <w:rFonts w:cs="Arial"/>
      <w:i/>
      <w:iCs/>
      <w:sz w:val="20"/>
    </w:rPr>
  </w:style>
  <w:style w:type="paragraph" w:customStyle="1" w:styleId="Normal0">
    <w:name w:val="[Normal]"/>
    <w:uiPriority w:val="99"/>
    <w:rsid w:val="001A188B"/>
    <w:pPr>
      <w:widowControl w:val="0"/>
      <w:autoSpaceDE w:val="0"/>
      <w:autoSpaceDN w:val="0"/>
      <w:adjustRightInd w:val="0"/>
    </w:pPr>
    <w:rPr>
      <w:rFonts w:ascii="Arial" w:hAnsi="Arial" w:cs="Arial"/>
    </w:rPr>
  </w:style>
  <w:style w:type="character" w:styleId="CommentReference">
    <w:name w:val="annotation reference"/>
    <w:basedOn w:val="DefaultParagraphFont"/>
    <w:rsid w:val="001A188B"/>
    <w:rPr>
      <w:sz w:val="16"/>
      <w:szCs w:val="16"/>
    </w:rPr>
  </w:style>
  <w:style w:type="paragraph" w:styleId="CommentText">
    <w:name w:val="annotation text"/>
    <w:basedOn w:val="Normal"/>
    <w:link w:val="CommentTextChar"/>
    <w:rsid w:val="001A188B"/>
    <w:rPr>
      <w:sz w:val="20"/>
      <w:szCs w:val="20"/>
    </w:rPr>
  </w:style>
  <w:style w:type="character" w:customStyle="1" w:styleId="CommentTextChar">
    <w:name w:val="Comment Text Char"/>
    <w:basedOn w:val="DefaultParagraphFont"/>
    <w:link w:val="CommentText"/>
    <w:rsid w:val="001A188B"/>
    <w:rPr>
      <w:rFonts w:ascii="Times New Roman" w:hAnsi="Times New Roman"/>
      <w:sz w:val="20"/>
      <w:szCs w:val="20"/>
    </w:rPr>
  </w:style>
  <w:style w:type="paragraph" w:styleId="CommentSubject">
    <w:name w:val="annotation subject"/>
    <w:basedOn w:val="CommentText"/>
    <w:next w:val="CommentText"/>
    <w:link w:val="CommentSubjectChar"/>
    <w:rsid w:val="001A188B"/>
    <w:rPr>
      <w:b/>
      <w:bCs/>
    </w:rPr>
  </w:style>
  <w:style w:type="character" w:customStyle="1" w:styleId="CommentSubjectChar">
    <w:name w:val="Comment Subject Char"/>
    <w:basedOn w:val="CommentTextChar"/>
    <w:link w:val="CommentSubject"/>
    <w:rsid w:val="001A188B"/>
    <w:rPr>
      <w:rFonts w:ascii="Times New Roman" w:hAnsi="Times New Roman"/>
      <w:b/>
      <w:bCs/>
      <w:sz w:val="20"/>
      <w:szCs w:val="20"/>
    </w:rPr>
  </w:style>
  <w:style w:type="paragraph" w:styleId="BalloonText">
    <w:name w:val="Balloon Text"/>
    <w:basedOn w:val="Normal"/>
    <w:link w:val="BalloonTextChar"/>
    <w:rsid w:val="001A188B"/>
    <w:rPr>
      <w:rFonts w:ascii="Tahoma" w:hAnsi="Tahoma" w:cs="Tahoma"/>
      <w:sz w:val="16"/>
      <w:szCs w:val="16"/>
    </w:rPr>
  </w:style>
  <w:style w:type="character" w:customStyle="1" w:styleId="BalloonTextChar">
    <w:name w:val="Balloon Text Char"/>
    <w:basedOn w:val="DefaultParagraphFont"/>
    <w:link w:val="BalloonText"/>
    <w:rsid w:val="001A188B"/>
    <w:rPr>
      <w:rFonts w:ascii="Tahoma" w:hAnsi="Tahoma" w:cs="Tahoma"/>
      <w:sz w:val="16"/>
      <w:szCs w:val="16"/>
    </w:rPr>
  </w:style>
  <w:style w:type="character" w:customStyle="1" w:styleId="Heading1Char">
    <w:name w:val="Heading 1 Char"/>
    <w:basedOn w:val="DefaultParagraphFont"/>
    <w:link w:val="Heading1"/>
    <w:uiPriority w:val="9"/>
    <w:rsid w:val="00A74DDA"/>
    <w:rPr>
      <w:rFonts w:ascii="Times New Roman" w:eastAsiaTheme="majorEastAsia" w:hAnsi="Times New Roman" w:cstheme="majorBidi"/>
      <w:b/>
      <w:bCs/>
      <w:smallCaps/>
      <w:color w:val="345A8A" w:themeColor="accent1" w:themeShade="B5"/>
      <w:sz w:val="26"/>
      <w:szCs w:val="32"/>
    </w:rPr>
  </w:style>
  <w:style w:type="character" w:customStyle="1" w:styleId="Heading2Char">
    <w:name w:val="Heading 2 Char"/>
    <w:basedOn w:val="DefaultParagraphFont"/>
    <w:link w:val="Heading2"/>
    <w:uiPriority w:val="9"/>
    <w:rsid w:val="00A74DDA"/>
    <w:rPr>
      <w:rFonts w:ascii="Times New Roman" w:eastAsiaTheme="majorEastAsia" w:hAnsi="Times New Roman" w:cstheme="majorBidi"/>
      <w:bCs/>
      <w:color w:val="4F81BD" w:themeColor="accent1"/>
      <w:szCs w:val="26"/>
    </w:rPr>
  </w:style>
  <w:style w:type="character" w:customStyle="1" w:styleId="Heading3Char">
    <w:name w:val="Heading 3 Char"/>
    <w:basedOn w:val="DefaultParagraphFont"/>
    <w:link w:val="Heading3"/>
    <w:uiPriority w:val="9"/>
    <w:rsid w:val="00A74DDA"/>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rsid w:val="00A74DDA"/>
    <w:rPr>
      <w:rFonts w:ascii="Times New Roman" w:eastAsiaTheme="majorEastAsia" w:hAnsi="Times New Roman" w:cstheme="majorBidi"/>
      <w:bCs/>
      <w:i/>
      <w:iCs/>
      <w:color w:val="4F81BD" w:themeColor="accent1"/>
    </w:rPr>
  </w:style>
  <w:style w:type="character" w:customStyle="1" w:styleId="Heading5Char">
    <w:name w:val="Heading 5 Char"/>
    <w:basedOn w:val="DefaultParagraphFont"/>
    <w:link w:val="Heading5"/>
    <w:rsid w:val="00A74DDA"/>
    <w:rPr>
      <w:rFonts w:asciiTheme="majorHAnsi" w:eastAsiaTheme="majorEastAsia" w:hAnsiTheme="majorHAnsi" w:cstheme="majorBidi"/>
      <w:color w:val="244061" w:themeColor="accent1" w:themeShade="80"/>
      <w:sz w:val="22"/>
    </w:rPr>
  </w:style>
  <w:style w:type="paragraph" w:customStyle="1" w:styleId="Articletitle">
    <w:name w:val="Article title"/>
    <w:basedOn w:val="Normal"/>
    <w:next w:val="Normal"/>
    <w:qFormat/>
    <w:rsid w:val="00A74DDA"/>
    <w:pPr>
      <w:spacing w:after="120" w:line="360" w:lineRule="auto"/>
    </w:pPr>
    <w:rPr>
      <w:rFonts w:eastAsia="Times New Roman" w:cs="Times New Roman"/>
      <w:b/>
      <w:sz w:val="28"/>
      <w:lang w:val="en-GB" w:eastAsia="en-GB"/>
    </w:rPr>
  </w:style>
  <w:style w:type="paragraph" w:customStyle="1" w:styleId="Authornames">
    <w:name w:val="Author names"/>
    <w:basedOn w:val="Normal"/>
    <w:next w:val="Normal"/>
    <w:qFormat/>
    <w:rsid w:val="00A74DDA"/>
    <w:pPr>
      <w:spacing w:before="240" w:line="360" w:lineRule="auto"/>
    </w:pPr>
    <w:rPr>
      <w:rFonts w:eastAsia="Times New Roman" w:cs="Times New Roman"/>
      <w:sz w:val="28"/>
      <w:lang w:val="en-GB" w:eastAsia="en-GB"/>
    </w:rPr>
  </w:style>
  <w:style w:type="paragraph" w:customStyle="1" w:styleId="Affiliation">
    <w:name w:val="Affiliation"/>
    <w:basedOn w:val="Normal"/>
    <w:qFormat/>
    <w:rsid w:val="00A74DDA"/>
    <w:pPr>
      <w:spacing w:before="240" w:line="360" w:lineRule="auto"/>
    </w:pPr>
    <w:rPr>
      <w:rFonts w:eastAsia="Times New Roman" w:cs="Times New Roman"/>
      <w:i/>
      <w:sz w:val="24"/>
      <w:lang w:val="en-GB" w:eastAsia="en-GB"/>
    </w:rPr>
  </w:style>
  <w:style w:type="paragraph" w:customStyle="1" w:styleId="Receiveddates">
    <w:name w:val="Received dates"/>
    <w:basedOn w:val="Affiliation"/>
    <w:next w:val="Abstract"/>
    <w:qFormat/>
    <w:rsid w:val="00A74DDA"/>
  </w:style>
  <w:style w:type="paragraph" w:customStyle="1" w:styleId="Abstract">
    <w:name w:val="Abstract"/>
    <w:basedOn w:val="Normal"/>
    <w:next w:val="Keywords"/>
    <w:qFormat/>
    <w:rsid w:val="00A74DDA"/>
    <w:pPr>
      <w:spacing w:before="360" w:after="300" w:line="360" w:lineRule="auto"/>
      <w:ind w:left="720" w:right="567"/>
      <w:contextualSpacing/>
    </w:pPr>
    <w:rPr>
      <w:rFonts w:eastAsia="Times New Roman" w:cs="Times New Roman"/>
      <w:lang w:val="en-GB" w:eastAsia="en-GB"/>
    </w:rPr>
  </w:style>
  <w:style w:type="paragraph" w:customStyle="1" w:styleId="Keywords">
    <w:name w:val="Keywords"/>
    <w:basedOn w:val="Normal"/>
    <w:next w:val="Paragraph"/>
    <w:qFormat/>
    <w:rsid w:val="00A74DDA"/>
    <w:pPr>
      <w:spacing w:before="240" w:after="240" w:line="360" w:lineRule="auto"/>
      <w:ind w:left="720" w:right="567"/>
    </w:pPr>
    <w:rPr>
      <w:rFonts w:eastAsia="Times New Roman" w:cs="Times New Roman"/>
      <w:lang w:val="en-GB" w:eastAsia="en-GB"/>
    </w:rPr>
  </w:style>
  <w:style w:type="paragraph" w:customStyle="1" w:styleId="Paragraph">
    <w:name w:val="Paragraph"/>
    <w:basedOn w:val="Normal"/>
    <w:next w:val="Newparagraph"/>
    <w:qFormat/>
    <w:rsid w:val="00A74DDA"/>
    <w:pPr>
      <w:widowControl w:val="0"/>
      <w:spacing w:before="240" w:line="480" w:lineRule="auto"/>
    </w:pPr>
    <w:rPr>
      <w:rFonts w:eastAsia="Times New Roman" w:cs="Times New Roman"/>
      <w:sz w:val="24"/>
      <w:lang w:val="en-GB" w:eastAsia="en-GB"/>
    </w:rPr>
  </w:style>
  <w:style w:type="paragraph" w:customStyle="1" w:styleId="Newparagraph">
    <w:name w:val="New paragraph"/>
    <w:basedOn w:val="Normal"/>
    <w:qFormat/>
    <w:rsid w:val="00A74DDA"/>
    <w:pPr>
      <w:spacing w:line="480" w:lineRule="auto"/>
      <w:ind w:firstLine="720"/>
    </w:pPr>
    <w:rPr>
      <w:rFonts w:eastAsia="Times New Roman" w:cs="Times New Roman"/>
      <w:sz w:val="24"/>
      <w:lang w:val="en-GB" w:eastAsia="en-GB"/>
    </w:rPr>
  </w:style>
  <w:style w:type="paragraph" w:customStyle="1" w:styleId="Correspondencedetails">
    <w:name w:val="Correspondence details"/>
    <w:basedOn w:val="Normal"/>
    <w:qFormat/>
    <w:rsid w:val="00A74DDA"/>
    <w:pPr>
      <w:spacing w:before="240" w:line="360" w:lineRule="auto"/>
    </w:pPr>
    <w:rPr>
      <w:rFonts w:eastAsia="Times New Roman" w:cs="Times New Roman"/>
      <w:sz w:val="24"/>
      <w:lang w:val="en-GB" w:eastAsia="en-GB"/>
    </w:rPr>
  </w:style>
  <w:style w:type="paragraph" w:customStyle="1" w:styleId="Displayedquotation">
    <w:name w:val="Displayed quotation"/>
    <w:basedOn w:val="Normal"/>
    <w:qFormat/>
    <w:rsid w:val="00A74DDA"/>
    <w:pPr>
      <w:tabs>
        <w:tab w:val="left" w:pos="1077"/>
        <w:tab w:val="left" w:pos="1440"/>
        <w:tab w:val="left" w:pos="1797"/>
        <w:tab w:val="left" w:pos="2155"/>
        <w:tab w:val="left" w:pos="2512"/>
      </w:tabs>
      <w:spacing w:before="240" w:after="360" w:line="360" w:lineRule="auto"/>
      <w:ind w:left="709" w:right="425"/>
      <w:contextualSpacing/>
    </w:pPr>
    <w:rPr>
      <w:rFonts w:eastAsia="Times New Roman" w:cs="Times New Roman"/>
      <w:lang w:val="en-GB" w:eastAsia="en-GB"/>
    </w:rPr>
  </w:style>
  <w:style w:type="paragraph" w:customStyle="1" w:styleId="Numberedlist">
    <w:name w:val="Numbered list"/>
    <w:basedOn w:val="Paragraph"/>
    <w:next w:val="Paragraph"/>
    <w:qFormat/>
    <w:rsid w:val="00A74DDA"/>
    <w:pPr>
      <w:widowControl/>
      <w:numPr>
        <w:numId w:val="14"/>
      </w:numPr>
      <w:spacing w:after="240"/>
      <w:contextualSpacing/>
    </w:pPr>
  </w:style>
  <w:style w:type="paragraph" w:customStyle="1" w:styleId="Displayedequation">
    <w:name w:val="Displayed equation"/>
    <w:basedOn w:val="Normal"/>
    <w:next w:val="Paragraph"/>
    <w:qFormat/>
    <w:rsid w:val="00A74DDA"/>
    <w:pPr>
      <w:tabs>
        <w:tab w:val="center" w:pos="4253"/>
        <w:tab w:val="right" w:pos="8222"/>
      </w:tabs>
      <w:spacing w:before="240" w:after="240" w:line="480" w:lineRule="auto"/>
      <w:jc w:val="center"/>
    </w:pPr>
    <w:rPr>
      <w:rFonts w:eastAsia="Times New Roman" w:cs="Times New Roman"/>
      <w:sz w:val="24"/>
      <w:lang w:val="en-GB" w:eastAsia="en-GB"/>
    </w:rPr>
  </w:style>
  <w:style w:type="paragraph" w:customStyle="1" w:styleId="Acknowledgements">
    <w:name w:val="Acknowledgements"/>
    <w:basedOn w:val="Normal"/>
    <w:next w:val="Normal"/>
    <w:qFormat/>
    <w:rsid w:val="00A74DDA"/>
    <w:pPr>
      <w:spacing w:before="120" w:line="360" w:lineRule="auto"/>
    </w:pPr>
    <w:rPr>
      <w:rFonts w:eastAsia="Times New Roman" w:cs="Times New Roman"/>
      <w:lang w:val="en-GB" w:eastAsia="en-GB"/>
    </w:rPr>
  </w:style>
  <w:style w:type="paragraph" w:customStyle="1" w:styleId="Tabletitle">
    <w:name w:val="Table title"/>
    <w:basedOn w:val="Normal"/>
    <w:next w:val="Normal"/>
    <w:qFormat/>
    <w:rsid w:val="00A74DDA"/>
    <w:pPr>
      <w:spacing w:before="240" w:line="360" w:lineRule="auto"/>
    </w:pPr>
    <w:rPr>
      <w:rFonts w:eastAsia="Times New Roman" w:cs="Times New Roman"/>
      <w:sz w:val="24"/>
      <w:lang w:val="en-GB" w:eastAsia="en-GB"/>
    </w:rPr>
  </w:style>
  <w:style w:type="paragraph" w:customStyle="1" w:styleId="Figurecaption">
    <w:name w:val="Figure caption"/>
    <w:basedOn w:val="Normal"/>
    <w:next w:val="Normal"/>
    <w:qFormat/>
    <w:rsid w:val="00A74DDA"/>
    <w:pPr>
      <w:spacing w:before="240" w:line="360" w:lineRule="auto"/>
    </w:pPr>
    <w:rPr>
      <w:rFonts w:eastAsia="Times New Roman" w:cs="Times New Roman"/>
      <w:sz w:val="24"/>
      <w:lang w:val="en-GB" w:eastAsia="en-GB"/>
    </w:rPr>
  </w:style>
  <w:style w:type="paragraph" w:customStyle="1" w:styleId="Footnotes">
    <w:name w:val="Footnotes"/>
    <w:basedOn w:val="Normal"/>
    <w:qFormat/>
    <w:rsid w:val="00A74DDA"/>
    <w:pPr>
      <w:spacing w:before="120" w:line="360" w:lineRule="auto"/>
      <w:ind w:left="482" w:hanging="482"/>
      <w:contextualSpacing/>
    </w:pPr>
    <w:rPr>
      <w:rFonts w:eastAsia="Times New Roman" w:cs="Times New Roman"/>
      <w:lang w:val="en-GB" w:eastAsia="en-GB"/>
    </w:rPr>
  </w:style>
  <w:style w:type="paragraph" w:customStyle="1" w:styleId="Notesoncontributors">
    <w:name w:val="Notes on contributors"/>
    <w:basedOn w:val="Normal"/>
    <w:qFormat/>
    <w:rsid w:val="00A74DDA"/>
    <w:pPr>
      <w:spacing w:before="240" w:line="360" w:lineRule="auto"/>
    </w:pPr>
    <w:rPr>
      <w:rFonts w:eastAsia="Times New Roman" w:cs="Times New Roman"/>
      <w:lang w:val="en-GB" w:eastAsia="en-GB"/>
    </w:rPr>
  </w:style>
  <w:style w:type="paragraph" w:customStyle="1" w:styleId="Normalparagraphstyle">
    <w:name w:val="Normal paragraph style"/>
    <w:basedOn w:val="Normal"/>
    <w:next w:val="Normal"/>
    <w:rsid w:val="00A74DDA"/>
    <w:pPr>
      <w:spacing w:line="480" w:lineRule="auto"/>
    </w:pPr>
    <w:rPr>
      <w:rFonts w:eastAsia="Times New Roman" w:cs="Times New Roman"/>
      <w:sz w:val="24"/>
      <w:lang w:val="en-GB" w:eastAsia="en-GB"/>
    </w:rPr>
  </w:style>
  <w:style w:type="paragraph" w:styleId="NormalIndent">
    <w:name w:val="Normal Indent"/>
    <w:basedOn w:val="Normal"/>
    <w:rsid w:val="00A74DDA"/>
    <w:pPr>
      <w:spacing w:line="480" w:lineRule="auto"/>
      <w:ind w:left="720"/>
    </w:pPr>
    <w:rPr>
      <w:rFonts w:eastAsia="Times New Roman" w:cs="Times New Roman"/>
      <w:sz w:val="24"/>
      <w:lang w:val="en-GB" w:eastAsia="en-GB"/>
    </w:rPr>
  </w:style>
  <w:style w:type="paragraph" w:customStyle="1" w:styleId="References">
    <w:name w:val="References"/>
    <w:basedOn w:val="Normal"/>
    <w:qFormat/>
    <w:rsid w:val="00A74DDA"/>
    <w:pPr>
      <w:spacing w:before="120" w:line="360" w:lineRule="auto"/>
      <w:ind w:left="720" w:hanging="720"/>
      <w:contextualSpacing/>
    </w:pPr>
    <w:rPr>
      <w:rFonts w:eastAsia="Times New Roman" w:cs="Times New Roman"/>
      <w:sz w:val="24"/>
      <w:lang w:val="en-GB" w:eastAsia="en-GB"/>
    </w:rPr>
  </w:style>
  <w:style w:type="paragraph" w:customStyle="1" w:styleId="Subjectcodes">
    <w:name w:val="Subject codes"/>
    <w:basedOn w:val="Keywords"/>
    <w:next w:val="Paragraph"/>
    <w:qFormat/>
    <w:rsid w:val="00A74DDA"/>
  </w:style>
  <w:style w:type="paragraph" w:customStyle="1" w:styleId="Bulletedlist">
    <w:name w:val="Bulleted list"/>
    <w:basedOn w:val="Paragraph"/>
    <w:next w:val="Paragraph"/>
    <w:qFormat/>
    <w:rsid w:val="00A74DDA"/>
    <w:pPr>
      <w:widowControl/>
      <w:numPr>
        <w:numId w:val="15"/>
      </w:numPr>
      <w:spacing w:after="240"/>
      <w:contextualSpacing/>
    </w:pPr>
  </w:style>
  <w:style w:type="paragraph" w:styleId="FootnoteText">
    <w:name w:val="footnote text"/>
    <w:basedOn w:val="Normal"/>
    <w:link w:val="FootnoteTextChar"/>
    <w:autoRedefine/>
    <w:rsid w:val="00A74DDA"/>
    <w:pPr>
      <w:spacing w:line="480" w:lineRule="auto"/>
      <w:ind w:left="284" w:hanging="284"/>
    </w:pPr>
    <w:rPr>
      <w:rFonts w:eastAsia="Times New Roman" w:cs="Times New Roman"/>
      <w:szCs w:val="20"/>
      <w:lang w:val="en-GB" w:eastAsia="en-GB"/>
    </w:rPr>
  </w:style>
  <w:style w:type="character" w:customStyle="1" w:styleId="FootnoteTextChar">
    <w:name w:val="Footnote Text Char"/>
    <w:basedOn w:val="DefaultParagraphFont"/>
    <w:link w:val="FootnoteText"/>
    <w:rsid w:val="00A74DDA"/>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A74DDA"/>
    <w:rPr>
      <w:vertAlign w:val="superscript"/>
    </w:rPr>
  </w:style>
  <w:style w:type="paragraph" w:styleId="EndnoteText">
    <w:name w:val="endnote text"/>
    <w:basedOn w:val="Normal"/>
    <w:link w:val="EndnoteTextChar"/>
    <w:autoRedefine/>
    <w:rsid w:val="00A74DDA"/>
    <w:pPr>
      <w:spacing w:line="480" w:lineRule="auto"/>
      <w:ind w:left="284" w:hanging="284"/>
    </w:pPr>
    <w:rPr>
      <w:rFonts w:eastAsia="Times New Roman" w:cs="Times New Roman"/>
      <w:szCs w:val="20"/>
      <w:lang w:val="en-GB" w:eastAsia="en-GB"/>
    </w:rPr>
  </w:style>
  <w:style w:type="character" w:customStyle="1" w:styleId="EndnoteTextChar">
    <w:name w:val="Endnote Text Char"/>
    <w:basedOn w:val="DefaultParagraphFont"/>
    <w:link w:val="EndnoteText"/>
    <w:rsid w:val="00A74DDA"/>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A74DDA"/>
    <w:rPr>
      <w:vertAlign w:val="superscript"/>
    </w:rPr>
  </w:style>
  <w:style w:type="paragraph" w:styleId="Header">
    <w:name w:val="header"/>
    <w:basedOn w:val="Normal"/>
    <w:link w:val="HeaderChar"/>
    <w:rsid w:val="00A74DDA"/>
    <w:pPr>
      <w:tabs>
        <w:tab w:val="center" w:pos="4320"/>
        <w:tab w:val="right" w:pos="8640"/>
      </w:tabs>
    </w:pPr>
    <w:rPr>
      <w:rFonts w:eastAsia="Times New Roman" w:cs="Times New Roman"/>
      <w:sz w:val="24"/>
      <w:lang w:val="en-GB" w:eastAsia="en-GB"/>
    </w:rPr>
  </w:style>
  <w:style w:type="character" w:customStyle="1" w:styleId="HeaderChar">
    <w:name w:val="Header Char"/>
    <w:basedOn w:val="DefaultParagraphFont"/>
    <w:link w:val="Header"/>
    <w:rsid w:val="00A74DDA"/>
    <w:rPr>
      <w:rFonts w:ascii="Times New Roman" w:eastAsia="Times New Roman" w:hAnsi="Times New Roman" w:cs="Times New Roman"/>
      <w:lang w:val="en-GB" w:eastAsia="en-GB"/>
    </w:rPr>
  </w:style>
  <w:style w:type="paragraph" w:styleId="Footer">
    <w:name w:val="footer"/>
    <w:basedOn w:val="Normal"/>
    <w:link w:val="FooterChar"/>
    <w:rsid w:val="00A74DDA"/>
    <w:pPr>
      <w:tabs>
        <w:tab w:val="center" w:pos="4320"/>
        <w:tab w:val="right" w:pos="8640"/>
      </w:tabs>
    </w:pPr>
    <w:rPr>
      <w:rFonts w:eastAsia="Times New Roman" w:cs="Times New Roman"/>
      <w:sz w:val="24"/>
      <w:lang w:val="en-GB" w:eastAsia="en-GB"/>
    </w:rPr>
  </w:style>
  <w:style w:type="character" w:customStyle="1" w:styleId="FooterChar">
    <w:name w:val="Footer Char"/>
    <w:basedOn w:val="DefaultParagraphFont"/>
    <w:link w:val="Footer"/>
    <w:rsid w:val="00A74DDA"/>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A74DDA"/>
    <w:pPr>
      <w:widowControl/>
      <w:spacing w:before="360"/>
    </w:pPr>
  </w:style>
  <w:style w:type="paragraph" w:customStyle="1" w:styleId="Headingquotation">
    <w:name w:val="Heading quotation"/>
    <w:basedOn w:val="Normal"/>
    <w:qFormat/>
    <w:rsid w:val="00A74DDA"/>
    <w:pPr>
      <w:spacing w:line="480" w:lineRule="auto"/>
      <w:ind w:left="720"/>
      <w:contextualSpacing/>
    </w:pPr>
    <w:rPr>
      <w:rFonts w:eastAsia="Cambria" w:cs="Times New Roman"/>
      <w:sz w:val="24"/>
    </w:rPr>
  </w:style>
  <w:style w:type="character" w:styleId="PageNumber">
    <w:name w:val="page number"/>
    <w:basedOn w:val="DefaultParagraphFont"/>
    <w:rsid w:val="00A74DDA"/>
  </w:style>
  <w:style w:type="character" w:customStyle="1" w:styleId="paragraphcontent1">
    <w:name w:val="paragraphcontent1"/>
    <w:rsid w:val="00A74DDA"/>
    <w:rPr>
      <w:rFonts w:ascii="Arial" w:hAnsi="Arial" w:cs="Arial" w:hint="default"/>
      <w:color w:val="000000"/>
      <w:sz w:val="20"/>
      <w:szCs w:val="20"/>
    </w:rPr>
  </w:style>
  <w:style w:type="paragraph" w:styleId="BodyTextIndent2">
    <w:name w:val="Body Text Indent 2"/>
    <w:basedOn w:val="Normal"/>
    <w:link w:val="BodyTextIndent2Char"/>
    <w:rsid w:val="00A74DDA"/>
    <w:pPr>
      <w:tabs>
        <w:tab w:val="left" w:pos="540"/>
      </w:tabs>
      <w:ind w:left="360"/>
    </w:pPr>
    <w:rPr>
      <w:rFonts w:ascii="Garamond" w:eastAsia="Times New Roman" w:hAnsi="Garamond" w:cs="Times New Roman"/>
      <w:b/>
      <w:i/>
      <w:sz w:val="20"/>
      <w:szCs w:val="20"/>
      <w:lang w:val="en-GB" w:eastAsia="en-GB"/>
    </w:rPr>
  </w:style>
  <w:style w:type="character" w:customStyle="1" w:styleId="BodyTextIndent2Char">
    <w:name w:val="Body Text Indent 2 Char"/>
    <w:basedOn w:val="DefaultParagraphFont"/>
    <w:link w:val="BodyTextIndent2"/>
    <w:rsid w:val="00A74DDA"/>
    <w:rPr>
      <w:rFonts w:ascii="Garamond" w:eastAsia="Times New Roman" w:hAnsi="Garamond" w:cs="Times New Roman"/>
      <w:b/>
      <w:i/>
      <w:sz w:val="20"/>
      <w:szCs w:val="20"/>
      <w:lang w:val="en-GB" w:eastAsia="en-GB"/>
    </w:rPr>
  </w:style>
  <w:style w:type="paragraph" w:customStyle="1" w:styleId="NoParagraphStyle">
    <w:name w:val="[No Paragraph Style]"/>
    <w:rsid w:val="00A74DDA"/>
    <w:pPr>
      <w:widowControl w:val="0"/>
      <w:autoSpaceDE w:val="0"/>
      <w:autoSpaceDN w:val="0"/>
      <w:adjustRightInd w:val="0"/>
      <w:spacing w:line="288" w:lineRule="auto"/>
      <w:textAlignment w:val="center"/>
    </w:pPr>
    <w:rPr>
      <w:rFonts w:ascii="MinionPro-Regular" w:eastAsia="Cambria" w:hAnsi="MinionPro-Regular" w:cs="MinionPro-Regular"/>
      <w:color w:val="000000"/>
    </w:rPr>
  </w:style>
  <w:style w:type="character" w:styleId="Hyperlink">
    <w:name w:val="Hyperlink"/>
    <w:uiPriority w:val="99"/>
    <w:rsid w:val="00A74DDA"/>
    <w:rPr>
      <w:color w:val="0000FF"/>
      <w:u w:val="single"/>
    </w:rPr>
  </w:style>
  <w:style w:type="paragraph" w:styleId="ListParagraph">
    <w:name w:val="List Paragraph"/>
    <w:basedOn w:val="Normal"/>
    <w:qFormat/>
    <w:rsid w:val="00A74DDA"/>
    <w:pPr>
      <w:ind w:left="720"/>
      <w:contextualSpacing/>
    </w:pPr>
    <w:rPr>
      <w:rFonts w:ascii="Helvetica Neue Light" w:hAnsi="Helvetica Neue Light"/>
      <w:sz w:val="20"/>
    </w:rPr>
  </w:style>
  <w:style w:type="paragraph" w:styleId="TOCHeading">
    <w:name w:val="TOC Heading"/>
    <w:basedOn w:val="Heading1"/>
    <w:next w:val="Normal"/>
    <w:uiPriority w:val="39"/>
    <w:unhideWhenUsed/>
    <w:qFormat/>
    <w:rsid w:val="00A74DDA"/>
    <w:pPr>
      <w:numPr>
        <w:numId w:val="0"/>
      </w:numPr>
      <w:spacing w:before="480" w:line="276" w:lineRule="auto"/>
      <w:outlineLvl w:val="9"/>
    </w:pPr>
    <w:rPr>
      <w:rFonts w:asciiTheme="majorHAnsi" w:hAnsiTheme="majorHAnsi"/>
      <w:smallCaps w:val="0"/>
      <w:color w:val="365F91" w:themeColor="accent1" w:themeShade="BF"/>
      <w:sz w:val="28"/>
      <w:szCs w:val="28"/>
    </w:rPr>
  </w:style>
  <w:style w:type="paragraph" w:styleId="TOC1">
    <w:name w:val="toc 1"/>
    <w:basedOn w:val="Normal"/>
    <w:next w:val="Normal"/>
    <w:autoRedefine/>
    <w:uiPriority w:val="39"/>
    <w:rsid w:val="00A74DDA"/>
    <w:pPr>
      <w:spacing w:before="120"/>
    </w:pPr>
    <w:rPr>
      <w:b/>
      <w:smallCaps/>
      <w:szCs w:val="22"/>
      <w:u w:val="single"/>
    </w:rPr>
  </w:style>
  <w:style w:type="paragraph" w:styleId="TOC2">
    <w:name w:val="toc 2"/>
    <w:basedOn w:val="Normal"/>
    <w:next w:val="Normal"/>
    <w:autoRedefine/>
    <w:uiPriority w:val="39"/>
    <w:rsid w:val="00A74DDA"/>
    <w:rPr>
      <w:smallCaps/>
      <w:szCs w:val="22"/>
    </w:rPr>
  </w:style>
  <w:style w:type="paragraph" w:styleId="TOC3">
    <w:name w:val="toc 3"/>
    <w:basedOn w:val="Normal"/>
    <w:next w:val="Normal"/>
    <w:autoRedefine/>
    <w:uiPriority w:val="39"/>
    <w:rsid w:val="00A74DDA"/>
    <w:pPr>
      <w:spacing w:line="360" w:lineRule="auto"/>
    </w:pPr>
    <w:rPr>
      <w:rFonts w:asciiTheme="minorHAnsi" w:hAnsiTheme="minorHAnsi"/>
      <w:smallCaps/>
      <w:szCs w:val="22"/>
    </w:rPr>
  </w:style>
  <w:style w:type="paragraph" w:styleId="TOC4">
    <w:name w:val="toc 4"/>
    <w:basedOn w:val="Normal"/>
    <w:next w:val="Normal"/>
    <w:autoRedefine/>
    <w:uiPriority w:val="39"/>
    <w:rsid w:val="00A74DDA"/>
    <w:pPr>
      <w:spacing w:line="360" w:lineRule="auto"/>
    </w:pPr>
    <w:rPr>
      <w:rFonts w:asciiTheme="minorHAnsi" w:hAnsiTheme="minorHAnsi"/>
      <w:szCs w:val="22"/>
    </w:rPr>
  </w:style>
  <w:style w:type="paragraph" w:styleId="TOC5">
    <w:name w:val="toc 5"/>
    <w:basedOn w:val="Normal"/>
    <w:next w:val="Normal"/>
    <w:autoRedefine/>
    <w:uiPriority w:val="39"/>
    <w:rsid w:val="00A74DDA"/>
    <w:pPr>
      <w:spacing w:line="360" w:lineRule="auto"/>
    </w:pPr>
    <w:rPr>
      <w:rFonts w:asciiTheme="minorHAnsi" w:hAnsiTheme="minorHAnsi"/>
      <w:szCs w:val="22"/>
    </w:rPr>
  </w:style>
  <w:style w:type="paragraph" w:styleId="TOC6">
    <w:name w:val="toc 6"/>
    <w:basedOn w:val="Normal"/>
    <w:next w:val="Normal"/>
    <w:autoRedefine/>
    <w:uiPriority w:val="39"/>
    <w:rsid w:val="00A74DDA"/>
    <w:pPr>
      <w:spacing w:line="360" w:lineRule="auto"/>
    </w:pPr>
    <w:rPr>
      <w:rFonts w:asciiTheme="minorHAnsi" w:hAnsiTheme="minorHAnsi"/>
      <w:szCs w:val="22"/>
    </w:rPr>
  </w:style>
  <w:style w:type="paragraph" w:styleId="TOC7">
    <w:name w:val="toc 7"/>
    <w:basedOn w:val="Normal"/>
    <w:next w:val="Normal"/>
    <w:autoRedefine/>
    <w:uiPriority w:val="39"/>
    <w:rsid w:val="00A74DDA"/>
    <w:pPr>
      <w:spacing w:line="360" w:lineRule="auto"/>
    </w:pPr>
    <w:rPr>
      <w:rFonts w:asciiTheme="minorHAnsi" w:hAnsiTheme="minorHAnsi"/>
      <w:szCs w:val="22"/>
    </w:rPr>
  </w:style>
  <w:style w:type="paragraph" w:styleId="TOC8">
    <w:name w:val="toc 8"/>
    <w:basedOn w:val="Normal"/>
    <w:next w:val="Normal"/>
    <w:autoRedefine/>
    <w:uiPriority w:val="39"/>
    <w:rsid w:val="00A74DDA"/>
    <w:pPr>
      <w:spacing w:line="360" w:lineRule="auto"/>
    </w:pPr>
    <w:rPr>
      <w:rFonts w:asciiTheme="minorHAnsi" w:hAnsiTheme="minorHAnsi"/>
      <w:szCs w:val="22"/>
    </w:rPr>
  </w:style>
  <w:style w:type="paragraph" w:styleId="TOC9">
    <w:name w:val="toc 9"/>
    <w:basedOn w:val="Normal"/>
    <w:next w:val="Normal"/>
    <w:autoRedefine/>
    <w:uiPriority w:val="39"/>
    <w:rsid w:val="00A74DDA"/>
    <w:pPr>
      <w:spacing w:line="360" w:lineRule="auto"/>
    </w:pPr>
    <w:rPr>
      <w:rFonts w:asciiTheme="minorHAnsi" w:hAnsiTheme="minorHAnsi"/>
      <w:szCs w:val="22"/>
    </w:rPr>
  </w:style>
  <w:style w:type="paragraph" w:styleId="Revision">
    <w:name w:val="Revision"/>
    <w:hidden/>
    <w:rsid w:val="00A74DDA"/>
    <w:rPr>
      <w:rFonts w:ascii="Times New Roman" w:hAnsi="Times New Roman"/>
      <w:sz w:val="22"/>
    </w:rPr>
  </w:style>
  <w:style w:type="paragraph" w:customStyle="1" w:styleId="Quote2">
    <w:name w:val="Quote2"/>
    <w:basedOn w:val="Normal"/>
    <w:qFormat/>
    <w:rsid w:val="00A74DD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tLeast"/>
      <w:ind w:left="720"/>
    </w:pPr>
    <w:rPr>
      <w:rFonts w:cs="Arial"/>
      <w:i/>
      <w:iCs/>
      <w:sz w:val="20"/>
    </w:rPr>
  </w:style>
  <w:style w:type="character" w:customStyle="1" w:styleId="apple-converted-space">
    <w:name w:val="apple-converted-space"/>
    <w:basedOn w:val="DefaultParagraphFont"/>
    <w:rsid w:val="00400DCB"/>
  </w:style>
  <w:style w:type="paragraph" w:customStyle="1" w:styleId="EndNoteBibliographyTitle">
    <w:name w:val="EndNote Bibliography Title"/>
    <w:basedOn w:val="Normal"/>
    <w:rsid w:val="002772E9"/>
    <w:pPr>
      <w:jc w:val="center"/>
    </w:pPr>
    <w:rPr>
      <w:rFonts w:cs="Times New Roman"/>
    </w:rPr>
  </w:style>
  <w:style w:type="paragraph" w:customStyle="1" w:styleId="EndNoteBibliography">
    <w:name w:val="EndNote Bibliography"/>
    <w:basedOn w:val="Normal"/>
    <w:rsid w:val="002772E9"/>
    <w:pPr>
      <w:spacing w:line="360" w:lineRule="auto"/>
    </w:pPr>
    <w:rPr>
      <w:rFonts w:cs="Times New Roman"/>
    </w:rPr>
  </w:style>
  <w:style w:type="character" w:customStyle="1" w:styleId="cit-elocation">
    <w:name w:val="cit-elocation"/>
    <w:basedOn w:val="DefaultParagraphFont"/>
    <w:rsid w:val="007C5484"/>
  </w:style>
  <w:style w:type="character" w:customStyle="1" w:styleId="cit-sep">
    <w:name w:val="cit-sep"/>
    <w:basedOn w:val="DefaultParagraphFont"/>
    <w:rsid w:val="007C5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8745384">
      <w:bodyDiv w:val="1"/>
      <w:marLeft w:val="0"/>
      <w:marRight w:val="0"/>
      <w:marTop w:val="0"/>
      <w:marBottom w:val="0"/>
      <w:divBdr>
        <w:top w:val="none" w:sz="0" w:space="0" w:color="auto"/>
        <w:left w:val="none" w:sz="0" w:space="0" w:color="auto"/>
        <w:bottom w:val="none" w:sz="0" w:space="0" w:color="auto"/>
        <w:right w:val="none" w:sz="0" w:space="0" w:color="auto"/>
      </w:divBdr>
    </w:div>
    <w:div w:id="452872558">
      <w:bodyDiv w:val="1"/>
      <w:marLeft w:val="0"/>
      <w:marRight w:val="0"/>
      <w:marTop w:val="0"/>
      <w:marBottom w:val="0"/>
      <w:divBdr>
        <w:top w:val="none" w:sz="0" w:space="0" w:color="auto"/>
        <w:left w:val="none" w:sz="0" w:space="0" w:color="auto"/>
        <w:bottom w:val="none" w:sz="0" w:space="0" w:color="auto"/>
        <w:right w:val="none" w:sz="0" w:space="0" w:color="auto"/>
      </w:divBdr>
    </w:div>
    <w:div w:id="17814112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C6E807-2592-C64F-B185-F68FF6314AF2}">
  <ds:schemaRefs>
    <ds:schemaRef ds:uri="http://schemas.openxmlformats.org/officeDocument/2006/bibliography"/>
  </ds:schemaRefs>
</ds:datastoreItem>
</file>

<file path=customXml/itemProps2.xml><?xml version="1.0" encoding="utf-8"?>
<ds:datastoreItem xmlns:ds="http://schemas.openxmlformats.org/officeDocument/2006/customXml" ds:itemID="{5CDC5FEE-B5DA-3146-8C5D-0B161BFE3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4384</Words>
  <Characters>81994</Characters>
  <Application>Microsoft Macintosh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96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gail Hatcher</dc:creator>
  <cp:lastModifiedBy>Abigail Hatcher</cp:lastModifiedBy>
  <cp:revision>3</cp:revision>
  <cp:lastPrinted>2015-10-13T06:58:00Z</cp:lastPrinted>
  <dcterms:created xsi:type="dcterms:W3CDTF">2016-03-17T12:47:00Z</dcterms:created>
  <dcterms:modified xsi:type="dcterms:W3CDTF">2016-03-17T12:57:00Z</dcterms:modified>
</cp:coreProperties>
</file>